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A8DFF0" w14:textId="27A3E650" w:rsidR="002C185F" w:rsidRPr="002C185F" w:rsidRDefault="002C185F" w:rsidP="002C185F">
      <w:pPr>
        <w:pStyle w:val="Heading1"/>
        <w:numPr>
          <w:ilvl w:val="0"/>
          <w:numId w:val="0"/>
        </w:numPr>
        <w:jc w:val="center"/>
        <w:rPr>
          <w:rFonts w:ascii="Times New Roman" w:hAnsi="Times New Roman" w:cs="Times New Roman"/>
          <w:color w:val="000000" w:themeColor="text1"/>
        </w:rPr>
      </w:pPr>
      <w:bookmarkStart w:id="0" w:name="_Toc203730967"/>
      <w:r w:rsidRPr="002C185F">
        <w:rPr>
          <w:rFonts w:ascii="Times New Roman" w:hAnsi="Times New Roman" w:cs="Times New Roman"/>
          <w:color w:val="000000" w:themeColor="text1"/>
        </w:rPr>
        <w:t>TITLE PAGE</w:t>
      </w:r>
      <w:bookmarkEnd w:id="0"/>
    </w:p>
    <w:p w14:paraId="3D9E85E7" w14:textId="77777777" w:rsidR="00BF5D1C" w:rsidRPr="002F519F" w:rsidRDefault="00BF5D1C" w:rsidP="00BF5D1C">
      <w:pPr>
        <w:jc w:val="center"/>
        <w:rPr>
          <w:rFonts w:ascii="Times New Roman" w:hAnsi="Times New Roman" w:cs="Times New Roman"/>
          <w:sz w:val="32"/>
          <w:szCs w:val="32"/>
        </w:rPr>
      </w:pPr>
      <w:r w:rsidRPr="002F519F">
        <w:rPr>
          <w:rFonts w:ascii="Times New Roman" w:hAnsi="Times New Roman" w:cs="Times New Roman"/>
          <w:sz w:val="32"/>
          <w:szCs w:val="32"/>
        </w:rPr>
        <w:t>DESIGN AND CONSTRUCTION OF SOLAR CHARGE CONTROLLER FOR OPTIMUM EFFICIENCY IN A STAND ALONE PHOTOVOLTAIC SYSTEM</w:t>
      </w:r>
    </w:p>
    <w:p w14:paraId="0583C158" w14:textId="77777777" w:rsidR="00BF5D1C" w:rsidRPr="002F519F" w:rsidRDefault="00BF5D1C" w:rsidP="00BF5D1C">
      <w:pPr>
        <w:jc w:val="center"/>
        <w:rPr>
          <w:rFonts w:ascii="Times New Roman" w:hAnsi="Times New Roman" w:cs="Times New Roman"/>
          <w:sz w:val="32"/>
          <w:szCs w:val="32"/>
        </w:rPr>
      </w:pPr>
    </w:p>
    <w:p w14:paraId="2A9CF8F4" w14:textId="77777777" w:rsidR="00BF5D1C" w:rsidRPr="002F519F" w:rsidRDefault="00BF5D1C" w:rsidP="00BF5D1C">
      <w:pPr>
        <w:jc w:val="center"/>
        <w:rPr>
          <w:rFonts w:ascii="Algerian" w:hAnsi="Algerian" w:cs="Times New Roman"/>
          <w:sz w:val="32"/>
          <w:szCs w:val="32"/>
        </w:rPr>
      </w:pPr>
      <w:r w:rsidRPr="002F519F">
        <w:rPr>
          <w:rFonts w:ascii="Algerian" w:hAnsi="Algerian" w:cs="Times New Roman"/>
          <w:sz w:val="32"/>
          <w:szCs w:val="32"/>
        </w:rPr>
        <w:t>BY</w:t>
      </w:r>
    </w:p>
    <w:p w14:paraId="63077404" w14:textId="77777777" w:rsidR="00BF5D1C" w:rsidRPr="002F519F" w:rsidRDefault="00BF5D1C" w:rsidP="00BF5D1C">
      <w:pPr>
        <w:jc w:val="center"/>
        <w:rPr>
          <w:rFonts w:ascii="Times New Roman" w:hAnsi="Times New Roman" w:cs="Times New Roman"/>
          <w:sz w:val="32"/>
          <w:szCs w:val="32"/>
        </w:rPr>
      </w:pPr>
    </w:p>
    <w:p w14:paraId="2FFAB351" w14:textId="02F849BF" w:rsidR="00BF5D1C" w:rsidRPr="002F519F" w:rsidRDefault="00014BEA" w:rsidP="00BF5D1C">
      <w:pPr>
        <w:jc w:val="center"/>
        <w:rPr>
          <w:rFonts w:ascii="Times New Roman" w:hAnsi="Times New Roman" w:cs="Times New Roman"/>
          <w:sz w:val="32"/>
          <w:szCs w:val="32"/>
        </w:rPr>
      </w:pPr>
      <w:r>
        <w:rPr>
          <w:rFonts w:ascii="Times New Roman" w:hAnsi="Times New Roman" w:cs="Times New Roman"/>
          <w:sz w:val="32"/>
          <w:szCs w:val="32"/>
        </w:rPr>
        <w:t>KESHINRO MARIAM ABOLORE</w:t>
      </w:r>
    </w:p>
    <w:p w14:paraId="3FBDF98D" w14:textId="3566C8A2" w:rsidR="00BF5D1C" w:rsidRPr="002F519F" w:rsidRDefault="00BF5D1C" w:rsidP="00BF5D1C">
      <w:pPr>
        <w:jc w:val="center"/>
        <w:rPr>
          <w:rFonts w:ascii="Times New Roman" w:hAnsi="Times New Roman" w:cs="Times New Roman"/>
          <w:sz w:val="32"/>
          <w:szCs w:val="32"/>
        </w:rPr>
      </w:pPr>
      <w:r w:rsidRPr="002F519F">
        <w:rPr>
          <w:rFonts w:ascii="Times New Roman" w:hAnsi="Times New Roman" w:cs="Times New Roman"/>
          <w:sz w:val="32"/>
          <w:szCs w:val="32"/>
        </w:rPr>
        <w:t>HND/23/EEE/FT/0</w:t>
      </w:r>
      <w:r w:rsidR="00014BEA">
        <w:rPr>
          <w:rFonts w:ascii="Times New Roman" w:hAnsi="Times New Roman" w:cs="Times New Roman"/>
          <w:sz w:val="32"/>
          <w:szCs w:val="32"/>
        </w:rPr>
        <w:t>240</w:t>
      </w:r>
    </w:p>
    <w:p w14:paraId="761B68DE" w14:textId="77777777" w:rsidR="00BF5D1C" w:rsidRPr="002F519F" w:rsidRDefault="00BF5D1C" w:rsidP="00BF5D1C">
      <w:pPr>
        <w:jc w:val="center"/>
        <w:rPr>
          <w:rFonts w:ascii="Times New Roman" w:hAnsi="Times New Roman" w:cs="Times New Roman"/>
          <w:sz w:val="32"/>
          <w:szCs w:val="32"/>
        </w:rPr>
      </w:pPr>
    </w:p>
    <w:p w14:paraId="1492F3E7" w14:textId="77777777" w:rsidR="00BF5D1C" w:rsidRPr="002F519F" w:rsidRDefault="00BF5D1C" w:rsidP="00BF5D1C">
      <w:pPr>
        <w:jc w:val="center"/>
        <w:rPr>
          <w:rFonts w:ascii="Times New Roman" w:hAnsi="Times New Roman" w:cs="Times New Roman"/>
          <w:sz w:val="32"/>
          <w:szCs w:val="32"/>
        </w:rPr>
      </w:pPr>
      <w:r w:rsidRPr="002F519F">
        <w:rPr>
          <w:rFonts w:ascii="Times New Roman" w:hAnsi="Times New Roman" w:cs="Times New Roman"/>
          <w:sz w:val="32"/>
          <w:szCs w:val="32"/>
        </w:rPr>
        <w:t>SUBMITTED TO</w:t>
      </w:r>
    </w:p>
    <w:p w14:paraId="64A3A415" w14:textId="77777777" w:rsidR="00BF5D1C" w:rsidRPr="002F519F" w:rsidRDefault="00BF5D1C" w:rsidP="00BF5D1C">
      <w:pPr>
        <w:jc w:val="center"/>
        <w:rPr>
          <w:rFonts w:ascii="Times New Roman" w:hAnsi="Times New Roman" w:cs="Times New Roman"/>
          <w:sz w:val="32"/>
          <w:szCs w:val="32"/>
        </w:rPr>
      </w:pPr>
      <w:r w:rsidRPr="002F519F">
        <w:rPr>
          <w:rFonts w:ascii="Times New Roman" w:hAnsi="Times New Roman" w:cs="Times New Roman"/>
          <w:sz w:val="32"/>
          <w:szCs w:val="32"/>
        </w:rPr>
        <w:t>DEPARTMENT OF ELECTRICAL/ELECTRONICS ENGINEERING TECHNOLOGY, KWARA STATE POLYTECHNIC ILORIN.</w:t>
      </w:r>
    </w:p>
    <w:p w14:paraId="74DA982F" w14:textId="77777777" w:rsidR="00BF5D1C" w:rsidRPr="002F519F" w:rsidRDefault="00BF5D1C" w:rsidP="00BF5D1C">
      <w:pPr>
        <w:jc w:val="center"/>
        <w:rPr>
          <w:rFonts w:ascii="Times New Roman" w:hAnsi="Times New Roman" w:cs="Times New Roman"/>
          <w:sz w:val="32"/>
          <w:szCs w:val="32"/>
        </w:rPr>
      </w:pPr>
      <w:r w:rsidRPr="002F519F">
        <w:rPr>
          <w:rFonts w:ascii="Times New Roman" w:hAnsi="Times New Roman" w:cs="Times New Roman"/>
          <w:sz w:val="32"/>
          <w:szCs w:val="32"/>
        </w:rPr>
        <w:t xml:space="preserve">IN PARTIAL FULFILLMENT OF THE REQUIREMENTS FOR THE AWARD OF HIGHER NATIONAL DIPLOMA (HND) IN ELECTRICAL/ELECTRONICS ENGINEERING TECHNOLOGY </w:t>
      </w:r>
    </w:p>
    <w:p w14:paraId="010D4C1F" w14:textId="77777777" w:rsidR="00BF5D1C" w:rsidRPr="002F519F" w:rsidRDefault="00BF5D1C" w:rsidP="00BF5D1C">
      <w:pPr>
        <w:jc w:val="center"/>
        <w:rPr>
          <w:rFonts w:ascii="Times New Roman" w:hAnsi="Times New Roman" w:cs="Times New Roman"/>
          <w:sz w:val="32"/>
          <w:szCs w:val="32"/>
        </w:rPr>
      </w:pPr>
    </w:p>
    <w:p w14:paraId="762DFD47" w14:textId="77777777" w:rsidR="00BF5D1C" w:rsidRPr="002F519F" w:rsidRDefault="00BF5D1C" w:rsidP="00BF5D1C">
      <w:pPr>
        <w:jc w:val="center"/>
        <w:rPr>
          <w:rFonts w:ascii="Algerian" w:hAnsi="Algerian" w:cs="Times New Roman"/>
          <w:sz w:val="32"/>
          <w:szCs w:val="32"/>
        </w:rPr>
      </w:pPr>
      <w:r w:rsidRPr="002F519F">
        <w:rPr>
          <w:rFonts w:ascii="Algerian" w:hAnsi="Algerian" w:cs="Times New Roman"/>
          <w:sz w:val="32"/>
          <w:szCs w:val="32"/>
        </w:rPr>
        <w:t>SUPERVISED BY</w:t>
      </w:r>
    </w:p>
    <w:p w14:paraId="5D5A7997" w14:textId="77777777" w:rsidR="00BF5D1C" w:rsidRPr="002F519F" w:rsidRDefault="00BF5D1C" w:rsidP="00BF5D1C">
      <w:pPr>
        <w:jc w:val="center"/>
        <w:rPr>
          <w:rFonts w:ascii="Times New Roman" w:hAnsi="Times New Roman" w:cs="Times New Roman"/>
          <w:sz w:val="32"/>
          <w:szCs w:val="32"/>
        </w:rPr>
      </w:pPr>
      <w:r w:rsidRPr="002F519F">
        <w:rPr>
          <w:rFonts w:ascii="Times New Roman" w:hAnsi="Times New Roman" w:cs="Times New Roman"/>
          <w:sz w:val="32"/>
          <w:szCs w:val="32"/>
        </w:rPr>
        <w:t>ENGR. DR. O. A. LAWAL</w:t>
      </w:r>
    </w:p>
    <w:p w14:paraId="72F77157" w14:textId="77777777" w:rsidR="00BF5D1C" w:rsidRPr="002F519F" w:rsidRDefault="00BF5D1C" w:rsidP="00BF5D1C">
      <w:pPr>
        <w:jc w:val="center"/>
        <w:rPr>
          <w:rFonts w:ascii="Times New Roman" w:hAnsi="Times New Roman" w:cs="Times New Roman"/>
          <w:sz w:val="32"/>
          <w:szCs w:val="32"/>
        </w:rPr>
      </w:pPr>
    </w:p>
    <w:p w14:paraId="19C40E7E" w14:textId="77777777" w:rsidR="00BF5D1C" w:rsidRPr="002F519F" w:rsidRDefault="00BF5D1C" w:rsidP="00BF5D1C">
      <w:pPr>
        <w:jc w:val="center"/>
        <w:rPr>
          <w:rFonts w:ascii="Times New Roman" w:hAnsi="Times New Roman" w:cs="Times New Roman"/>
          <w:sz w:val="32"/>
          <w:szCs w:val="32"/>
        </w:rPr>
      </w:pPr>
    </w:p>
    <w:p w14:paraId="4E2EEB4C" w14:textId="4A696F6A" w:rsidR="00AB557D" w:rsidRDefault="00BF5D1C" w:rsidP="00AB557D">
      <w:pPr>
        <w:jc w:val="center"/>
        <w:rPr>
          <w:rFonts w:ascii="Times New Roman" w:hAnsi="Times New Roman" w:cs="Times New Roman"/>
          <w:sz w:val="32"/>
          <w:szCs w:val="32"/>
        </w:rPr>
      </w:pPr>
      <w:r w:rsidRPr="002F519F">
        <w:rPr>
          <w:rFonts w:ascii="Times New Roman" w:hAnsi="Times New Roman" w:cs="Times New Roman"/>
          <w:sz w:val="32"/>
          <w:szCs w:val="32"/>
        </w:rPr>
        <w:t>AUGUST, 2025.</w:t>
      </w:r>
    </w:p>
    <w:p w14:paraId="51CF52B7" w14:textId="77777777" w:rsidR="002F519F" w:rsidRPr="002F519F" w:rsidRDefault="002F519F" w:rsidP="00AB557D">
      <w:pPr>
        <w:jc w:val="center"/>
        <w:rPr>
          <w:rFonts w:ascii="Times New Roman" w:hAnsi="Times New Roman" w:cs="Times New Roman"/>
          <w:sz w:val="32"/>
          <w:szCs w:val="32"/>
        </w:rPr>
      </w:pPr>
    </w:p>
    <w:p w14:paraId="1B599F23" w14:textId="7EA73D4E" w:rsidR="00BF5D1C" w:rsidRPr="00AB557D" w:rsidRDefault="00BF5D1C" w:rsidP="00AB557D">
      <w:pPr>
        <w:pStyle w:val="Heading1"/>
        <w:numPr>
          <w:ilvl w:val="0"/>
          <w:numId w:val="0"/>
        </w:numPr>
        <w:tabs>
          <w:tab w:val="left" w:pos="3405"/>
          <w:tab w:val="center" w:pos="4513"/>
        </w:tabs>
        <w:spacing w:line="480" w:lineRule="auto"/>
        <w:ind w:left="432" w:hanging="432"/>
        <w:jc w:val="center"/>
        <w:rPr>
          <w:rFonts w:ascii="Times New Roman" w:hAnsi="Times New Roman" w:cs="Times New Roman"/>
          <w:color w:val="000000" w:themeColor="text1"/>
          <w:sz w:val="24"/>
          <w:szCs w:val="24"/>
        </w:rPr>
      </w:pPr>
      <w:bookmarkStart w:id="1" w:name="_Toc203730968"/>
      <w:r w:rsidRPr="00AB557D">
        <w:rPr>
          <w:rFonts w:ascii="Times New Roman" w:hAnsi="Times New Roman" w:cs="Times New Roman"/>
          <w:color w:val="000000" w:themeColor="text1"/>
          <w:sz w:val="24"/>
          <w:szCs w:val="24"/>
        </w:rPr>
        <w:lastRenderedPageBreak/>
        <w:t>CERTIFICATION</w:t>
      </w:r>
      <w:bookmarkEnd w:id="1"/>
    </w:p>
    <w:p w14:paraId="583AD4BC" w14:textId="12691D0A" w:rsidR="00BF5D1C" w:rsidRPr="00E16369" w:rsidRDefault="00BF5D1C" w:rsidP="00AB557D">
      <w:pPr>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This is to certify that this project was carried out and submitted by </w:t>
      </w:r>
      <w:r w:rsidR="00812C94">
        <w:rPr>
          <w:rFonts w:ascii="Times New Roman" w:hAnsi="Times New Roman" w:cs="Times New Roman"/>
          <w:b/>
          <w:sz w:val="24"/>
          <w:szCs w:val="24"/>
        </w:rPr>
        <w:t>Keshinro Mariam Abolore</w:t>
      </w:r>
      <w:r w:rsidRPr="00E16369">
        <w:rPr>
          <w:rFonts w:ascii="Times New Roman" w:hAnsi="Times New Roman" w:cs="Times New Roman"/>
          <w:sz w:val="24"/>
          <w:szCs w:val="24"/>
        </w:rPr>
        <w:t xml:space="preserve"> of matric number </w:t>
      </w:r>
      <w:r w:rsidRPr="005A4AB5">
        <w:rPr>
          <w:rFonts w:ascii="Times New Roman" w:hAnsi="Times New Roman" w:cs="Times New Roman"/>
          <w:b/>
          <w:sz w:val="24"/>
          <w:szCs w:val="24"/>
        </w:rPr>
        <w:t>HND/23/EEE/FT/0</w:t>
      </w:r>
      <w:r w:rsidR="00812C94">
        <w:rPr>
          <w:rFonts w:ascii="Times New Roman" w:hAnsi="Times New Roman" w:cs="Times New Roman"/>
          <w:b/>
          <w:sz w:val="24"/>
          <w:szCs w:val="24"/>
        </w:rPr>
        <w:t>240</w:t>
      </w:r>
      <w:r w:rsidRPr="00E16369">
        <w:rPr>
          <w:rFonts w:ascii="Times New Roman" w:hAnsi="Times New Roman" w:cs="Times New Roman"/>
          <w:sz w:val="24"/>
          <w:szCs w:val="24"/>
        </w:rPr>
        <w:t xml:space="preserve"> and has been read and approved as meeting th</w:t>
      </w:r>
      <w:r w:rsidR="00F247E5">
        <w:rPr>
          <w:rFonts w:ascii="Times New Roman" w:hAnsi="Times New Roman" w:cs="Times New Roman"/>
          <w:sz w:val="24"/>
          <w:szCs w:val="24"/>
        </w:rPr>
        <w:t>e requirements for the award of Higher National D</w:t>
      </w:r>
      <w:r w:rsidRPr="00E16369">
        <w:rPr>
          <w:rFonts w:ascii="Times New Roman" w:hAnsi="Times New Roman" w:cs="Times New Roman"/>
          <w:sz w:val="24"/>
          <w:szCs w:val="24"/>
        </w:rPr>
        <w:t xml:space="preserve">iploma in the department of </w:t>
      </w:r>
      <w:r w:rsidR="00F247E5">
        <w:rPr>
          <w:rFonts w:ascii="Times New Roman" w:hAnsi="Times New Roman" w:cs="Times New Roman"/>
          <w:sz w:val="24"/>
          <w:szCs w:val="24"/>
        </w:rPr>
        <w:t>Electrical/El</w:t>
      </w:r>
      <w:r>
        <w:rPr>
          <w:rFonts w:ascii="Times New Roman" w:hAnsi="Times New Roman" w:cs="Times New Roman"/>
          <w:sz w:val="24"/>
          <w:szCs w:val="24"/>
        </w:rPr>
        <w:t>ectronic</w:t>
      </w:r>
      <w:r w:rsidR="00F247E5">
        <w:rPr>
          <w:rFonts w:ascii="Times New Roman" w:hAnsi="Times New Roman" w:cs="Times New Roman"/>
          <w:sz w:val="24"/>
          <w:szCs w:val="24"/>
        </w:rPr>
        <w:t>s</w:t>
      </w:r>
      <w:r w:rsidRPr="00E16369">
        <w:rPr>
          <w:rFonts w:ascii="Times New Roman" w:hAnsi="Times New Roman" w:cs="Times New Roman"/>
          <w:sz w:val="24"/>
          <w:szCs w:val="24"/>
        </w:rPr>
        <w:t xml:space="preserve"> </w:t>
      </w:r>
      <w:r w:rsidR="00F247E5">
        <w:rPr>
          <w:rFonts w:ascii="Times New Roman" w:hAnsi="Times New Roman" w:cs="Times New Roman"/>
          <w:sz w:val="24"/>
          <w:szCs w:val="24"/>
        </w:rPr>
        <w:t>E</w:t>
      </w:r>
      <w:r>
        <w:rPr>
          <w:rFonts w:ascii="Times New Roman" w:hAnsi="Times New Roman" w:cs="Times New Roman"/>
          <w:sz w:val="24"/>
          <w:szCs w:val="24"/>
        </w:rPr>
        <w:t>ngineering</w:t>
      </w:r>
      <w:r w:rsidR="00F247E5">
        <w:rPr>
          <w:rFonts w:ascii="Times New Roman" w:hAnsi="Times New Roman" w:cs="Times New Roman"/>
          <w:sz w:val="24"/>
          <w:szCs w:val="24"/>
        </w:rPr>
        <w:t>, Institute of T</w:t>
      </w:r>
      <w:r>
        <w:rPr>
          <w:rFonts w:ascii="Times New Roman" w:hAnsi="Times New Roman" w:cs="Times New Roman"/>
          <w:sz w:val="24"/>
          <w:szCs w:val="24"/>
        </w:rPr>
        <w:t>echnology, Kwara State P</w:t>
      </w:r>
      <w:r w:rsidRPr="00E16369">
        <w:rPr>
          <w:rFonts w:ascii="Times New Roman" w:hAnsi="Times New Roman" w:cs="Times New Roman"/>
          <w:sz w:val="24"/>
          <w:szCs w:val="24"/>
        </w:rPr>
        <w:t xml:space="preserve">olytechnic, Ilorin. </w:t>
      </w:r>
    </w:p>
    <w:p w14:paraId="64001406" w14:textId="77777777" w:rsidR="00BF5D1C" w:rsidRDefault="00BF5D1C" w:rsidP="00AB557D">
      <w:pPr>
        <w:spacing w:line="480" w:lineRule="auto"/>
        <w:rPr>
          <w:rFonts w:ascii="Times New Roman" w:hAnsi="Times New Roman" w:cs="Times New Roman"/>
          <w:sz w:val="28"/>
          <w:szCs w:val="28"/>
        </w:rPr>
      </w:pPr>
    </w:p>
    <w:p w14:paraId="720D2150" w14:textId="77777777" w:rsidR="00BF5D1C" w:rsidRDefault="00BF5D1C" w:rsidP="00BF5D1C">
      <w:pPr>
        <w:rPr>
          <w:rFonts w:ascii="Times New Roman" w:hAnsi="Times New Roman" w:cs="Times New Roman"/>
          <w:sz w:val="28"/>
          <w:szCs w:val="28"/>
        </w:rPr>
      </w:pPr>
    </w:p>
    <w:p w14:paraId="7CC3F2EB" w14:textId="77777777" w:rsidR="00BF5D1C" w:rsidRDefault="00BF5D1C" w:rsidP="00BF5D1C">
      <w:pPr>
        <w:rPr>
          <w:rFonts w:ascii="Times New Roman" w:hAnsi="Times New Roman" w:cs="Times New Roman"/>
          <w:sz w:val="28"/>
          <w:szCs w:val="28"/>
        </w:rPr>
      </w:pPr>
    </w:p>
    <w:p w14:paraId="044B2121"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514296ED" w14:textId="77777777" w:rsidR="00BF5D1C" w:rsidRDefault="00BF5D1C" w:rsidP="00BF5D1C">
      <w:pPr>
        <w:spacing w:after="0"/>
        <w:rPr>
          <w:rFonts w:ascii="Times New Roman" w:hAnsi="Times New Roman" w:cs="Times New Roman"/>
          <w:sz w:val="24"/>
          <w:szCs w:val="24"/>
        </w:rPr>
      </w:pPr>
      <w:r w:rsidRPr="00751709">
        <w:rPr>
          <w:rFonts w:ascii="Times New Roman" w:hAnsi="Times New Roman" w:cs="Times New Roman"/>
          <w:sz w:val="24"/>
          <w:szCs w:val="24"/>
        </w:rPr>
        <w:t xml:space="preserve">ENGR. DR. </w:t>
      </w:r>
      <w:r>
        <w:rPr>
          <w:rFonts w:ascii="Times New Roman" w:hAnsi="Times New Roman" w:cs="Times New Roman"/>
          <w:sz w:val="24"/>
          <w:szCs w:val="24"/>
        </w:rPr>
        <w:t>O. A. LAWA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02A4D4D3" w14:textId="77777777" w:rsidR="00BF5D1C" w:rsidRPr="00E70C82" w:rsidRDefault="00BF5D1C" w:rsidP="00BF5D1C">
      <w:pPr>
        <w:spacing w:after="0"/>
        <w:rPr>
          <w:rFonts w:ascii="Times New Roman" w:hAnsi="Times New Roman" w:cs="Times New Roman"/>
          <w:i/>
          <w:sz w:val="24"/>
          <w:szCs w:val="24"/>
        </w:rPr>
      </w:pPr>
      <w:r w:rsidRPr="00E70C82">
        <w:rPr>
          <w:rFonts w:ascii="Times New Roman" w:hAnsi="Times New Roman" w:cs="Times New Roman"/>
          <w:i/>
          <w:sz w:val="24"/>
          <w:szCs w:val="24"/>
        </w:rPr>
        <w:t>Project supervisor</w:t>
      </w:r>
    </w:p>
    <w:p w14:paraId="08854426" w14:textId="77777777" w:rsidR="00BF5D1C" w:rsidRDefault="00BF5D1C" w:rsidP="00BF5D1C">
      <w:pPr>
        <w:rPr>
          <w:rFonts w:ascii="Times New Roman" w:hAnsi="Times New Roman" w:cs="Times New Roman"/>
          <w:sz w:val="28"/>
          <w:szCs w:val="28"/>
        </w:rPr>
      </w:pPr>
    </w:p>
    <w:p w14:paraId="7B9420B3" w14:textId="77777777" w:rsidR="00BF5D1C" w:rsidRDefault="00BF5D1C" w:rsidP="00BF5D1C">
      <w:pPr>
        <w:rPr>
          <w:rFonts w:ascii="Times New Roman" w:hAnsi="Times New Roman" w:cs="Times New Roman"/>
          <w:sz w:val="28"/>
          <w:szCs w:val="28"/>
        </w:rPr>
      </w:pPr>
    </w:p>
    <w:p w14:paraId="7CB75B04"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212B9E05" w14:textId="77777777" w:rsidR="00BF5D1C" w:rsidRDefault="00BF5D1C" w:rsidP="00BF5D1C">
      <w:pPr>
        <w:spacing w:after="0"/>
        <w:rPr>
          <w:rFonts w:ascii="Times New Roman" w:hAnsi="Times New Roman" w:cs="Times New Roman"/>
          <w:sz w:val="24"/>
          <w:szCs w:val="24"/>
        </w:rPr>
      </w:pPr>
      <w:r w:rsidRPr="00751709">
        <w:rPr>
          <w:rFonts w:ascii="Times New Roman" w:hAnsi="Times New Roman" w:cs="Times New Roman"/>
          <w:sz w:val="24"/>
          <w:szCs w:val="24"/>
        </w:rPr>
        <w:t xml:space="preserve">ENGR. </w:t>
      </w:r>
      <w:r>
        <w:rPr>
          <w:rFonts w:ascii="Times New Roman" w:hAnsi="Times New Roman" w:cs="Times New Roman"/>
          <w:sz w:val="24"/>
          <w:szCs w:val="24"/>
        </w:rPr>
        <w:t>Z. A. ABDULKADI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2159D925" w14:textId="77777777" w:rsidR="00BF5D1C" w:rsidRPr="00E70C82" w:rsidRDefault="00BF5D1C" w:rsidP="00BF5D1C">
      <w:pPr>
        <w:spacing w:after="0"/>
        <w:rPr>
          <w:rFonts w:ascii="Times New Roman" w:hAnsi="Times New Roman" w:cs="Times New Roman"/>
          <w:i/>
          <w:sz w:val="24"/>
          <w:szCs w:val="24"/>
        </w:rPr>
      </w:pPr>
      <w:r w:rsidRPr="00E70C82">
        <w:rPr>
          <w:rFonts w:ascii="Times New Roman" w:hAnsi="Times New Roman" w:cs="Times New Roman"/>
          <w:i/>
          <w:sz w:val="24"/>
          <w:szCs w:val="24"/>
        </w:rPr>
        <w:t xml:space="preserve">Project </w:t>
      </w:r>
      <w:r>
        <w:rPr>
          <w:rFonts w:ascii="Times New Roman" w:hAnsi="Times New Roman" w:cs="Times New Roman"/>
          <w:i/>
          <w:sz w:val="24"/>
          <w:szCs w:val="24"/>
        </w:rPr>
        <w:t>coordinator</w:t>
      </w:r>
    </w:p>
    <w:p w14:paraId="0EEC242E" w14:textId="77777777" w:rsidR="00BF5D1C" w:rsidRDefault="00BF5D1C" w:rsidP="00BF5D1C">
      <w:pPr>
        <w:rPr>
          <w:rFonts w:ascii="Times New Roman" w:hAnsi="Times New Roman" w:cs="Times New Roman"/>
          <w:sz w:val="28"/>
          <w:szCs w:val="28"/>
        </w:rPr>
      </w:pPr>
    </w:p>
    <w:p w14:paraId="1434B3FB" w14:textId="77777777" w:rsidR="00BF5D1C" w:rsidRDefault="00BF5D1C" w:rsidP="00BF5D1C">
      <w:pPr>
        <w:rPr>
          <w:rFonts w:ascii="Times New Roman" w:hAnsi="Times New Roman" w:cs="Times New Roman"/>
          <w:sz w:val="28"/>
          <w:szCs w:val="28"/>
        </w:rPr>
      </w:pPr>
    </w:p>
    <w:p w14:paraId="44E971A9"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4ABA3331" w14:textId="77777777" w:rsidR="00BF5D1C" w:rsidRDefault="00BF5D1C" w:rsidP="00BF5D1C">
      <w:pPr>
        <w:spacing w:after="0"/>
        <w:rPr>
          <w:rFonts w:ascii="Times New Roman" w:hAnsi="Times New Roman" w:cs="Times New Roman"/>
          <w:sz w:val="24"/>
          <w:szCs w:val="24"/>
        </w:rPr>
      </w:pPr>
      <w:r w:rsidRPr="00751709">
        <w:rPr>
          <w:rFonts w:ascii="Times New Roman" w:hAnsi="Times New Roman" w:cs="Times New Roman"/>
          <w:sz w:val="24"/>
          <w:szCs w:val="24"/>
        </w:rPr>
        <w:t xml:space="preserve">ENGR. DR. </w:t>
      </w:r>
      <w:r>
        <w:rPr>
          <w:rFonts w:ascii="Times New Roman" w:hAnsi="Times New Roman" w:cs="Times New Roman"/>
          <w:sz w:val="24"/>
          <w:szCs w:val="24"/>
        </w:rPr>
        <w:t>O. A. LAWA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644AADA0" w14:textId="77777777" w:rsidR="00BF5D1C" w:rsidRDefault="00BF5D1C" w:rsidP="00BF5D1C">
      <w:pPr>
        <w:spacing w:after="0"/>
        <w:rPr>
          <w:rFonts w:ascii="Times New Roman" w:hAnsi="Times New Roman" w:cs="Times New Roman"/>
          <w:i/>
          <w:sz w:val="24"/>
          <w:szCs w:val="24"/>
        </w:rPr>
      </w:pPr>
      <w:r>
        <w:rPr>
          <w:rFonts w:ascii="Times New Roman" w:hAnsi="Times New Roman" w:cs="Times New Roman"/>
          <w:i/>
          <w:sz w:val="24"/>
          <w:szCs w:val="24"/>
        </w:rPr>
        <w:t>Head of department</w:t>
      </w:r>
    </w:p>
    <w:p w14:paraId="1FF3B043" w14:textId="77777777" w:rsidR="00BF5D1C" w:rsidRDefault="00BF5D1C" w:rsidP="00BF5D1C">
      <w:pPr>
        <w:spacing w:after="0"/>
        <w:rPr>
          <w:rFonts w:ascii="Times New Roman" w:hAnsi="Times New Roman" w:cs="Times New Roman"/>
          <w:i/>
          <w:sz w:val="24"/>
          <w:szCs w:val="24"/>
        </w:rPr>
      </w:pPr>
    </w:p>
    <w:p w14:paraId="62BDCBB6" w14:textId="77777777" w:rsidR="00BF5D1C" w:rsidRDefault="00BF5D1C" w:rsidP="00BF5D1C">
      <w:pPr>
        <w:spacing w:after="0"/>
        <w:rPr>
          <w:rFonts w:ascii="Times New Roman" w:hAnsi="Times New Roman" w:cs="Times New Roman"/>
          <w:i/>
          <w:sz w:val="24"/>
          <w:szCs w:val="24"/>
        </w:rPr>
      </w:pPr>
    </w:p>
    <w:p w14:paraId="263CE900" w14:textId="77777777" w:rsidR="00BF5D1C" w:rsidRDefault="00BF5D1C" w:rsidP="00BF5D1C">
      <w:pPr>
        <w:spacing w:after="0"/>
        <w:rPr>
          <w:rFonts w:ascii="Times New Roman" w:hAnsi="Times New Roman" w:cs="Times New Roman"/>
          <w:i/>
          <w:sz w:val="24"/>
          <w:szCs w:val="24"/>
        </w:rPr>
      </w:pPr>
    </w:p>
    <w:p w14:paraId="09C35D5A"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26E0E996" w14:textId="77777777" w:rsidR="00BF5D1C" w:rsidRDefault="00BF5D1C" w:rsidP="00BF5D1C">
      <w:pPr>
        <w:spacing w:after="0"/>
        <w:rPr>
          <w:rFonts w:ascii="Times New Roman" w:hAnsi="Times New Roman" w:cs="Times New Roman"/>
          <w:sz w:val="24"/>
          <w:szCs w:val="24"/>
        </w:rPr>
      </w:pPr>
      <w:r>
        <w:rPr>
          <w:rFonts w:ascii="Times New Roman" w:hAnsi="Times New Roman" w:cs="Times New Roman"/>
          <w:sz w:val="24"/>
          <w:szCs w:val="24"/>
        </w:rPr>
        <w:t>External examine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1D6DF98F" w14:textId="77777777" w:rsidR="00BF5D1C" w:rsidRDefault="00BF5D1C" w:rsidP="00BF5D1C">
      <w:pPr>
        <w:rPr>
          <w:rFonts w:ascii="Times New Roman" w:hAnsi="Times New Roman" w:cs="Times New Roman"/>
          <w:sz w:val="28"/>
          <w:szCs w:val="28"/>
        </w:rPr>
      </w:pPr>
    </w:p>
    <w:p w14:paraId="1F0BA32A" w14:textId="77777777" w:rsidR="00BF5D1C" w:rsidRDefault="00BF5D1C" w:rsidP="00BF5D1C">
      <w:pPr>
        <w:rPr>
          <w:rFonts w:ascii="Times New Roman" w:hAnsi="Times New Roman" w:cs="Times New Roman"/>
          <w:sz w:val="28"/>
          <w:szCs w:val="28"/>
        </w:rPr>
      </w:pPr>
    </w:p>
    <w:p w14:paraId="5C95E325" w14:textId="77777777" w:rsidR="00BF5D1C" w:rsidRDefault="00BF5D1C" w:rsidP="00AB557D">
      <w:pPr>
        <w:spacing w:line="480" w:lineRule="auto"/>
        <w:rPr>
          <w:rFonts w:ascii="Times New Roman" w:hAnsi="Times New Roman" w:cs="Times New Roman"/>
          <w:sz w:val="28"/>
          <w:szCs w:val="28"/>
        </w:rPr>
      </w:pPr>
    </w:p>
    <w:p w14:paraId="7D37FC45" w14:textId="43E5D5AD" w:rsidR="00BF5D1C" w:rsidRPr="00AB557D" w:rsidRDefault="00BF5D1C" w:rsidP="00AB557D">
      <w:pPr>
        <w:pStyle w:val="Heading1"/>
        <w:numPr>
          <w:ilvl w:val="0"/>
          <w:numId w:val="0"/>
        </w:numPr>
        <w:spacing w:line="480" w:lineRule="auto"/>
        <w:ind w:left="432"/>
        <w:jc w:val="center"/>
        <w:rPr>
          <w:rFonts w:ascii="Times New Roman" w:hAnsi="Times New Roman" w:cs="Times New Roman"/>
          <w:color w:val="000000" w:themeColor="text1"/>
          <w:sz w:val="24"/>
          <w:szCs w:val="24"/>
        </w:rPr>
      </w:pPr>
      <w:bookmarkStart w:id="2" w:name="_Toc203730969"/>
      <w:r w:rsidRPr="00AB557D">
        <w:rPr>
          <w:rFonts w:ascii="Times New Roman" w:hAnsi="Times New Roman" w:cs="Times New Roman"/>
          <w:color w:val="000000" w:themeColor="text1"/>
          <w:sz w:val="24"/>
          <w:szCs w:val="24"/>
        </w:rPr>
        <w:lastRenderedPageBreak/>
        <w:t>DEDICATION</w:t>
      </w:r>
      <w:bookmarkEnd w:id="2"/>
    </w:p>
    <w:p w14:paraId="67D5F09B" w14:textId="259CA934" w:rsidR="00BF5D1C" w:rsidRPr="00E16369" w:rsidRDefault="007A69CE" w:rsidP="00AB557D">
      <w:pPr>
        <w:spacing w:line="480" w:lineRule="auto"/>
        <w:rPr>
          <w:rFonts w:ascii="Times New Roman" w:hAnsi="Times New Roman" w:cs="Times New Roman"/>
          <w:sz w:val="24"/>
          <w:szCs w:val="24"/>
        </w:rPr>
      </w:pPr>
      <w:r>
        <w:rPr>
          <w:rFonts w:ascii="Times New Roman" w:hAnsi="Times New Roman" w:cs="Times New Roman"/>
          <w:sz w:val="24"/>
          <w:szCs w:val="24"/>
        </w:rPr>
        <w:t>This project is dedicated to A</w:t>
      </w:r>
      <w:r w:rsidR="00BF5D1C" w:rsidRPr="00E16369">
        <w:rPr>
          <w:rFonts w:ascii="Times New Roman" w:hAnsi="Times New Roman" w:cs="Times New Roman"/>
          <w:sz w:val="24"/>
          <w:szCs w:val="24"/>
        </w:rPr>
        <w:t>lmighty Allah</w:t>
      </w:r>
      <w:r w:rsidR="00F247E5">
        <w:rPr>
          <w:rFonts w:ascii="Times New Roman" w:hAnsi="Times New Roman" w:cs="Times New Roman"/>
          <w:sz w:val="24"/>
          <w:szCs w:val="24"/>
        </w:rPr>
        <w:t xml:space="preserve"> who give life, wisdom, knowledge and understanding to all mankind</w:t>
      </w:r>
      <w:r w:rsidR="00BF5D1C" w:rsidRPr="00E16369">
        <w:rPr>
          <w:rFonts w:ascii="Times New Roman" w:hAnsi="Times New Roman" w:cs="Times New Roman"/>
          <w:sz w:val="24"/>
          <w:szCs w:val="24"/>
        </w:rPr>
        <w:t>.</w:t>
      </w:r>
    </w:p>
    <w:p w14:paraId="157C48CC" w14:textId="77777777" w:rsidR="00BF5D1C" w:rsidRPr="00E460E6" w:rsidRDefault="00BF5D1C" w:rsidP="00BF5D1C">
      <w:pPr>
        <w:rPr>
          <w:rFonts w:ascii="Times New Roman" w:hAnsi="Times New Roman" w:cs="Times New Roman"/>
          <w:sz w:val="28"/>
          <w:szCs w:val="28"/>
        </w:rPr>
      </w:pPr>
    </w:p>
    <w:p w14:paraId="5C016F75" w14:textId="77777777" w:rsidR="00BF5D1C" w:rsidRPr="00E460E6" w:rsidRDefault="00BF5D1C" w:rsidP="00BF5D1C">
      <w:pPr>
        <w:rPr>
          <w:rFonts w:ascii="Times New Roman" w:hAnsi="Times New Roman" w:cs="Times New Roman"/>
          <w:sz w:val="28"/>
          <w:szCs w:val="28"/>
        </w:rPr>
      </w:pPr>
    </w:p>
    <w:p w14:paraId="3E1DC1EE" w14:textId="77777777" w:rsidR="00BF5D1C" w:rsidRPr="00E460E6" w:rsidRDefault="00BF5D1C" w:rsidP="00BF5D1C">
      <w:pPr>
        <w:rPr>
          <w:rFonts w:ascii="Times New Roman" w:hAnsi="Times New Roman" w:cs="Times New Roman"/>
          <w:sz w:val="28"/>
          <w:szCs w:val="28"/>
        </w:rPr>
      </w:pPr>
    </w:p>
    <w:p w14:paraId="16A5ACEB" w14:textId="77777777" w:rsidR="00BF5D1C" w:rsidRPr="00E460E6" w:rsidRDefault="00BF5D1C" w:rsidP="00BF5D1C">
      <w:pPr>
        <w:rPr>
          <w:rFonts w:ascii="Times New Roman" w:hAnsi="Times New Roman" w:cs="Times New Roman"/>
          <w:sz w:val="28"/>
          <w:szCs w:val="28"/>
        </w:rPr>
      </w:pPr>
    </w:p>
    <w:p w14:paraId="6CE76499" w14:textId="77777777" w:rsidR="00BF5D1C" w:rsidRPr="00E460E6" w:rsidRDefault="00BF5D1C" w:rsidP="00BF5D1C">
      <w:pPr>
        <w:rPr>
          <w:rFonts w:ascii="Times New Roman" w:hAnsi="Times New Roman" w:cs="Times New Roman"/>
          <w:sz w:val="28"/>
          <w:szCs w:val="28"/>
        </w:rPr>
      </w:pPr>
    </w:p>
    <w:p w14:paraId="040B2863" w14:textId="77777777" w:rsidR="00BF5D1C" w:rsidRPr="00E460E6" w:rsidRDefault="00BF5D1C" w:rsidP="00BF5D1C">
      <w:pPr>
        <w:rPr>
          <w:rFonts w:ascii="Times New Roman" w:hAnsi="Times New Roman" w:cs="Times New Roman"/>
          <w:sz w:val="28"/>
          <w:szCs w:val="28"/>
        </w:rPr>
      </w:pPr>
    </w:p>
    <w:p w14:paraId="3B191989" w14:textId="77777777" w:rsidR="00BF5D1C" w:rsidRPr="00E460E6" w:rsidRDefault="00BF5D1C" w:rsidP="00BF5D1C">
      <w:pPr>
        <w:rPr>
          <w:rFonts w:ascii="Times New Roman" w:hAnsi="Times New Roman" w:cs="Times New Roman"/>
          <w:sz w:val="28"/>
          <w:szCs w:val="28"/>
        </w:rPr>
      </w:pPr>
    </w:p>
    <w:p w14:paraId="4CF55FC1" w14:textId="77777777" w:rsidR="00BF5D1C" w:rsidRPr="00E460E6" w:rsidRDefault="00BF5D1C" w:rsidP="00BF5D1C">
      <w:pPr>
        <w:rPr>
          <w:rFonts w:ascii="Times New Roman" w:hAnsi="Times New Roman" w:cs="Times New Roman"/>
          <w:sz w:val="28"/>
          <w:szCs w:val="28"/>
        </w:rPr>
      </w:pPr>
    </w:p>
    <w:p w14:paraId="7C6757C9" w14:textId="77777777" w:rsidR="00BF5D1C" w:rsidRPr="00E460E6" w:rsidRDefault="00BF5D1C" w:rsidP="00BF5D1C">
      <w:pPr>
        <w:rPr>
          <w:rFonts w:ascii="Times New Roman" w:hAnsi="Times New Roman" w:cs="Times New Roman"/>
          <w:sz w:val="28"/>
          <w:szCs w:val="28"/>
        </w:rPr>
      </w:pPr>
    </w:p>
    <w:p w14:paraId="239FB0B5" w14:textId="77777777" w:rsidR="00BF5D1C" w:rsidRPr="00E460E6" w:rsidRDefault="00BF5D1C" w:rsidP="00BF5D1C">
      <w:pPr>
        <w:rPr>
          <w:rFonts w:ascii="Times New Roman" w:hAnsi="Times New Roman" w:cs="Times New Roman"/>
          <w:sz w:val="28"/>
          <w:szCs w:val="28"/>
        </w:rPr>
      </w:pPr>
    </w:p>
    <w:p w14:paraId="404ADECE" w14:textId="77777777" w:rsidR="00BF5D1C" w:rsidRPr="00E460E6" w:rsidRDefault="00BF5D1C" w:rsidP="00BF5D1C">
      <w:pPr>
        <w:rPr>
          <w:rFonts w:ascii="Times New Roman" w:hAnsi="Times New Roman" w:cs="Times New Roman"/>
          <w:sz w:val="28"/>
          <w:szCs w:val="28"/>
        </w:rPr>
      </w:pPr>
    </w:p>
    <w:p w14:paraId="13525084" w14:textId="77777777" w:rsidR="00BF5D1C" w:rsidRPr="00E460E6" w:rsidRDefault="00BF5D1C" w:rsidP="00BF5D1C">
      <w:pPr>
        <w:rPr>
          <w:rFonts w:ascii="Times New Roman" w:hAnsi="Times New Roman" w:cs="Times New Roman"/>
          <w:sz w:val="28"/>
          <w:szCs w:val="28"/>
        </w:rPr>
      </w:pPr>
    </w:p>
    <w:p w14:paraId="57E79CF6" w14:textId="77777777" w:rsidR="00BF5D1C" w:rsidRPr="00E460E6" w:rsidRDefault="00BF5D1C" w:rsidP="00BF5D1C">
      <w:pPr>
        <w:rPr>
          <w:rFonts w:ascii="Times New Roman" w:hAnsi="Times New Roman" w:cs="Times New Roman"/>
          <w:sz w:val="28"/>
          <w:szCs w:val="28"/>
        </w:rPr>
      </w:pPr>
    </w:p>
    <w:p w14:paraId="6B7D6E5E" w14:textId="77777777" w:rsidR="00BF5D1C" w:rsidRPr="00E460E6" w:rsidRDefault="00BF5D1C" w:rsidP="00BF5D1C">
      <w:pPr>
        <w:rPr>
          <w:rFonts w:ascii="Times New Roman" w:hAnsi="Times New Roman" w:cs="Times New Roman"/>
          <w:sz w:val="28"/>
          <w:szCs w:val="28"/>
        </w:rPr>
      </w:pPr>
    </w:p>
    <w:p w14:paraId="460006A8" w14:textId="77777777" w:rsidR="00BF5D1C" w:rsidRPr="00E460E6" w:rsidRDefault="00BF5D1C" w:rsidP="00BF5D1C">
      <w:pPr>
        <w:rPr>
          <w:rFonts w:ascii="Times New Roman" w:hAnsi="Times New Roman" w:cs="Times New Roman"/>
          <w:sz w:val="28"/>
          <w:szCs w:val="28"/>
        </w:rPr>
      </w:pPr>
    </w:p>
    <w:p w14:paraId="0A0C3446" w14:textId="77777777" w:rsidR="00BF5D1C" w:rsidRPr="00E460E6" w:rsidRDefault="00BF5D1C" w:rsidP="00BF5D1C">
      <w:pPr>
        <w:rPr>
          <w:rFonts w:ascii="Times New Roman" w:hAnsi="Times New Roman" w:cs="Times New Roman"/>
          <w:sz w:val="28"/>
          <w:szCs w:val="28"/>
        </w:rPr>
      </w:pPr>
    </w:p>
    <w:p w14:paraId="113E21B9" w14:textId="77777777" w:rsidR="00BF5D1C" w:rsidRPr="00E460E6" w:rsidRDefault="00BF5D1C" w:rsidP="00BF5D1C">
      <w:pPr>
        <w:rPr>
          <w:rFonts w:ascii="Times New Roman" w:hAnsi="Times New Roman" w:cs="Times New Roman"/>
          <w:sz w:val="28"/>
          <w:szCs w:val="28"/>
        </w:rPr>
      </w:pPr>
    </w:p>
    <w:p w14:paraId="17A063D7" w14:textId="77777777" w:rsidR="00BF5D1C" w:rsidRPr="00E460E6" w:rsidRDefault="00BF5D1C" w:rsidP="00BF5D1C">
      <w:pPr>
        <w:rPr>
          <w:rFonts w:ascii="Times New Roman" w:hAnsi="Times New Roman" w:cs="Times New Roman"/>
          <w:sz w:val="28"/>
          <w:szCs w:val="28"/>
        </w:rPr>
      </w:pPr>
    </w:p>
    <w:p w14:paraId="7F22FA54" w14:textId="77777777" w:rsidR="00BF5D1C" w:rsidRPr="00E460E6" w:rsidRDefault="00BF5D1C" w:rsidP="00BF5D1C">
      <w:pPr>
        <w:rPr>
          <w:rFonts w:ascii="Times New Roman" w:hAnsi="Times New Roman" w:cs="Times New Roman"/>
          <w:sz w:val="28"/>
          <w:szCs w:val="28"/>
        </w:rPr>
      </w:pPr>
    </w:p>
    <w:p w14:paraId="7BEA76CD" w14:textId="77777777" w:rsidR="00BF5D1C" w:rsidRPr="00E460E6" w:rsidRDefault="00BF5D1C" w:rsidP="00BF5D1C">
      <w:pPr>
        <w:rPr>
          <w:rFonts w:ascii="Times New Roman" w:hAnsi="Times New Roman" w:cs="Times New Roman"/>
          <w:sz w:val="28"/>
          <w:szCs w:val="28"/>
        </w:rPr>
      </w:pPr>
    </w:p>
    <w:p w14:paraId="61070885" w14:textId="77777777" w:rsidR="005A4AB5" w:rsidRDefault="005A4AB5" w:rsidP="00BF5D1C">
      <w:pPr>
        <w:tabs>
          <w:tab w:val="left" w:pos="2790"/>
        </w:tabs>
        <w:rPr>
          <w:rFonts w:ascii="Times New Roman" w:hAnsi="Times New Roman" w:cs="Times New Roman"/>
          <w:sz w:val="28"/>
          <w:szCs w:val="28"/>
        </w:rPr>
      </w:pPr>
    </w:p>
    <w:p w14:paraId="181A647A" w14:textId="4DF103A9" w:rsidR="00BF5D1C" w:rsidRPr="00AB557D" w:rsidRDefault="00BF5D1C" w:rsidP="00AB557D">
      <w:pPr>
        <w:pStyle w:val="Heading1"/>
        <w:numPr>
          <w:ilvl w:val="0"/>
          <w:numId w:val="0"/>
        </w:numPr>
        <w:spacing w:line="480" w:lineRule="auto"/>
        <w:ind w:left="432"/>
        <w:jc w:val="center"/>
        <w:rPr>
          <w:rFonts w:ascii="Times New Roman" w:hAnsi="Times New Roman" w:cs="Times New Roman"/>
          <w:color w:val="000000" w:themeColor="text1"/>
          <w:sz w:val="24"/>
          <w:szCs w:val="24"/>
        </w:rPr>
      </w:pPr>
      <w:bookmarkStart w:id="3" w:name="_Toc203730970"/>
      <w:r w:rsidRPr="00AB557D">
        <w:rPr>
          <w:rFonts w:ascii="Times New Roman" w:hAnsi="Times New Roman" w:cs="Times New Roman"/>
          <w:color w:val="000000" w:themeColor="text1"/>
          <w:sz w:val="24"/>
          <w:szCs w:val="24"/>
        </w:rPr>
        <w:lastRenderedPageBreak/>
        <w:t>ACKNOWLEDGEMENT</w:t>
      </w:r>
      <w:bookmarkEnd w:id="3"/>
    </w:p>
    <w:p w14:paraId="139712A5" w14:textId="3DB5006B" w:rsidR="00BF5D1C" w:rsidRPr="00E16369" w:rsidRDefault="00BF5D1C" w:rsidP="00AB557D">
      <w:pPr>
        <w:tabs>
          <w:tab w:val="left" w:pos="2790"/>
        </w:tabs>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             I give all glory and adoration to almighty Allah, the giver of knowledge, strength and ability for sustaining and helping me through my project period, and for his grace and protection over me throughout my higher national diploma program.</w:t>
      </w:r>
    </w:p>
    <w:p w14:paraId="25B30C8D" w14:textId="658BCCBE" w:rsidR="00BF5D1C" w:rsidRDefault="00BF5D1C" w:rsidP="00AB557D">
      <w:pPr>
        <w:tabs>
          <w:tab w:val="left" w:pos="2790"/>
        </w:tabs>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           My appreciation also goes</w:t>
      </w:r>
      <w:r>
        <w:rPr>
          <w:rFonts w:ascii="Times New Roman" w:hAnsi="Times New Roman" w:cs="Times New Roman"/>
          <w:sz w:val="24"/>
          <w:szCs w:val="24"/>
        </w:rPr>
        <w:t xml:space="preserve"> to my supervisor in person of E</w:t>
      </w:r>
      <w:r w:rsidRPr="00E16369">
        <w:rPr>
          <w:rFonts w:ascii="Times New Roman" w:hAnsi="Times New Roman" w:cs="Times New Roman"/>
          <w:sz w:val="24"/>
          <w:szCs w:val="24"/>
        </w:rPr>
        <w:t>ngr. Dr. O. A. LAWAL for his total support and fatherly advice during the period of this project</w:t>
      </w:r>
      <w:r>
        <w:rPr>
          <w:rFonts w:ascii="Times New Roman" w:hAnsi="Times New Roman" w:cs="Times New Roman"/>
          <w:sz w:val="24"/>
          <w:szCs w:val="24"/>
        </w:rPr>
        <w:t>. I appreciate you so much Sir.</w:t>
      </w:r>
      <w:r w:rsidR="005A4AB5">
        <w:rPr>
          <w:rFonts w:ascii="Times New Roman" w:hAnsi="Times New Roman" w:cs="Times New Roman"/>
          <w:sz w:val="24"/>
          <w:szCs w:val="24"/>
        </w:rPr>
        <w:t xml:space="preserve"> I also acknowledge the support of my amiable project coordinator </w:t>
      </w:r>
      <w:r w:rsidR="009E6052">
        <w:rPr>
          <w:rFonts w:ascii="Times New Roman" w:hAnsi="Times New Roman" w:cs="Times New Roman"/>
          <w:sz w:val="24"/>
          <w:szCs w:val="24"/>
        </w:rPr>
        <w:t>ENGR. Z. A. ABDULKADIR,</w:t>
      </w:r>
      <w:r w:rsidR="005A4AB5">
        <w:rPr>
          <w:rFonts w:ascii="Times New Roman" w:hAnsi="Times New Roman" w:cs="Times New Roman"/>
          <w:sz w:val="24"/>
          <w:szCs w:val="24"/>
        </w:rPr>
        <w:t xml:space="preserve"> my supportive lecturers </w:t>
      </w:r>
      <w:r w:rsidR="009E6052">
        <w:rPr>
          <w:rFonts w:ascii="Times New Roman" w:hAnsi="Times New Roman" w:cs="Times New Roman"/>
          <w:sz w:val="24"/>
          <w:szCs w:val="24"/>
        </w:rPr>
        <w:t xml:space="preserve">ENGR. A. A. JIMOH </w:t>
      </w:r>
      <w:r w:rsidR="005A4AB5">
        <w:rPr>
          <w:rFonts w:ascii="Times New Roman" w:hAnsi="Times New Roman" w:cs="Times New Roman"/>
          <w:sz w:val="24"/>
          <w:szCs w:val="24"/>
        </w:rPr>
        <w:t>and to every other lecturer</w:t>
      </w:r>
      <w:r w:rsidR="009E6052">
        <w:rPr>
          <w:rFonts w:ascii="Times New Roman" w:hAnsi="Times New Roman" w:cs="Times New Roman"/>
          <w:sz w:val="24"/>
          <w:szCs w:val="24"/>
        </w:rPr>
        <w:t>s of the department. I say a big thanks to you all.</w:t>
      </w:r>
    </w:p>
    <w:p w14:paraId="3593BBFB" w14:textId="405FBE96" w:rsidR="00BF5D1C" w:rsidRPr="00E16369" w:rsidRDefault="000A1E78" w:rsidP="00AB557D">
      <w:pPr>
        <w:tabs>
          <w:tab w:val="left" w:pos="279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BF5D1C" w:rsidRPr="00E16369">
        <w:rPr>
          <w:rFonts w:ascii="Times New Roman" w:hAnsi="Times New Roman" w:cs="Times New Roman"/>
          <w:sz w:val="24"/>
          <w:szCs w:val="24"/>
        </w:rPr>
        <w:t>My appreciation</w:t>
      </w:r>
      <w:r>
        <w:rPr>
          <w:rFonts w:ascii="Times New Roman" w:hAnsi="Times New Roman" w:cs="Times New Roman"/>
          <w:sz w:val="24"/>
          <w:szCs w:val="24"/>
        </w:rPr>
        <w:t xml:space="preserve"> also</w:t>
      </w:r>
      <w:r w:rsidR="00BF5D1C" w:rsidRPr="00E16369">
        <w:rPr>
          <w:rFonts w:ascii="Times New Roman" w:hAnsi="Times New Roman" w:cs="Times New Roman"/>
          <w:sz w:val="24"/>
          <w:szCs w:val="24"/>
        </w:rPr>
        <w:t xml:space="preserve"> goes to my beloved parent </w:t>
      </w:r>
      <w:r w:rsidR="00460C15" w:rsidRPr="00E16369">
        <w:rPr>
          <w:rFonts w:ascii="Times New Roman" w:hAnsi="Times New Roman" w:cs="Times New Roman"/>
          <w:sz w:val="24"/>
          <w:szCs w:val="24"/>
        </w:rPr>
        <w:t xml:space="preserve">MR. AND MRS. </w:t>
      </w:r>
      <w:r w:rsidR="00812C94">
        <w:rPr>
          <w:rFonts w:ascii="Times New Roman" w:hAnsi="Times New Roman" w:cs="Times New Roman"/>
          <w:sz w:val="24"/>
          <w:szCs w:val="24"/>
        </w:rPr>
        <w:t>KESHINRO</w:t>
      </w:r>
      <w:r w:rsidR="00BF5D1C" w:rsidRPr="00E16369">
        <w:rPr>
          <w:rFonts w:ascii="Times New Roman" w:hAnsi="Times New Roman" w:cs="Times New Roman"/>
          <w:sz w:val="24"/>
          <w:szCs w:val="24"/>
        </w:rPr>
        <w:t xml:space="preserve"> for their moral, financial, and prayer supports, may you live long </w:t>
      </w:r>
      <w:r>
        <w:rPr>
          <w:rFonts w:ascii="Times New Roman" w:hAnsi="Times New Roman" w:cs="Times New Roman"/>
          <w:sz w:val="24"/>
          <w:szCs w:val="24"/>
        </w:rPr>
        <w:t xml:space="preserve">to reap the fruit of your </w:t>
      </w:r>
      <w:r w:rsidR="00BF5D1C">
        <w:rPr>
          <w:rFonts w:ascii="Times New Roman" w:hAnsi="Times New Roman" w:cs="Times New Roman"/>
          <w:sz w:val="24"/>
          <w:szCs w:val="24"/>
        </w:rPr>
        <w:t>labour</w:t>
      </w:r>
      <w:r w:rsidR="00BF5D1C" w:rsidRPr="00E16369">
        <w:rPr>
          <w:rFonts w:ascii="Times New Roman" w:hAnsi="Times New Roman" w:cs="Times New Roman"/>
          <w:sz w:val="24"/>
          <w:szCs w:val="24"/>
        </w:rPr>
        <w:t>.</w:t>
      </w:r>
    </w:p>
    <w:p w14:paraId="60F53112" w14:textId="39D91FF7" w:rsidR="00BF5D1C" w:rsidRPr="00E16369" w:rsidRDefault="00BF5D1C" w:rsidP="00AB557D">
      <w:pPr>
        <w:tabs>
          <w:tab w:val="left" w:pos="2790"/>
        </w:tabs>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           I will be an ingrate if I don’t show my appreciation to </w:t>
      </w:r>
      <w:bookmarkStart w:id="4" w:name="_GoBack"/>
      <w:bookmarkEnd w:id="4"/>
      <w:r w:rsidRPr="00E16369">
        <w:rPr>
          <w:rFonts w:ascii="Times New Roman" w:hAnsi="Times New Roman" w:cs="Times New Roman"/>
          <w:sz w:val="24"/>
          <w:szCs w:val="24"/>
        </w:rPr>
        <w:t xml:space="preserve">all members of my family, my colleagues, friends, my project group </w:t>
      </w:r>
      <w:r>
        <w:rPr>
          <w:rFonts w:ascii="Times New Roman" w:hAnsi="Times New Roman" w:cs="Times New Roman"/>
          <w:sz w:val="24"/>
          <w:szCs w:val="24"/>
        </w:rPr>
        <w:t>members</w:t>
      </w:r>
      <w:r w:rsidRPr="00E16369">
        <w:rPr>
          <w:rFonts w:ascii="Times New Roman" w:hAnsi="Times New Roman" w:cs="Times New Roman"/>
          <w:sz w:val="24"/>
          <w:szCs w:val="24"/>
        </w:rPr>
        <w:t xml:space="preserve"> and everyone that has contributed in one way or the other to the success of this project. </w:t>
      </w:r>
    </w:p>
    <w:p w14:paraId="3968740E"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773901DE"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6109981C"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481D4AC1"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6FEA8E46" w14:textId="77777777" w:rsidR="00BF5D1C" w:rsidRDefault="00BF5D1C" w:rsidP="00397A21">
      <w:pPr>
        <w:pStyle w:val="TableofFigures"/>
      </w:pPr>
    </w:p>
    <w:bookmarkStart w:id="5" w:name="_Toc203730971" w:displacedByCustomXml="next"/>
    <w:sdt>
      <w:sdtPr>
        <w:rPr>
          <w:rFonts w:ascii="Times New Roman" w:eastAsiaTheme="minorHAnsi" w:hAnsi="Times New Roman" w:cs="Times New Roman"/>
          <w:color w:val="auto"/>
          <w:sz w:val="24"/>
          <w:szCs w:val="24"/>
        </w:rPr>
        <w:id w:val="611404764"/>
        <w:docPartObj>
          <w:docPartGallery w:val="Table of Contents"/>
          <w:docPartUnique/>
        </w:docPartObj>
      </w:sdtPr>
      <w:sdtEndPr>
        <w:rPr>
          <w:b/>
          <w:bCs/>
          <w:noProof/>
        </w:rPr>
      </w:sdtEndPr>
      <w:sdtContent>
        <w:p w14:paraId="65F8DCE3" w14:textId="5C3C1A80" w:rsidR="00BF5D1C" w:rsidRPr="00BF5D1C" w:rsidRDefault="00BF5D1C" w:rsidP="002D469B">
          <w:pPr>
            <w:pStyle w:val="Heading1"/>
            <w:numPr>
              <w:ilvl w:val="0"/>
              <w:numId w:val="0"/>
            </w:numPr>
            <w:spacing w:line="480" w:lineRule="auto"/>
            <w:ind w:left="432"/>
            <w:jc w:val="center"/>
            <w:rPr>
              <w:rFonts w:ascii="Times New Roman" w:hAnsi="Times New Roman" w:cs="Times New Roman"/>
              <w:color w:val="000000" w:themeColor="text1"/>
              <w:sz w:val="24"/>
              <w:szCs w:val="24"/>
            </w:rPr>
          </w:pPr>
          <w:r w:rsidRPr="00BF5D1C">
            <w:rPr>
              <w:rFonts w:ascii="Times New Roman" w:hAnsi="Times New Roman" w:cs="Times New Roman"/>
              <w:color w:val="000000" w:themeColor="text1"/>
              <w:sz w:val="24"/>
              <w:szCs w:val="24"/>
            </w:rPr>
            <w:t>TABLE OF CONTENTS</w:t>
          </w:r>
          <w:bookmarkEnd w:id="5"/>
        </w:p>
        <w:p w14:paraId="1557285E" w14:textId="77777777" w:rsidR="002C185F" w:rsidRDefault="00A01136">
          <w:pPr>
            <w:pStyle w:val="TOC1"/>
            <w:rPr>
              <w:rFonts w:eastAsiaTheme="minorEastAsia"/>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o "1-3" \h \z \u </w:instrText>
          </w:r>
          <w:r>
            <w:rPr>
              <w:rFonts w:ascii="Times New Roman" w:hAnsi="Times New Roman" w:cs="Times New Roman"/>
              <w:sz w:val="24"/>
              <w:szCs w:val="24"/>
            </w:rPr>
            <w:fldChar w:fldCharType="separate"/>
          </w:r>
          <w:hyperlink w:anchor="_Toc203730967" w:history="1">
            <w:r w:rsidR="002C185F" w:rsidRPr="00B02690">
              <w:rPr>
                <w:rStyle w:val="Hyperlink"/>
                <w:rFonts w:ascii="Times New Roman" w:hAnsi="Times New Roman" w:cs="Times New Roman"/>
                <w:noProof/>
              </w:rPr>
              <w:t>TITLE PAGE</w:t>
            </w:r>
            <w:r w:rsidR="002C185F">
              <w:rPr>
                <w:noProof/>
                <w:webHidden/>
              </w:rPr>
              <w:tab/>
            </w:r>
            <w:r w:rsidR="002C185F">
              <w:rPr>
                <w:noProof/>
                <w:webHidden/>
              </w:rPr>
              <w:fldChar w:fldCharType="begin"/>
            </w:r>
            <w:r w:rsidR="002C185F">
              <w:rPr>
                <w:noProof/>
                <w:webHidden/>
              </w:rPr>
              <w:instrText xml:space="preserve"> PAGEREF _Toc203730967 \h </w:instrText>
            </w:r>
            <w:r w:rsidR="002C185F">
              <w:rPr>
                <w:noProof/>
                <w:webHidden/>
              </w:rPr>
            </w:r>
            <w:r w:rsidR="002C185F">
              <w:rPr>
                <w:noProof/>
                <w:webHidden/>
              </w:rPr>
              <w:fldChar w:fldCharType="separate"/>
            </w:r>
            <w:r w:rsidR="002C185F">
              <w:rPr>
                <w:noProof/>
                <w:webHidden/>
              </w:rPr>
              <w:t>i</w:t>
            </w:r>
            <w:r w:rsidR="002C185F">
              <w:rPr>
                <w:noProof/>
                <w:webHidden/>
              </w:rPr>
              <w:fldChar w:fldCharType="end"/>
            </w:r>
          </w:hyperlink>
        </w:p>
        <w:p w14:paraId="4BB4584B" w14:textId="77777777" w:rsidR="002C185F" w:rsidRDefault="00812C94">
          <w:pPr>
            <w:pStyle w:val="TOC1"/>
            <w:rPr>
              <w:rFonts w:eastAsiaTheme="minorEastAsia"/>
              <w:noProof/>
            </w:rPr>
          </w:pPr>
          <w:hyperlink w:anchor="_Toc203730968" w:history="1">
            <w:r w:rsidR="002C185F" w:rsidRPr="00B02690">
              <w:rPr>
                <w:rStyle w:val="Hyperlink"/>
                <w:rFonts w:ascii="Times New Roman" w:hAnsi="Times New Roman" w:cs="Times New Roman"/>
                <w:noProof/>
              </w:rPr>
              <w:t>CERTIFICATION</w:t>
            </w:r>
            <w:r w:rsidR="002C185F">
              <w:rPr>
                <w:noProof/>
                <w:webHidden/>
              </w:rPr>
              <w:tab/>
            </w:r>
            <w:r w:rsidR="002C185F">
              <w:rPr>
                <w:noProof/>
                <w:webHidden/>
              </w:rPr>
              <w:fldChar w:fldCharType="begin"/>
            </w:r>
            <w:r w:rsidR="002C185F">
              <w:rPr>
                <w:noProof/>
                <w:webHidden/>
              </w:rPr>
              <w:instrText xml:space="preserve"> PAGEREF _Toc203730968 \h </w:instrText>
            </w:r>
            <w:r w:rsidR="002C185F">
              <w:rPr>
                <w:noProof/>
                <w:webHidden/>
              </w:rPr>
            </w:r>
            <w:r w:rsidR="002C185F">
              <w:rPr>
                <w:noProof/>
                <w:webHidden/>
              </w:rPr>
              <w:fldChar w:fldCharType="separate"/>
            </w:r>
            <w:r w:rsidR="002C185F">
              <w:rPr>
                <w:noProof/>
                <w:webHidden/>
              </w:rPr>
              <w:t>ii</w:t>
            </w:r>
            <w:r w:rsidR="002C185F">
              <w:rPr>
                <w:noProof/>
                <w:webHidden/>
              </w:rPr>
              <w:fldChar w:fldCharType="end"/>
            </w:r>
          </w:hyperlink>
        </w:p>
        <w:p w14:paraId="60AC0D49" w14:textId="77777777" w:rsidR="002C185F" w:rsidRDefault="00812C94">
          <w:pPr>
            <w:pStyle w:val="TOC1"/>
            <w:rPr>
              <w:rFonts w:eastAsiaTheme="minorEastAsia"/>
              <w:noProof/>
            </w:rPr>
          </w:pPr>
          <w:hyperlink w:anchor="_Toc203730969" w:history="1">
            <w:r w:rsidR="002C185F" w:rsidRPr="00B02690">
              <w:rPr>
                <w:rStyle w:val="Hyperlink"/>
                <w:rFonts w:ascii="Times New Roman" w:hAnsi="Times New Roman" w:cs="Times New Roman"/>
                <w:noProof/>
              </w:rPr>
              <w:t>DEDICATION</w:t>
            </w:r>
            <w:r w:rsidR="002C185F">
              <w:rPr>
                <w:noProof/>
                <w:webHidden/>
              </w:rPr>
              <w:tab/>
            </w:r>
            <w:r w:rsidR="002C185F">
              <w:rPr>
                <w:noProof/>
                <w:webHidden/>
              </w:rPr>
              <w:fldChar w:fldCharType="begin"/>
            </w:r>
            <w:r w:rsidR="002C185F">
              <w:rPr>
                <w:noProof/>
                <w:webHidden/>
              </w:rPr>
              <w:instrText xml:space="preserve"> PAGEREF _Toc203730969 \h </w:instrText>
            </w:r>
            <w:r w:rsidR="002C185F">
              <w:rPr>
                <w:noProof/>
                <w:webHidden/>
              </w:rPr>
            </w:r>
            <w:r w:rsidR="002C185F">
              <w:rPr>
                <w:noProof/>
                <w:webHidden/>
              </w:rPr>
              <w:fldChar w:fldCharType="separate"/>
            </w:r>
            <w:r w:rsidR="002C185F">
              <w:rPr>
                <w:noProof/>
                <w:webHidden/>
              </w:rPr>
              <w:t>iii</w:t>
            </w:r>
            <w:r w:rsidR="002C185F">
              <w:rPr>
                <w:noProof/>
                <w:webHidden/>
              </w:rPr>
              <w:fldChar w:fldCharType="end"/>
            </w:r>
          </w:hyperlink>
        </w:p>
        <w:p w14:paraId="438693C5" w14:textId="77777777" w:rsidR="002C185F" w:rsidRDefault="00812C94">
          <w:pPr>
            <w:pStyle w:val="TOC1"/>
            <w:rPr>
              <w:rFonts w:eastAsiaTheme="minorEastAsia"/>
              <w:noProof/>
            </w:rPr>
          </w:pPr>
          <w:hyperlink w:anchor="_Toc203730970" w:history="1">
            <w:r w:rsidR="002C185F" w:rsidRPr="00B02690">
              <w:rPr>
                <w:rStyle w:val="Hyperlink"/>
                <w:rFonts w:ascii="Times New Roman" w:hAnsi="Times New Roman" w:cs="Times New Roman"/>
                <w:noProof/>
              </w:rPr>
              <w:t>ACKNOWLEDGEMENT</w:t>
            </w:r>
            <w:r w:rsidR="002C185F">
              <w:rPr>
                <w:noProof/>
                <w:webHidden/>
              </w:rPr>
              <w:tab/>
            </w:r>
            <w:r w:rsidR="002C185F">
              <w:rPr>
                <w:noProof/>
                <w:webHidden/>
              </w:rPr>
              <w:fldChar w:fldCharType="begin"/>
            </w:r>
            <w:r w:rsidR="002C185F">
              <w:rPr>
                <w:noProof/>
                <w:webHidden/>
              </w:rPr>
              <w:instrText xml:space="preserve"> PAGEREF _Toc203730970 \h </w:instrText>
            </w:r>
            <w:r w:rsidR="002C185F">
              <w:rPr>
                <w:noProof/>
                <w:webHidden/>
              </w:rPr>
            </w:r>
            <w:r w:rsidR="002C185F">
              <w:rPr>
                <w:noProof/>
                <w:webHidden/>
              </w:rPr>
              <w:fldChar w:fldCharType="separate"/>
            </w:r>
            <w:r w:rsidR="002C185F">
              <w:rPr>
                <w:noProof/>
                <w:webHidden/>
              </w:rPr>
              <w:t>iv</w:t>
            </w:r>
            <w:r w:rsidR="002C185F">
              <w:rPr>
                <w:noProof/>
                <w:webHidden/>
              </w:rPr>
              <w:fldChar w:fldCharType="end"/>
            </w:r>
          </w:hyperlink>
        </w:p>
        <w:p w14:paraId="1CDFB5C6" w14:textId="77777777" w:rsidR="002C185F" w:rsidRDefault="00812C94">
          <w:pPr>
            <w:pStyle w:val="TOC1"/>
            <w:rPr>
              <w:rFonts w:eastAsiaTheme="minorEastAsia"/>
              <w:noProof/>
            </w:rPr>
          </w:pPr>
          <w:hyperlink w:anchor="_Toc203730971" w:history="1">
            <w:r w:rsidR="002C185F" w:rsidRPr="00B02690">
              <w:rPr>
                <w:rStyle w:val="Hyperlink"/>
                <w:rFonts w:ascii="Times New Roman" w:hAnsi="Times New Roman" w:cs="Times New Roman"/>
                <w:noProof/>
              </w:rPr>
              <w:t>TABLE OF CONTENTS</w:t>
            </w:r>
            <w:r w:rsidR="002C185F">
              <w:rPr>
                <w:noProof/>
                <w:webHidden/>
              </w:rPr>
              <w:tab/>
            </w:r>
            <w:r w:rsidR="002C185F">
              <w:rPr>
                <w:noProof/>
                <w:webHidden/>
              </w:rPr>
              <w:fldChar w:fldCharType="begin"/>
            </w:r>
            <w:r w:rsidR="002C185F">
              <w:rPr>
                <w:noProof/>
                <w:webHidden/>
              </w:rPr>
              <w:instrText xml:space="preserve"> PAGEREF _Toc203730971 \h </w:instrText>
            </w:r>
            <w:r w:rsidR="002C185F">
              <w:rPr>
                <w:noProof/>
                <w:webHidden/>
              </w:rPr>
            </w:r>
            <w:r w:rsidR="002C185F">
              <w:rPr>
                <w:noProof/>
                <w:webHidden/>
              </w:rPr>
              <w:fldChar w:fldCharType="separate"/>
            </w:r>
            <w:r w:rsidR="002C185F">
              <w:rPr>
                <w:noProof/>
                <w:webHidden/>
              </w:rPr>
              <w:t>v</w:t>
            </w:r>
            <w:r w:rsidR="002C185F">
              <w:rPr>
                <w:noProof/>
                <w:webHidden/>
              </w:rPr>
              <w:fldChar w:fldCharType="end"/>
            </w:r>
          </w:hyperlink>
        </w:p>
        <w:p w14:paraId="4D4D322A" w14:textId="77777777" w:rsidR="002C185F" w:rsidRDefault="00812C94">
          <w:pPr>
            <w:pStyle w:val="TOC1"/>
            <w:rPr>
              <w:rFonts w:eastAsiaTheme="minorEastAsia"/>
              <w:noProof/>
            </w:rPr>
          </w:pPr>
          <w:hyperlink w:anchor="_Toc203730972" w:history="1">
            <w:r w:rsidR="002C185F" w:rsidRPr="00B02690">
              <w:rPr>
                <w:rStyle w:val="Hyperlink"/>
                <w:rFonts w:ascii="Times New Roman" w:hAnsi="Times New Roman" w:cs="Times New Roman"/>
                <w:noProof/>
              </w:rPr>
              <w:t>LIST OF FIGURES</w:t>
            </w:r>
            <w:r w:rsidR="002C185F">
              <w:rPr>
                <w:noProof/>
                <w:webHidden/>
              </w:rPr>
              <w:tab/>
            </w:r>
            <w:r w:rsidR="002C185F">
              <w:rPr>
                <w:noProof/>
                <w:webHidden/>
              </w:rPr>
              <w:fldChar w:fldCharType="begin"/>
            </w:r>
            <w:r w:rsidR="002C185F">
              <w:rPr>
                <w:noProof/>
                <w:webHidden/>
              </w:rPr>
              <w:instrText xml:space="preserve"> PAGEREF _Toc203730972 \h </w:instrText>
            </w:r>
            <w:r w:rsidR="002C185F">
              <w:rPr>
                <w:noProof/>
                <w:webHidden/>
              </w:rPr>
            </w:r>
            <w:r w:rsidR="002C185F">
              <w:rPr>
                <w:noProof/>
                <w:webHidden/>
              </w:rPr>
              <w:fldChar w:fldCharType="separate"/>
            </w:r>
            <w:r w:rsidR="002C185F">
              <w:rPr>
                <w:noProof/>
                <w:webHidden/>
              </w:rPr>
              <w:t>viii</w:t>
            </w:r>
            <w:r w:rsidR="002C185F">
              <w:rPr>
                <w:noProof/>
                <w:webHidden/>
              </w:rPr>
              <w:fldChar w:fldCharType="end"/>
            </w:r>
          </w:hyperlink>
        </w:p>
        <w:p w14:paraId="258A48CE" w14:textId="77777777" w:rsidR="002C185F" w:rsidRDefault="00812C94">
          <w:pPr>
            <w:pStyle w:val="TOC1"/>
            <w:rPr>
              <w:rFonts w:eastAsiaTheme="minorEastAsia"/>
              <w:noProof/>
            </w:rPr>
          </w:pPr>
          <w:hyperlink w:anchor="_Toc203730973" w:history="1">
            <w:r w:rsidR="002C185F" w:rsidRPr="00B02690">
              <w:rPr>
                <w:rStyle w:val="Hyperlink"/>
                <w:rFonts w:ascii="Times New Roman" w:hAnsi="Times New Roman" w:cs="Times New Roman"/>
                <w:noProof/>
              </w:rPr>
              <w:t>LIST OF TABLES</w:t>
            </w:r>
            <w:r w:rsidR="002C185F">
              <w:rPr>
                <w:noProof/>
                <w:webHidden/>
              </w:rPr>
              <w:tab/>
            </w:r>
            <w:r w:rsidR="002C185F">
              <w:rPr>
                <w:noProof/>
                <w:webHidden/>
              </w:rPr>
              <w:fldChar w:fldCharType="begin"/>
            </w:r>
            <w:r w:rsidR="002C185F">
              <w:rPr>
                <w:noProof/>
                <w:webHidden/>
              </w:rPr>
              <w:instrText xml:space="preserve"> PAGEREF _Toc203730973 \h </w:instrText>
            </w:r>
            <w:r w:rsidR="002C185F">
              <w:rPr>
                <w:noProof/>
                <w:webHidden/>
              </w:rPr>
            </w:r>
            <w:r w:rsidR="002C185F">
              <w:rPr>
                <w:noProof/>
                <w:webHidden/>
              </w:rPr>
              <w:fldChar w:fldCharType="separate"/>
            </w:r>
            <w:r w:rsidR="002C185F">
              <w:rPr>
                <w:noProof/>
                <w:webHidden/>
              </w:rPr>
              <w:t>ix</w:t>
            </w:r>
            <w:r w:rsidR="002C185F">
              <w:rPr>
                <w:noProof/>
                <w:webHidden/>
              </w:rPr>
              <w:fldChar w:fldCharType="end"/>
            </w:r>
          </w:hyperlink>
        </w:p>
        <w:p w14:paraId="4517CE9E" w14:textId="77777777" w:rsidR="002C185F" w:rsidRDefault="00812C94">
          <w:pPr>
            <w:pStyle w:val="TOC1"/>
            <w:rPr>
              <w:rFonts w:eastAsiaTheme="minorEastAsia"/>
              <w:noProof/>
            </w:rPr>
          </w:pPr>
          <w:hyperlink w:anchor="_Toc203730974" w:history="1">
            <w:r w:rsidR="002C185F" w:rsidRPr="00B02690">
              <w:rPr>
                <w:rStyle w:val="Hyperlink"/>
                <w:rFonts w:ascii="Times New Roman" w:hAnsi="Times New Roman" w:cs="Times New Roman"/>
                <w:b/>
                <w:bCs/>
                <w:noProof/>
              </w:rPr>
              <w:t>ABSTRACT</w:t>
            </w:r>
            <w:r w:rsidR="002C185F">
              <w:rPr>
                <w:noProof/>
                <w:webHidden/>
              </w:rPr>
              <w:tab/>
            </w:r>
            <w:r w:rsidR="002C185F">
              <w:rPr>
                <w:noProof/>
                <w:webHidden/>
              </w:rPr>
              <w:fldChar w:fldCharType="begin"/>
            </w:r>
            <w:r w:rsidR="002C185F">
              <w:rPr>
                <w:noProof/>
                <w:webHidden/>
              </w:rPr>
              <w:instrText xml:space="preserve"> PAGEREF _Toc203730974 \h </w:instrText>
            </w:r>
            <w:r w:rsidR="002C185F">
              <w:rPr>
                <w:noProof/>
                <w:webHidden/>
              </w:rPr>
            </w:r>
            <w:r w:rsidR="002C185F">
              <w:rPr>
                <w:noProof/>
                <w:webHidden/>
              </w:rPr>
              <w:fldChar w:fldCharType="separate"/>
            </w:r>
            <w:r w:rsidR="002C185F">
              <w:rPr>
                <w:noProof/>
                <w:webHidden/>
              </w:rPr>
              <w:t>x</w:t>
            </w:r>
            <w:r w:rsidR="002C185F">
              <w:rPr>
                <w:noProof/>
                <w:webHidden/>
              </w:rPr>
              <w:fldChar w:fldCharType="end"/>
            </w:r>
          </w:hyperlink>
        </w:p>
        <w:p w14:paraId="3D5E5DB0" w14:textId="77777777" w:rsidR="002C185F" w:rsidRDefault="00812C94">
          <w:pPr>
            <w:pStyle w:val="TOC1"/>
            <w:rPr>
              <w:rFonts w:eastAsiaTheme="minorEastAsia"/>
              <w:noProof/>
            </w:rPr>
          </w:pPr>
          <w:hyperlink w:anchor="_Toc203730975" w:history="1">
            <w:r w:rsidR="002C185F" w:rsidRPr="00B02690">
              <w:rPr>
                <w:rStyle w:val="Hyperlink"/>
                <w:rFonts w:ascii="Times New Roman" w:hAnsi="Times New Roman" w:cs="Times New Roman"/>
                <w:noProof/>
                <w14:textOutline w14:w="0" w14:cap="flat" w14:cmpd="sng" w14:algn="ctr">
                  <w14:noFill/>
                  <w14:prstDash w14:val="solid"/>
                  <w14:round/>
                </w14:textOutline>
              </w:rPr>
              <w:t>CHAPTER ONE</w:t>
            </w:r>
            <w:r w:rsidR="002C185F">
              <w:rPr>
                <w:noProof/>
                <w:webHidden/>
              </w:rPr>
              <w:tab/>
            </w:r>
            <w:r w:rsidR="002C185F">
              <w:rPr>
                <w:noProof/>
                <w:webHidden/>
              </w:rPr>
              <w:fldChar w:fldCharType="begin"/>
            </w:r>
            <w:r w:rsidR="002C185F">
              <w:rPr>
                <w:noProof/>
                <w:webHidden/>
              </w:rPr>
              <w:instrText xml:space="preserve"> PAGEREF _Toc203730975 \h </w:instrText>
            </w:r>
            <w:r w:rsidR="002C185F">
              <w:rPr>
                <w:noProof/>
                <w:webHidden/>
              </w:rPr>
            </w:r>
            <w:r w:rsidR="002C185F">
              <w:rPr>
                <w:noProof/>
                <w:webHidden/>
              </w:rPr>
              <w:fldChar w:fldCharType="separate"/>
            </w:r>
            <w:r w:rsidR="002C185F">
              <w:rPr>
                <w:noProof/>
                <w:webHidden/>
              </w:rPr>
              <w:t>1</w:t>
            </w:r>
            <w:r w:rsidR="002C185F">
              <w:rPr>
                <w:noProof/>
                <w:webHidden/>
              </w:rPr>
              <w:fldChar w:fldCharType="end"/>
            </w:r>
          </w:hyperlink>
        </w:p>
        <w:p w14:paraId="683CFE0E" w14:textId="77777777" w:rsidR="002C185F" w:rsidRDefault="00812C94">
          <w:pPr>
            <w:pStyle w:val="TOC2"/>
            <w:tabs>
              <w:tab w:val="left" w:pos="880"/>
              <w:tab w:val="right" w:leader="dot" w:pos="9350"/>
            </w:tabs>
            <w:rPr>
              <w:rFonts w:eastAsiaTheme="minorEastAsia"/>
              <w:noProof/>
            </w:rPr>
          </w:pPr>
          <w:hyperlink w:anchor="_Toc203730976" w:history="1">
            <w:r w:rsidR="002C185F" w:rsidRPr="00B02690">
              <w:rPr>
                <w:rStyle w:val="Hyperlink"/>
                <w:rFonts w:ascii="Times New Roman" w:hAnsi="Times New Roman" w:cs="Times New Roman"/>
                <w:noProof/>
              </w:rPr>
              <w:t>1.0</w:t>
            </w:r>
            <w:r w:rsidR="002C185F">
              <w:rPr>
                <w:rFonts w:eastAsiaTheme="minorEastAsia"/>
                <w:noProof/>
              </w:rPr>
              <w:tab/>
            </w:r>
            <w:r w:rsidR="002C185F" w:rsidRPr="00B02690">
              <w:rPr>
                <w:rStyle w:val="Hyperlink"/>
                <w:rFonts w:ascii="Times New Roman" w:hAnsi="Times New Roman" w:cs="Times New Roman"/>
                <w:noProof/>
              </w:rPr>
              <w:t>INTRODUCTION</w:t>
            </w:r>
            <w:r w:rsidR="002C185F">
              <w:rPr>
                <w:noProof/>
                <w:webHidden/>
              </w:rPr>
              <w:tab/>
            </w:r>
            <w:r w:rsidR="002C185F">
              <w:rPr>
                <w:noProof/>
                <w:webHidden/>
              </w:rPr>
              <w:fldChar w:fldCharType="begin"/>
            </w:r>
            <w:r w:rsidR="002C185F">
              <w:rPr>
                <w:noProof/>
                <w:webHidden/>
              </w:rPr>
              <w:instrText xml:space="preserve"> PAGEREF _Toc203730976 \h </w:instrText>
            </w:r>
            <w:r w:rsidR="002C185F">
              <w:rPr>
                <w:noProof/>
                <w:webHidden/>
              </w:rPr>
            </w:r>
            <w:r w:rsidR="002C185F">
              <w:rPr>
                <w:noProof/>
                <w:webHidden/>
              </w:rPr>
              <w:fldChar w:fldCharType="separate"/>
            </w:r>
            <w:r w:rsidR="002C185F">
              <w:rPr>
                <w:noProof/>
                <w:webHidden/>
              </w:rPr>
              <w:t>1</w:t>
            </w:r>
            <w:r w:rsidR="002C185F">
              <w:rPr>
                <w:noProof/>
                <w:webHidden/>
              </w:rPr>
              <w:fldChar w:fldCharType="end"/>
            </w:r>
          </w:hyperlink>
        </w:p>
        <w:p w14:paraId="06EB461E" w14:textId="77777777" w:rsidR="002C185F" w:rsidRDefault="00812C94">
          <w:pPr>
            <w:pStyle w:val="TOC2"/>
            <w:tabs>
              <w:tab w:val="left" w:pos="880"/>
              <w:tab w:val="right" w:leader="dot" w:pos="9350"/>
            </w:tabs>
            <w:rPr>
              <w:rFonts w:eastAsiaTheme="minorEastAsia"/>
              <w:noProof/>
            </w:rPr>
          </w:pPr>
          <w:hyperlink w:anchor="_Toc203730977" w:history="1">
            <w:r w:rsidR="002C185F" w:rsidRPr="00B02690">
              <w:rPr>
                <w:rStyle w:val="Hyperlink"/>
                <w:rFonts w:ascii="Times New Roman" w:hAnsi="Times New Roman" w:cs="Times New Roman"/>
                <w:noProof/>
                <w14:textOutline w14:w="0" w14:cap="flat" w14:cmpd="sng" w14:algn="ctr">
                  <w14:noFill/>
                  <w14:prstDash w14:val="solid"/>
                  <w14:round/>
                </w14:textOutline>
              </w:rPr>
              <w:t>1.1</w:t>
            </w:r>
            <w:r w:rsidR="002C185F">
              <w:rPr>
                <w:rFonts w:eastAsiaTheme="minorEastAsia"/>
                <w:noProof/>
              </w:rPr>
              <w:tab/>
            </w:r>
            <w:r w:rsidR="002C185F" w:rsidRPr="00B02690">
              <w:rPr>
                <w:rStyle w:val="Hyperlink"/>
                <w:rFonts w:ascii="Times New Roman" w:hAnsi="Times New Roman" w:cs="Times New Roman"/>
                <w:noProof/>
                <w14:textOutline w14:w="0" w14:cap="flat" w14:cmpd="sng" w14:algn="ctr">
                  <w14:noFill/>
                  <w14:prstDash w14:val="solid"/>
                  <w14:round/>
                </w14:textOutline>
              </w:rPr>
              <w:t>AIM</w:t>
            </w:r>
            <w:r w:rsidR="002C185F">
              <w:rPr>
                <w:noProof/>
                <w:webHidden/>
              </w:rPr>
              <w:tab/>
            </w:r>
            <w:r w:rsidR="002C185F">
              <w:rPr>
                <w:noProof/>
                <w:webHidden/>
              </w:rPr>
              <w:fldChar w:fldCharType="begin"/>
            </w:r>
            <w:r w:rsidR="002C185F">
              <w:rPr>
                <w:noProof/>
                <w:webHidden/>
              </w:rPr>
              <w:instrText xml:space="preserve"> PAGEREF _Toc203730977 \h </w:instrText>
            </w:r>
            <w:r w:rsidR="002C185F">
              <w:rPr>
                <w:noProof/>
                <w:webHidden/>
              </w:rPr>
            </w:r>
            <w:r w:rsidR="002C185F">
              <w:rPr>
                <w:noProof/>
                <w:webHidden/>
              </w:rPr>
              <w:fldChar w:fldCharType="separate"/>
            </w:r>
            <w:r w:rsidR="002C185F">
              <w:rPr>
                <w:noProof/>
                <w:webHidden/>
              </w:rPr>
              <w:t>4</w:t>
            </w:r>
            <w:r w:rsidR="002C185F">
              <w:rPr>
                <w:noProof/>
                <w:webHidden/>
              </w:rPr>
              <w:fldChar w:fldCharType="end"/>
            </w:r>
          </w:hyperlink>
        </w:p>
        <w:p w14:paraId="0AED9703" w14:textId="77777777" w:rsidR="002C185F" w:rsidRDefault="00812C94">
          <w:pPr>
            <w:pStyle w:val="TOC2"/>
            <w:tabs>
              <w:tab w:val="left" w:pos="880"/>
              <w:tab w:val="right" w:leader="dot" w:pos="9350"/>
            </w:tabs>
            <w:rPr>
              <w:rFonts w:eastAsiaTheme="minorEastAsia"/>
              <w:noProof/>
            </w:rPr>
          </w:pPr>
          <w:hyperlink w:anchor="_Toc203730978" w:history="1">
            <w:r w:rsidR="002C185F" w:rsidRPr="00B02690">
              <w:rPr>
                <w:rStyle w:val="Hyperlink"/>
                <w:rFonts w:ascii="Times New Roman" w:hAnsi="Times New Roman" w:cs="Times New Roman"/>
                <w:noProof/>
                <w14:textOutline w14:w="0" w14:cap="flat" w14:cmpd="sng" w14:algn="ctr">
                  <w14:noFill/>
                  <w14:prstDash w14:val="solid"/>
                  <w14:round/>
                </w14:textOutline>
              </w:rPr>
              <w:t>1.2</w:t>
            </w:r>
            <w:r w:rsidR="002C185F">
              <w:rPr>
                <w:rFonts w:eastAsiaTheme="minorEastAsia"/>
                <w:noProof/>
              </w:rPr>
              <w:tab/>
            </w:r>
            <w:r w:rsidR="002C185F" w:rsidRPr="00B02690">
              <w:rPr>
                <w:rStyle w:val="Hyperlink"/>
                <w:rFonts w:ascii="Times New Roman" w:hAnsi="Times New Roman" w:cs="Times New Roman"/>
                <w:noProof/>
                <w14:textOutline w14:w="0" w14:cap="flat" w14:cmpd="sng" w14:algn="ctr">
                  <w14:noFill/>
                  <w14:prstDash w14:val="solid"/>
                  <w14:round/>
                </w14:textOutline>
              </w:rPr>
              <w:t>OBJECTIVES</w:t>
            </w:r>
            <w:r w:rsidR="002C185F">
              <w:rPr>
                <w:noProof/>
                <w:webHidden/>
              </w:rPr>
              <w:tab/>
            </w:r>
            <w:r w:rsidR="002C185F">
              <w:rPr>
                <w:noProof/>
                <w:webHidden/>
              </w:rPr>
              <w:fldChar w:fldCharType="begin"/>
            </w:r>
            <w:r w:rsidR="002C185F">
              <w:rPr>
                <w:noProof/>
                <w:webHidden/>
              </w:rPr>
              <w:instrText xml:space="preserve"> PAGEREF _Toc203730978 \h </w:instrText>
            </w:r>
            <w:r w:rsidR="002C185F">
              <w:rPr>
                <w:noProof/>
                <w:webHidden/>
              </w:rPr>
            </w:r>
            <w:r w:rsidR="002C185F">
              <w:rPr>
                <w:noProof/>
                <w:webHidden/>
              </w:rPr>
              <w:fldChar w:fldCharType="separate"/>
            </w:r>
            <w:r w:rsidR="002C185F">
              <w:rPr>
                <w:noProof/>
                <w:webHidden/>
              </w:rPr>
              <w:t>4</w:t>
            </w:r>
            <w:r w:rsidR="002C185F">
              <w:rPr>
                <w:noProof/>
                <w:webHidden/>
              </w:rPr>
              <w:fldChar w:fldCharType="end"/>
            </w:r>
          </w:hyperlink>
        </w:p>
        <w:p w14:paraId="57C704B6" w14:textId="77777777" w:rsidR="002C185F" w:rsidRDefault="00812C94">
          <w:pPr>
            <w:pStyle w:val="TOC2"/>
            <w:tabs>
              <w:tab w:val="left" w:pos="880"/>
              <w:tab w:val="right" w:leader="dot" w:pos="9350"/>
            </w:tabs>
            <w:rPr>
              <w:rFonts w:eastAsiaTheme="minorEastAsia"/>
              <w:noProof/>
            </w:rPr>
          </w:pPr>
          <w:hyperlink w:anchor="_Toc203730979" w:history="1">
            <w:r w:rsidR="002C185F" w:rsidRPr="00B02690">
              <w:rPr>
                <w:rStyle w:val="Hyperlink"/>
                <w:rFonts w:ascii="Times New Roman" w:hAnsi="Times New Roman" w:cs="Times New Roman"/>
                <w:noProof/>
                <w14:textOutline w14:w="0" w14:cap="flat" w14:cmpd="sng" w14:algn="ctr">
                  <w14:noFill/>
                  <w14:prstDash w14:val="solid"/>
                  <w14:round/>
                </w14:textOutline>
              </w:rPr>
              <w:t>1.3</w:t>
            </w:r>
            <w:r w:rsidR="002C185F">
              <w:rPr>
                <w:rFonts w:eastAsiaTheme="minorEastAsia"/>
                <w:noProof/>
              </w:rPr>
              <w:tab/>
            </w:r>
            <w:r w:rsidR="002C185F" w:rsidRPr="00B02690">
              <w:rPr>
                <w:rStyle w:val="Hyperlink"/>
                <w:rFonts w:ascii="Times New Roman" w:hAnsi="Times New Roman" w:cs="Times New Roman"/>
                <w:noProof/>
                <w14:textOutline w14:w="0" w14:cap="flat" w14:cmpd="sng" w14:algn="ctr">
                  <w14:noFill/>
                  <w14:prstDash w14:val="solid"/>
                  <w14:round/>
                </w14:textOutline>
              </w:rPr>
              <w:t>PROBLEM STATEMENT</w:t>
            </w:r>
            <w:r w:rsidR="002C185F">
              <w:rPr>
                <w:noProof/>
                <w:webHidden/>
              </w:rPr>
              <w:tab/>
            </w:r>
            <w:r w:rsidR="002C185F">
              <w:rPr>
                <w:noProof/>
                <w:webHidden/>
              </w:rPr>
              <w:fldChar w:fldCharType="begin"/>
            </w:r>
            <w:r w:rsidR="002C185F">
              <w:rPr>
                <w:noProof/>
                <w:webHidden/>
              </w:rPr>
              <w:instrText xml:space="preserve"> PAGEREF _Toc203730979 \h </w:instrText>
            </w:r>
            <w:r w:rsidR="002C185F">
              <w:rPr>
                <w:noProof/>
                <w:webHidden/>
              </w:rPr>
            </w:r>
            <w:r w:rsidR="002C185F">
              <w:rPr>
                <w:noProof/>
                <w:webHidden/>
              </w:rPr>
              <w:fldChar w:fldCharType="separate"/>
            </w:r>
            <w:r w:rsidR="002C185F">
              <w:rPr>
                <w:noProof/>
                <w:webHidden/>
              </w:rPr>
              <w:t>4</w:t>
            </w:r>
            <w:r w:rsidR="002C185F">
              <w:rPr>
                <w:noProof/>
                <w:webHidden/>
              </w:rPr>
              <w:fldChar w:fldCharType="end"/>
            </w:r>
          </w:hyperlink>
        </w:p>
        <w:p w14:paraId="090CA3EB" w14:textId="77777777" w:rsidR="002C185F" w:rsidRDefault="00812C94">
          <w:pPr>
            <w:pStyle w:val="TOC2"/>
            <w:tabs>
              <w:tab w:val="left" w:pos="880"/>
              <w:tab w:val="right" w:leader="dot" w:pos="9350"/>
            </w:tabs>
            <w:rPr>
              <w:rFonts w:eastAsiaTheme="minorEastAsia"/>
              <w:noProof/>
            </w:rPr>
          </w:pPr>
          <w:hyperlink w:anchor="_Toc203730980" w:history="1">
            <w:r w:rsidR="002C185F" w:rsidRPr="00B02690">
              <w:rPr>
                <w:rStyle w:val="Hyperlink"/>
                <w:rFonts w:ascii="Times New Roman" w:hAnsi="Times New Roman" w:cs="Times New Roman"/>
                <w:noProof/>
                <w14:textOutline w14:w="0" w14:cap="flat" w14:cmpd="sng" w14:algn="ctr">
                  <w14:noFill/>
                  <w14:prstDash w14:val="solid"/>
                  <w14:round/>
                </w14:textOutline>
              </w:rPr>
              <w:t>1.4</w:t>
            </w:r>
            <w:r w:rsidR="002C185F">
              <w:rPr>
                <w:rFonts w:eastAsiaTheme="minorEastAsia"/>
                <w:noProof/>
              </w:rPr>
              <w:tab/>
            </w:r>
            <w:r w:rsidR="002C185F" w:rsidRPr="00B02690">
              <w:rPr>
                <w:rStyle w:val="Hyperlink"/>
                <w:rFonts w:ascii="Times New Roman" w:hAnsi="Times New Roman" w:cs="Times New Roman"/>
                <w:noProof/>
                <w14:textOutline w14:w="0" w14:cap="flat" w14:cmpd="sng" w14:algn="ctr">
                  <w14:noFill/>
                  <w14:prstDash w14:val="solid"/>
                  <w14:round/>
                </w14:textOutline>
              </w:rPr>
              <w:t>SCOPE OF THE PROJECT</w:t>
            </w:r>
            <w:r w:rsidR="002C185F">
              <w:rPr>
                <w:noProof/>
                <w:webHidden/>
              </w:rPr>
              <w:tab/>
            </w:r>
            <w:r w:rsidR="002C185F">
              <w:rPr>
                <w:noProof/>
                <w:webHidden/>
              </w:rPr>
              <w:fldChar w:fldCharType="begin"/>
            </w:r>
            <w:r w:rsidR="002C185F">
              <w:rPr>
                <w:noProof/>
                <w:webHidden/>
              </w:rPr>
              <w:instrText xml:space="preserve"> PAGEREF _Toc203730980 \h </w:instrText>
            </w:r>
            <w:r w:rsidR="002C185F">
              <w:rPr>
                <w:noProof/>
                <w:webHidden/>
              </w:rPr>
            </w:r>
            <w:r w:rsidR="002C185F">
              <w:rPr>
                <w:noProof/>
                <w:webHidden/>
              </w:rPr>
              <w:fldChar w:fldCharType="separate"/>
            </w:r>
            <w:r w:rsidR="002C185F">
              <w:rPr>
                <w:noProof/>
                <w:webHidden/>
              </w:rPr>
              <w:t>5</w:t>
            </w:r>
            <w:r w:rsidR="002C185F">
              <w:rPr>
                <w:noProof/>
                <w:webHidden/>
              </w:rPr>
              <w:fldChar w:fldCharType="end"/>
            </w:r>
          </w:hyperlink>
        </w:p>
        <w:p w14:paraId="44F93421" w14:textId="77777777" w:rsidR="002C185F" w:rsidRDefault="00812C94">
          <w:pPr>
            <w:pStyle w:val="TOC2"/>
            <w:tabs>
              <w:tab w:val="left" w:pos="880"/>
              <w:tab w:val="right" w:leader="dot" w:pos="9350"/>
            </w:tabs>
            <w:rPr>
              <w:rFonts w:eastAsiaTheme="minorEastAsia"/>
              <w:noProof/>
            </w:rPr>
          </w:pPr>
          <w:hyperlink w:anchor="_Toc203730981" w:history="1">
            <w:r w:rsidR="002C185F" w:rsidRPr="00B02690">
              <w:rPr>
                <w:rStyle w:val="Hyperlink"/>
                <w:rFonts w:ascii="Times New Roman" w:hAnsi="Times New Roman" w:cs="Times New Roman"/>
                <w:noProof/>
                <w14:textOutline w14:w="0" w14:cap="flat" w14:cmpd="sng" w14:algn="ctr">
                  <w14:noFill/>
                  <w14:prstDash w14:val="solid"/>
                  <w14:round/>
                </w14:textOutline>
              </w:rPr>
              <w:t>1.5</w:t>
            </w:r>
            <w:r w:rsidR="002C185F">
              <w:rPr>
                <w:rFonts w:eastAsiaTheme="minorEastAsia"/>
                <w:noProof/>
              </w:rPr>
              <w:tab/>
            </w:r>
            <w:r w:rsidR="002C185F" w:rsidRPr="00B02690">
              <w:rPr>
                <w:rStyle w:val="Hyperlink"/>
                <w:rFonts w:ascii="Times New Roman" w:hAnsi="Times New Roman" w:cs="Times New Roman"/>
                <w:noProof/>
                <w14:textOutline w14:w="0" w14:cap="flat" w14:cmpd="sng" w14:algn="ctr">
                  <w14:noFill/>
                  <w14:prstDash w14:val="solid"/>
                  <w14:round/>
                </w14:textOutline>
              </w:rPr>
              <w:t>CONTRIBUTION</w:t>
            </w:r>
            <w:r w:rsidR="002C185F">
              <w:rPr>
                <w:noProof/>
                <w:webHidden/>
              </w:rPr>
              <w:tab/>
            </w:r>
            <w:r w:rsidR="002C185F">
              <w:rPr>
                <w:noProof/>
                <w:webHidden/>
              </w:rPr>
              <w:fldChar w:fldCharType="begin"/>
            </w:r>
            <w:r w:rsidR="002C185F">
              <w:rPr>
                <w:noProof/>
                <w:webHidden/>
              </w:rPr>
              <w:instrText xml:space="preserve"> PAGEREF _Toc203730981 \h </w:instrText>
            </w:r>
            <w:r w:rsidR="002C185F">
              <w:rPr>
                <w:noProof/>
                <w:webHidden/>
              </w:rPr>
            </w:r>
            <w:r w:rsidR="002C185F">
              <w:rPr>
                <w:noProof/>
                <w:webHidden/>
              </w:rPr>
              <w:fldChar w:fldCharType="separate"/>
            </w:r>
            <w:r w:rsidR="002C185F">
              <w:rPr>
                <w:noProof/>
                <w:webHidden/>
              </w:rPr>
              <w:t>5</w:t>
            </w:r>
            <w:r w:rsidR="002C185F">
              <w:rPr>
                <w:noProof/>
                <w:webHidden/>
              </w:rPr>
              <w:fldChar w:fldCharType="end"/>
            </w:r>
          </w:hyperlink>
        </w:p>
        <w:p w14:paraId="2751B3F3" w14:textId="77777777" w:rsidR="002C185F" w:rsidRDefault="00812C94">
          <w:pPr>
            <w:pStyle w:val="TOC2"/>
            <w:tabs>
              <w:tab w:val="left" w:pos="880"/>
              <w:tab w:val="right" w:leader="dot" w:pos="9350"/>
            </w:tabs>
            <w:rPr>
              <w:rFonts w:eastAsiaTheme="minorEastAsia"/>
              <w:noProof/>
            </w:rPr>
          </w:pPr>
          <w:hyperlink w:anchor="_Toc203730982" w:history="1">
            <w:r w:rsidR="002C185F" w:rsidRPr="00B02690">
              <w:rPr>
                <w:rStyle w:val="Hyperlink"/>
                <w:rFonts w:ascii="Times New Roman" w:hAnsi="Times New Roman" w:cs="Times New Roman"/>
                <w:noProof/>
                <w14:textOutline w14:w="0" w14:cap="flat" w14:cmpd="sng" w14:algn="ctr">
                  <w14:noFill/>
                  <w14:prstDash w14:val="solid"/>
                  <w14:round/>
                </w14:textOutline>
              </w:rPr>
              <w:t>1.6</w:t>
            </w:r>
            <w:r w:rsidR="002C185F">
              <w:rPr>
                <w:rFonts w:eastAsiaTheme="minorEastAsia"/>
                <w:noProof/>
              </w:rPr>
              <w:tab/>
            </w:r>
            <w:r w:rsidR="002C185F" w:rsidRPr="00B02690">
              <w:rPr>
                <w:rStyle w:val="Hyperlink"/>
                <w:rFonts w:ascii="Times New Roman" w:hAnsi="Times New Roman" w:cs="Times New Roman"/>
                <w:noProof/>
                <w14:textOutline w14:w="0" w14:cap="flat" w14:cmpd="sng" w14:algn="ctr">
                  <w14:noFill/>
                  <w14:prstDash w14:val="solid"/>
                  <w14:round/>
                </w14:textOutline>
              </w:rPr>
              <w:t>SUMMARY</w:t>
            </w:r>
            <w:r w:rsidR="002C185F">
              <w:rPr>
                <w:noProof/>
                <w:webHidden/>
              </w:rPr>
              <w:tab/>
            </w:r>
            <w:r w:rsidR="002C185F">
              <w:rPr>
                <w:noProof/>
                <w:webHidden/>
              </w:rPr>
              <w:fldChar w:fldCharType="begin"/>
            </w:r>
            <w:r w:rsidR="002C185F">
              <w:rPr>
                <w:noProof/>
                <w:webHidden/>
              </w:rPr>
              <w:instrText xml:space="preserve"> PAGEREF _Toc203730982 \h </w:instrText>
            </w:r>
            <w:r w:rsidR="002C185F">
              <w:rPr>
                <w:noProof/>
                <w:webHidden/>
              </w:rPr>
            </w:r>
            <w:r w:rsidR="002C185F">
              <w:rPr>
                <w:noProof/>
                <w:webHidden/>
              </w:rPr>
              <w:fldChar w:fldCharType="separate"/>
            </w:r>
            <w:r w:rsidR="002C185F">
              <w:rPr>
                <w:noProof/>
                <w:webHidden/>
              </w:rPr>
              <w:t>5</w:t>
            </w:r>
            <w:r w:rsidR="002C185F">
              <w:rPr>
                <w:noProof/>
                <w:webHidden/>
              </w:rPr>
              <w:fldChar w:fldCharType="end"/>
            </w:r>
          </w:hyperlink>
        </w:p>
        <w:p w14:paraId="04714294" w14:textId="77777777" w:rsidR="002C185F" w:rsidRDefault="00812C94">
          <w:pPr>
            <w:pStyle w:val="TOC2"/>
            <w:tabs>
              <w:tab w:val="right" w:leader="dot" w:pos="9350"/>
            </w:tabs>
            <w:rPr>
              <w:rFonts w:eastAsiaTheme="minorEastAsia"/>
              <w:noProof/>
            </w:rPr>
          </w:pPr>
          <w:hyperlink w:anchor="_Toc203730983" w:history="1">
            <w:r w:rsidR="002C185F" w:rsidRPr="00B02690">
              <w:rPr>
                <w:rStyle w:val="Hyperlink"/>
                <w:rFonts w:ascii="Times New Roman" w:hAnsi="Times New Roman" w:cs="Times New Roman"/>
                <w:noProof/>
                <w14:textOutline w14:w="0" w14:cap="flat" w14:cmpd="sng" w14:algn="ctr">
                  <w14:noFill/>
                  <w14:prstDash w14:val="solid"/>
                  <w14:round/>
                </w14:textOutline>
              </w:rPr>
              <w:t>CHAPTER TWO</w:t>
            </w:r>
            <w:r w:rsidR="002C185F">
              <w:rPr>
                <w:noProof/>
                <w:webHidden/>
              </w:rPr>
              <w:tab/>
            </w:r>
            <w:r w:rsidR="002C185F">
              <w:rPr>
                <w:noProof/>
                <w:webHidden/>
              </w:rPr>
              <w:fldChar w:fldCharType="begin"/>
            </w:r>
            <w:r w:rsidR="002C185F">
              <w:rPr>
                <w:noProof/>
                <w:webHidden/>
              </w:rPr>
              <w:instrText xml:space="preserve"> PAGEREF _Toc203730983 \h </w:instrText>
            </w:r>
            <w:r w:rsidR="002C185F">
              <w:rPr>
                <w:noProof/>
                <w:webHidden/>
              </w:rPr>
            </w:r>
            <w:r w:rsidR="002C185F">
              <w:rPr>
                <w:noProof/>
                <w:webHidden/>
              </w:rPr>
              <w:fldChar w:fldCharType="separate"/>
            </w:r>
            <w:r w:rsidR="002C185F">
              <w:rPr>
                <w:noProof/>
                <w:webHidden/>
              </w:rPr>
              <w:t>7</w:t>
            </w:r>
            <w:r w:rsidR="002C185F">
              <w:rPr>
                <w:noProof/>
                <w:webHidden/>
              </w:rPr>
              <w:fldChar w:fldCharType="end"/>
            </w:r>
          </w:hyperlink>
        </w:p>
        <w:p w14:paraId="0813DE51" w14:textId="77777777" w:rsidR="002C185F" w:rsidRDefault="00812C94">
          <w:pPr>
            <w:pStyle w:val="TOC2"/>
            <w:tabs>
              <w:tab w:val="left" w:pos="880"/>
              <w:tab w:val="right" w:leader="dot" w:pos="9350"/>
            </w:tabs>
            <w:rPr>
              <w:rFonts w:eastAsiaTheme="minorEastAsia"/>
              <w:noProof/>
            </w:rPr>
          </w:pPr>
          <w:hyperlink w:anchor="_Toc203730984" w:history="1">
            <w:r w:rsidR="002C185F" w:rsidRPr="00B02690">
              <w:rPr>
                <w:rStyle w:val="Hyperlink"/>
                <w:rFonts w:ascii="Times New Roman" w:hAnsi="Times New Roman" w:cs="Times New Roman"/>
                <w:noProof/>
                <w14:textOutline w14:w="0" w14:cap="flat" w14:cmpd="sng" w14:algn="ctr">
                  <w14:noFill/>
                  <w14:prstDash w14:val="solid"/>
                  <w14:round/>
                </w14:textOutline>
              </w:rPr>
              <w:t>S2.0</w:t>
            </w:r>
            <w:r w:rsidR="002C185F">
              <w:rPr>
                <w:rFonts w:eastAsiaTheme="minorEastAsia"/>
                <w:noProof/>
              </w:rPr>
              <w:tab/>
            </w:r>
            <w:r w:rsidR="002C185F" w:rsidRPr="00B02690">
              <w:rPr>
                <w:rStyle w:val="Hyperlink"/>
                <w:rFonts w:ascii="Times New Roman" w:hAnsi="Times New Roman" w:cs="Times New Roman"/>
                <w:noProof/>
                <w14:textOutline w14:w="0" w14:cap="flat" w14:cmpd="sng" w14:algn="ctr">
                  <w14:noFill/>
                  <w14:prstDash w14:val="solid"/>
                  <w14:round/>
                </w14:textOutline>
              </w:rPr>
              <w:t>LITERATURE REVIEW</w:t>
            </w:r>
            <w:r w:rsidR="002C185F">
              <w:rPr>
                <w:noProof/>
                <w:webHidden/>
              </w:rPr>
              <w:tab/>
            </w:r>
            <w:r w:rsidR="002C185F">
              <w:rPr>
                <w:noProof/>
                <w:webHidden/>
              </w:rPr>
              <w:fldChar w:fldCharType="begin"/>
            </w:r>
            <w:r w:rsidR="002C185F">
              <w:rPr>
                <w:noProof/>
                <w:webHidden/>
              </w:rPr>
              <w:instrText xml:space="preserve"> PAGEREF _Toc203730984 \h </w:instrText>
            </w:r>
            <w:r w:rsidR="002C185F">
              <w:rPr>
                <w:noProof/>
                <w:webHidden/>
              </w:rPr>
            </w:r>
            <w:r w:rsidR="002C185F">
              <w:rPr>
                <w:noProof/>
                <w:webHidden/>
              </w:rPr>
              <w:fldChar w:fldCharType="separate"/>
            </w:r>
            <w:r w:rsidR="002C185F">
              <w:rPr>
                <w:noProof/>
                <w:webHidden/>
              </w:rPr>
              <w:t>7</w:t>
            </w:r>
            <w:r w:rsidR="002C185F">
              <w:rPr>
                <w:noProof/>
                <w:webHidden/>
              </w:rPr>
              <w:fldChar w:fldCharType="end"/>
            </w:r>
          </w:hyperlink>
        </w:p>
        <w:p w14:paraId="7D4485E4" w14:textId="77777777" w:rsidR="002C185F" w:rsidRDefault="00812C94">
          <w:pPr>
            <w:pStyle w:val="TOC1"/>
            <w:tabs>
              <w:tab w:val="left" w:pos="660"/>
            </w:tabs>
            <w:rPr>
              <w:rFonts w:eastAsiaTheme="minorEastAsia"/>
              <w:noProof/>
            </w:rPr>
          </w:pPr>
          <w:hyperlink w:anchor="_Toc203730985" w:history="1">
            <w:r w:rsidR="002C185F" w:rsidRPr="00B02690">
              <w:rPr>
                <w:rStyle w:val="Hyperlink"/>
                <w:rFonts w:ascii="Times New Roman" w:hAnsi="Times New Roman" w:cs="Times New Roman"/>
                <w:noProof/>
              </w:rPr>
              <w:t>2.1</w:t>
            </w:r>
            <w:r w:rsidR="002C185F">
              <w:rPr>
                <w:rFonts w:eastAsiaTheme="minorEastAsia"/>
                <w:noProof/>
              </w:rPr>
              <w:tab/>
            </w:r>
            <w:r w:rsidR="002C185F" w:rsidRPr="00B02690">
              <w:rPr>
                <w:rStyle w:val="Hyperlink"/>
                <w:rFonts w:ascii="Times New Roman" w:hAnsi="Times New Roman" w:cs="Times New Roman"/>
                <w:noProof/>
              </w:rPr>
              <w:t>PULSE WIDTH MODULATION (PWM)</w:t>
            </w:r>
            <w:r w:rsidR="002C185F">
              <w:rPr>
                <w:noProof/>
                <w:webHidden/>
              </w:rPr>
              <w:tab/>
            </w:r>
            <w:r w:rsidR="002C185F">
              <w:rPr>
                <w:noProof/>
                <w:webHidden/>
              </w:rPr>
              <w:fldChar w:fldCharType="begin"/>
            </w:r>
            <w:r w:rsidR="002C185F">
              <w:rPr>
                <w:noProof/>
                <w:webHidden/>
              </w:rPr>
              <w:instrText xml:space="preserve"> PAGEREF _Toc203730985 \h </w:instrText>
            </w:r>
            <w:r w:rsidR="002C185F">
              <w:rPr>
                <w:noProof/>
                <w:webHidden/>
              </w:rPr>
            </w:r>
            <w:r w:rsidR="002C185F">
              <w:rPr>
                <w:noProof/>
                <w:webHidden/>
              </w:rPr>
              <w:fldChar w:fldCharType="separate"/>
            </w:r>
            <w:r w:rsidR="002C185F">
              <w:rPr>
                <w:noProof/>
                <w:webHidden/>
              </w:rPr>
              <w:t>11</w:t>
            </w:r>
            <w:r w:rsidR="002C185F">
              <w:rPr>
                <w:noProof/>
                <w:webHidden/>
              </w:rPr>
              <w:fldChar w:fldCharType="end"/>
            </w:r>
          </w:hyperlink>
        </w:p>
        <w:p w14:paraId="48D16C12" w14:textId="77777777" w:rsidR="002C185F" w:rsidRDefault="00812C94">
          <w:pPr>
            <w:pStyle w:val="TOC3"/>
            <w:tabs>
              <w:tab w:val="left" w:pos="1320"/>
              <w:tab w:val="right" w:leader="dot" w:pos="9350"/>
            </w:tabs>
            <w:rPr>
              <w:rFonts w:eastAsiaTheme="minorEastAsia"/>
              <w:noProof/>
            </w:rPr>
          </w:pPr>
          <w:hyperlink w:anchor="_Toc203730986" w:history="1">
            <w:r w:rsidR="002C185F" w:rsidRPr="00B02690">
              <w:rPr>
                <w:rStyle w:val="Hyperlink"/>
                <w:rFonts w:ascii="Times New Roman" w:eastAsia="Times New Roman" w:hAnsi="Times New Roman" w:cs="Times New Roman"/>
                <w:noProof/>
                <w14:textOutline w14:w="0" w14:cap="flat" w14:cmpd="sng" w14:algn="ctr">
                  <w14:noFill/>
                  <w14:prstDash w14:val="solid"/>
                  <w14:round/>
                </w14:textOutline>
              </w:rPr>
              <w:t>2.1.1</w:t>
            </w:r>
            <w:r w:rsidR="002C185F">
              <w:rPr>
                <w:rFonts w:eastAsiaTheme="minorEastAsia"/>
                <w:noProof/>
              </w:rPr>
              <w:tab/>
            </w:r>
            <w:r w:rsidR="002C185F" w:rsidRPr="00B02690">
              <w:rPr>
                <w:rStyle w:val="Hyperlink"/>
                <w:rFonts w:ascii="Times New Roman" w:eastAsia="Times New Roman" w:hAnsi="Times New Roman" w:cs="Times New Roman"/>
                <w:noProof/>
                <w14:textOutline w14:w="0" w14:cap="flat" w14:cmpd="sng" w14:algn="ctr">
                  <w14:noFill/>
                  <w14:prstDash w14:val="solid"/>
                  <w14:round/>
                </w14:textOutline>
              </w:rPr>
              <w:t>ABILITY TO RECOVER LOST BATTERY CAPACITY</w:t>
            </w:r>
            <w:r w:rsidR="002C185F">
              <w:rPr>
                <w:noProof/>
                <w:webHidden/>
              </w:rPr>
              <w:tab/>
            </w:r>
            <w:r w:rsidR="002C185F">
              <w:rPr>
                <w:noProof/>
                <w:webHidden/>
              </w:rPr>
              <w:fldChar w:fldCharType="begin"/>
            </w:r>
            <w:r w:rsidR="002C185F">
              <w:rPr>
                <w:noProof/>
                <w:webHidden/>
              </w:rPr>
              <w:instrText xml:space="preserve"> PAGEREF _Toc203730986 \h </w:instrText>
            </w:r>
            <w:r w:rsidR="002C185F">
              <w:rPr>
                <w:noProof/>
                <w:webHidden/>
              </w:rPr>
            </w:r>
            <w:r w:rsidR="002C185F">
              <w:rPr>
                <w:noProof/>
                <w:webHidden/>
              </w:rPr>
              <w:fldChar w:fldCharType="separate"/>
            </w:r>
            <w:r w:rsidR="002C185F">
              <w:rPr>
                <w:noProof/>
                <w:webHidden/>
              </w:rPr>
              <w:t>14</w:t>
            </w:r>
            <w:r w:rsidR="002C185F">
              <w:rPr>
                <w:noProof/>
                <w:webHidden/>
              </w:rPr>
              <w:fldChar w:fldCharType="end"/>
            </w:r>
          </w:hyperlink>
        </w:p>
        <w:p w14:paraId="252BCC47" w14:textId="77777777" w:rsidR="002C185F" w:rsidRDefault="00812C94">
          <w:pPr>
            <w:pStyle w:val="TOC3"/>
            <w:tabs>
              <w:tab w:val="left" w:pos="1320"/>
              <w:tab w:val="right" w:leader="dot" w:pos="9350"/>
            </w:tabs>
            <w:rPr>
              <w:rFonts w:eastAsiaTheme="minorEastAsia"/>
              <w:noProof/>
            </w:rPr>
          </w:pPr>
          <w:hyperlink w:anchor="_Toc203730987" w:history="1">
            <w:r w:rsidR="002C185F" w:rsidRPr="00B02690">
              <w:rPr>
                <w:rStyle w:val="Hyperlink"/>
                <w:rFonts w:ascii="Times New Roman" w:eastAsia="Times New Roman" w:hAnsi="Times New Roman" w:cs="Times New Roman"/>
                <w:noProof/>
                <w14:textOutline w14:w="0" w14:cap="flat" w14:cmpd="sng" w14:algn="ctr">
                  <w14:noFill/>
                  <w14:prstDash w14:val="solid"/>
                  <w14:round/>
                </w14:textOutline>
              </w:rPr>
              <w:t>2.1.2</w:t>
            </w:r>
            <w:r w:rsidR="002C185F">
              <w:rPr>
                <w:rFonts w:eastAsiaTheme="minorEastAsia"/>
                <w:noProof/>
              </w:rPr>
              <w:tab/>
            </w:r>
            <w:r w:rsidR="002C185F" w:rsidRPr="00B02690">
              <w:rPr>
                <w:rStyle w:val="Hyperlink"/>
                <w:rFonts w:ascii="Times New Roman" w:eastAsia="Times New Roman" w:hAnsi="Times New Roman" w:cs="Times New Roman"/>
                <w:noProof/>
                <w14:textOutline w14:w="0" w14:cap="flat" w14:cmpd="sng" w14:algn="ctr">
                  <w14:noFill/>
                  <w14:prstDash w14:val="solid"/>
                  <w14:round/>
                </w14:textOutline>
              </w:rPr>
              <w:t>INCREASE BATTERY CHARGE ACCEPTANCE</w:t>
            </w:r>
            <w:r w:rsidR="002C185F">
              <w:rPr>
                <w:noProof/>
                <w:webHidden/>
              </w:rPr>
              <w:tab/>
            </w:r>
            <w:r w:rsidR="002C185F">
              <w:rPr>
                <w:noProof/>
                <w:webHidden/>
              </w:rPr>
              <w:fldChar w:fldCharType="begin"/>
            </w:r>
            <w:r w:rsidR="002C185F">
              <w:rPr>
                <w:noProof/>
                <w:webHidden/>
              </w:rPr>
              <w:instrText xml:space="preserve"> PAGEREF _Toc203730987 \h </w:instrText>
            </w:r>
            <w:r w:rsidR="002C185F">
              <w:rPr>
                <w:noProof/>
                <w:webHidden/>
              </w:rPr>
            </w:r>
            <w:r w:rsidR="002C185F">
              <w:rPr>
                <w:noProof/>
                <w:webHidden/>
              </w:rPr>
              <w:fldChar w:fldCharType="separate"/>
            </w:r>
            <w:r w:rsidR="002C185F">
              <w:rPr>
                <w:noProof/>
                <w:webHidden/>
              </w:rPr>
              <w:t>14</w:t>
            </w:r>
            <w:r w:rsidR="002C185F">
              <w:rPr>
                <w:noProof/>
                <w:webHidden/>
              </w:rPr>
              <w:fldChar w:fldCharType="end"/>
            </w:r>
          </w:hyperlink>
        </w:p>
        <w:p w14:paraId="1C487C30" w14:textId="77777777" w:rsidR="002C185F" w:rsidRDefault="00812C94">
          <w:pPr>
            <w:pStyle w:val="TOC3"/>
            <w:tabs>
              <w:tab w:val="left" w:pos="1320"/>
              <w:tab w:val="right" w:leader="dot" w:pos="9350"/>
            </w:tabs>
            <w:rPr>
              <w:rFonts w:eastAsiaTheme="minorEastAsia"/>
              <w:noProof/>
            </w:rPr>
          </w:pPr>
          <w:hyperlink w:anchor="_Toc203730988" w:history="1">
            <w:r w:rsidR="002C185F" w:rsidRPr="00B02690">
              <w:rPr>
                <w:rStyle w:val="Hyperlink"/>
                <w:rFonts w:ascii="Times New Roman" w:eastAsia="Times New Roman" w:hAnsi="Times New Roman" w:cs="Times New Roman"/>
                <w:noProof/>
                <w14:textOutline w14:w="0" w14:cap="flat" w14:cmpd="sng" w14:algn="ctr">
                  <w14:noFill/>
                  <w14:prstDash w14:val="solid"/>
                  <w14:round/>
                </w14:textOutline>
              </w:rPr>
              <w:t>2.1.3</w:t>
            </w:r>
            <w:r w:rsidR="002C185F">
              <w:rPr>
                <w:rFonts w:eastAsiaTheme="minorEastAsia"/>
                <w:noProof/>
              </w:rPr>
              <w:tab/>
            </w:r>
            <w:r w:rsidR="002C185F" w:rsidRPr="00B02690">
              <w:rPr>
                <w:rStyle w:val="Hyperlink"/>
                <w:rFonts w:ascii="Times New Roman" w:eastAsia="Times New Roman" w:hAnsi="Times New Roman" w:cs="Times New Roman"/>
                <w:noProof/>
                <w14:textOutline w14:w="0" w14:cap="flat" w14:cmpd="sng" w14:algn="ctr">
                  <w14:noFill/>
                  <w14:prstDash w14:val="solid"/>
                  <w14:round/>
                </w14:textOutline>
              </w:rPr>
              <w:t>MAINTAIN HIGH AVERAGE BATTERY CAPACITIES</w:t>
            </w:r>
            <w:r w:rsidR="002C185F">
              <w:rPr>
                <w:noProof/>
                <w:webHidden/>
              </w:rPr>
              <w:tab/>
            </w:r>
            <w:r w:rsidR="002C185F">
              <w:rPr>
                <w:noProof/>
                <w:webHidden/>
              </w:rPr>
              <w:fldChar w:fldCharType="begin"/>
            </w:r>
            <w:r w:rsidR="002C185F">
              <w:rPr>
                <w:noProof/>
                <w:webHidden/>
              </w:rPr>
              <w:instrText xml:space="preserve"> PAGEREF _Toc203730988 \h </w:instrText>
            </w:r>
            <w:r w:rsidR="002C185F">
              <w:rPr>
                <w:noProof/>
                <w:webHidden/>
              </w:rPr>
            </w:r>
            <w:r w:rsidR="002C185F">
              <w:rPr>
                <w:noProof/>
                <w:webHidden/>
              </w:rPr>
              <w:fldChar w:fldCharType="separate"/>
            </w:r>
            <w:r w:rsidR="002C185F">
              <w:rPr>
                <w:noProof/>
                <w:webHidden/>
              </w:rPr>
              <w:t>15</w:t>
            </w:r>
            <w:r w:rsidR="002C185F">
              <w:rPr>
                <w:noProof/>
                <w:webHidden/>
              </w:rPr>
              <w:fldChar w:fldCharType="end"/>
            </w:r>
          </w:hyperlink>
        </w:p>
        <w:p w14:paraId="23D1005A" w14:textId="77777777" w:rsidR="002C185F" w:rsidRDefault="00812C94">
          <w:pPr>
            <w:pStyle w:val="TOC3"/>
            <w:tabs>
              <w:tab w:val="left" w:pos="1320"/>
              <w:tab w:val="right" w:leader="dot" w:pos="9350"/>
            </w:tabs>
            <w:rPr>
              <w:rFonts w:eastAsiaTheme="minorEastAsia"/>
              <w:noProof/>
            </w:rPr>
          </w:pPr>
          <w:hyperlink w:anchor="_Toc203730989" w:history="1">
            <w:r w:rsidR="002C185F" w:rsidRPr="00B02690">
              <w:rPr>
                <w:rStyle w:val="Hyperlink"/>
                <w:rFonts w:ascii="Times New Roman" w:eastAsia="Times New Roman" w:hAnsi="Times New Roman" w:cs="Times New Roman"/>
                <w:noProof/>
                <w14:textOutline w14:w="0" w14:cap="flat" w14:cmpd="sng" w14:algn="ctr">
                  <w14:noFill/>
                  <w14:prstDash w14:val="solid"/>
                  <w14:round/>
                </w14:textOutline>
              </w:rPr>
              <w:t>2.1.4</w:t>
            </w:r>
            <w:r w:rsidR="002C185F">
              <w:rPr>
                <w:rFonts w:eastAsiaTheme="minorEastAsia"/>
                <w:noProof/>
              </w:rPr>
              <w:tab/>
            </w:r>
            <w:r w:rsidR="002C185F" w:rsidRPr="00B02690">
              <w:rPr>
                <w:rStyle w:val="Hyperlink"/>
                <w:rFonts w:ascii="Times New Roman" w:eastAsia="Times New Roman" w:hAnsi="Times New Roman" w:cs="Times New Roman"/>
                <w:noProof/>
                <w14:textOutline w14:w="0" w14:cap="flat" w14:cmpd="sng" w14:algn="ctr">
                  <w14:noFill/>
                  <w14:prstDash w14:val="solid"/>
                  <w14:round/>
                </w14:textOutline>
              </w:rPr>
              <w:t>EQUALIZE DRIFTING BATTERY CELLS</w:t>
            </w:r>
            <w:r w:rsidR="002C185F">
              <w:rPr>
                <w:noProof/>
                <w:webHidden/>
              </w:rPr>
              <w:tab/>
            </w:r>
            <w:r w:rsidR="002C185F">
              <w:rPr>
                <w:noProof/>
                <w:webHidden/>
              </w:rPr>
              <w:fldChar w:fldCharType="begin"/>
            </w:r>
            <w:r w:rsidR="002C185F">
              <w:rPr>
                <w:noProof/>
                <w:webHidden/>
              </w:rPr>
              <w:instrText xml:space="preserve"> PAGEREF _Toc203730989 \h </w:instrText>
            </w:r>
            <w:r w:rsidR="002C185F">
              <w:rPr>
                <w:noProof/>
                <w:webHidden/>
              </w:rPr>
            </w:r>
            <w:r w:rsidR="002C185F">
              <w:rPr>
                <w:noProof/>
                <w:webHidden/>
              </w:rPr>
              <w:fldChar w:fldCharType="separate"/>
            </w:r>
            <w:r w:rsidR="002C185F">
              <w:rPr>
                <w:noProof/>
                <w:webHidden/>
              </w:rPr>
              <w:t>16</w:t>
            </w:r>
            <w:r w:rsidR="002C185F">
              <w:rPr>
                <w:noProof/>
                <w:webHidden/>
              </w:rPr>
              <w:fldChar w:fldCharType="end"/>
            </w:r>
          </w:hyperlink>
        </w:p>
        <w:p w14:paraId="2407380A" w14:textId="77777777" w:rsidR="002C185F" w:rsidRDefault="00812C94">
          <w:pPr>
            <w:pStyle w:val="TOC3"/>
            <w:tabs>
              <w:tab w:val="left" w:pos="1320"/>
              <w:tab w:val="right" w:leader="dot" w:pos="9350"/>
            </w:tabs>
            <w:rPr>
              <w:rFonts w:eastAsiaTheme="minorEastAsia"/>
              <w:noProof/>
            </w:rPr>
          </w:pPr>
          <w:hyperlink w:anchor="_Toc203730990" w:history="1">
            <w:r w:rsidR="002C185F" w:rsidRPr="00B02690">
              <w:rPr>
                <w:rStyle w:val="Hyperlink"/>
                <w:rFonts w:ascii="Times New Roman" w:eastAsia="Times New Roman" w:hAnsi="Times New Roman" w:cs="Times New Roman"/>
                <w:noProof/>
                <w14:textOutline w14:w="0" w14:cap="flat" w14:cmpd="sng" w14:algn="ctr">
                  <w14:noFill/>
                  <w14:prstDash w14:val="solid"/>
                  <w14:round/>
                </w14:textOutline>
              </w:rPr>
              <w:t>2.1.5</w:t>
            </w:r>
            <w:r w:rsidR="002C185F">
              <w:rPr>
                <w:rFonts w:eastAsiaTheme="minorEastAsia"/>
                <w:noProof/>
              </w:rPr>
              <w:tab/>
            </w:r>
            <w:r w:rsidR="002C185F" w:rsidRPr="00B02690">
              <w:rPr>
                <w:rStyle w:val="Hyperlink"/>
                <w:rFonts w:ascii="Times New Roman" w:eastAsia="Times New Roman" w:hAnsi="Times New Roman" w:cs="Times New Roman"/>
                <w:noProof/>
                <w14:textOutline w14:w="0" w14:cap="flat" w14:cmpd="sng" w14:algn="ctr">
                  <w14:noFill/>
                  <w14:prstDash w14:val="solid"/>
                  <w14:round/>
                </w14:textOutline>
              </w:rPr>
              <w:t>REDUCE BATTERY HEATING AND GASSING</w:t>
            </w:r>
            <w:r w:rsidR="002C185F">
              <w:rPr>
                <w:noProof/>
                <w:webHidden/>
              </w:rPr>
              <w:tab/>
            </w:r>
            <w:r w:rsidR="002C185F">
              <w:rPr>
                <w:noProof/>
                <w:webHidden/>
              </w:rPr>
              <w:fldChar w:fldCharType="begin"/>
            </w:r>
            <w:r w:rsidR="002C185F">
              <w:rPr>
                <w:noProof/>
                <w:webHidden/>
              </w:rPr>
              <w:instrText xml:space="preserve"> PAGEREF _Toc203730990 \h </w:instrText>
            </w:r>
            <w:r w:rsidR="002C185F">
              <w:rPr>
                <w:noProof/>
                <w:webHidden/>
              </w:rPr>
            </w:r>
            <w:r w:rsidR="002C185F">
              <w:rPr>
                <w:noProof/>
                <w:webHidden/>
              </w:rPr>
              <w:fldChar w:fldCharType="separate"/>
            </w:r>
            <w:r w:rsidR="002C185F">
              <w:rPr>
                <w:noProof/>
                <w:webHidden/>
              </w:rPr>
              <w:t>16</w:t>
            </w:r>
            <w:r w:rsidR="002C185F">
              <w:rPr>
                <w:noProof/>
                <w:webHidden/>
              </w:rPr>
              <w:fldChar w:fldCharType="end"/>
            </w:r>
          </w:hyperlink>
        </w:p>
        <w:p w14:paraId="43FDAC14" w14:textId="77777777" w:rsidR="002C185F" w:rsidRDefault="00812C94">
          <w:pPr>
            <w:pStyle w:val="TOC3"/>
            <w:tabs>
              <w:tab w:val="left" w:pos="1320"/>
              <w:tab w:val="right" w:leader="dot" w:pos="9350"/>
            </w:tabs>
            <w:rPr>
              <w:rFonts w:eastAsiaTheme="minorEastAsia"/>
              <w:noProof/>
            </w:rPr>
          </w:pPr>
          <w:hyperlink w:anchor="_Toc203730991" w:history="1">
            <w:r w:rsidR="002C185F" w:rsidRPr="00B02690">
              <w:rPr>
                <w:rStyle w:val="Hyperlink"/>
                <w:rFonts w:ascii="Times New Roman" w:eastAsia="Times New Roman" w:hAnsi="Times New Roman" w:cs="Times New Roman"/>
                <w:noProof/>
                <w14:textOutline w14:w="0" w14:cap="flat" w14:cmpd="sng" w14:algn="ctr">
                  <w14:noFill/>
                  <w14:prstDash w14:val="solid"/>
                  <w14:round/>
                </w14:textOutline>
              </w:rPr>
              <w:t>2.1.6</w:t>
            </w:r>
            <w:r w:rsidR="002C185F">
              <w:rPr>
                <w:rFonts w:eastAsiaTheme="minorEastAsia"/>
                <w:noProof/>
              </w:rPr>
              <w:tab/>
            </w:r>
            <w:r w:rsidR="002C185F" w:rsidRPr="00B02690">
              <w:rPr>
                <w:rStyle w:val="Hyperlink"/>
                <w:rFonts w:ascii="Times New Roman" w:eastAsia="Times New Roman" w:hAnsi="Times New Roman" w:cs="Times New Roman"/>
                <w:noProof/>
                <w14:textOutline w14:w="0" w14:cap="flat" w14:cmpd="sng" w14:algn="ctr">
                  <w14:noFill/>
                  <w14:prstDash w14:val="solid"/>
                  <w14:round/>
                </w14:textOutline>
              </w:rPr>
              <w:t>AUTOMATICALLY ADJUST FOR BATTERY AGING</w:t>
            </w:r>
            <w:r w:rsidR="002C185F">
              <w:rPr>
                <w:noProof/>
                <w:webHidden/>
              </w:rPr>
              <w:tab/>
            </w:r>
            <w:r w:rsidR="002C185F">
              <w:rPr>
                <w:noProof/>
                <w:webHidden/>
              </w:rPr>
              <w:fldChar w:fldCharType="begin"/>
            </w:r>
            <w:r w:rsidR="002C185F">
              <w:rPr>
                <w:noProof/>
                <w:webHidden/>
              </w:rPr>
              <w:instrText xml:space="preserve"> PAGEREF _Toc203730991 \h </w:instrText>
            </w:r>
            <w:r w:rsidR="002C185F">
              <w:rPr>
                <w:noProof/>
                <w:webHidden/>
              </w:rPr>
            </w:r>
            <w:r w:rsidR="002C185F">
              <w:rPr>
                <w:noProof/>
                <w:webHidden/>
              </w:rPr>
              <w:fldChar w:fldCharType="separate"/>
            </w:r>
            <w:r w:rsidR="002C185F">
              <w:rPr>
                <w:noProof/>
                <w:webHidden/>
              </w:rPr>
              <w:t>17</w:t>
            </w:r>
            <w:r w:rsidR="002C185F">
              <w:rPr>
                <w:noProof/>
                <w:webHidden/>
              </w:rPr>
              <w:fldChar w:fldCharType="end"/>
            </w:r>
          </w:hyperlink>
        </w:p>
        <w:p w14:paraId="75BF49F0" w14:textId="77777777" w:rsidR="002C185F" w:rsidRDefault="00812C94">
          <w:pPr>
            <w:pStyle w:val="TOC3"/>
            <w:tabs>
              <w:tab w:val="left" w:pos="1320"/>
              <w:tab w:val="right" w:leader="dot" w:pos="9350"/>
            </w:tabs>
            <w:rPr>
              <w:rFonts w:eastAsiaTheme="minorEastAsia"/>
              <w:noProof/>
            </w:rPr>
          </w:pPr>
          <w:hyperlink w:anchor="_Toc203730992" w:history="1">
            <w:r w:rsidR="002C185F" w:rsidRPr="00B02690">
              <w:rPr>
                <w:rStyle w:val="Hyperlink"/>
                <w:rFonts w:ascii="Times New Roman" w:eastAsia="Times New Roman" w:hAnsi="Times New Roman" w:cs="Times New Roman"/>
                <w:noProof/>
                <w14:textOutline w14:w="0" w14:cap="flat" w14:cmpd="sng" w14:algn="ctr">
                  <w14:noFill/>
                  <w14:prstDash w14:val="solid"/>
                  <w14:round/>
                </w14:textOutline>
              </w:rPr>
              <w:t>2.1.7</w:t>
            </w:r>
            <w:r w:rsidR="002C185F">
              <w:rPr>
                <w:rFonts w:eastAsiaTheme="minorEastAsia"/>
                <w:noProof/>
              </w:rPr>
              <w:tab/>
            </w:r>
            <w:r w:rsidR="002C185F" w:rsidRPr="00B02690">
              <w:rPr>
                <w:rStyle w:val="Hyperlink"/>
                <w:rFonts w:ascii="Times New Roman" w:eastAsia="Times New Roman" w:hAnsi="Times New Roman" w:cs="Times New Roman"/>
                <w:noProof/>
                <w14:textOutline w14:w="0" w14:cap="flat" w14:cmpd="sng" w14:algn="ctr">
                  <w14:noFill/>
                  <w14:prstDash w14:val="solid"/>
                  <w14:round/>
                </w14:textOutline>
              </w:rPr>
              <w:t>SELF-REGULATE FOR VOLTAGE DROPS AND TEMPERATURE EFFECTS</w:t>
            </w:r>
            <w:r w:rsidR="002C185F">
              <w:rPr>
                <w:noProof/>
                <w:webHidden/>
              </w:rPr>
              <w:tab/>
            </w:r>
            <w:r w:rsidR="002C185F">
              <w:rPr>
                <w:noProof/>
                <w:webHidden/>
              </w:rPr>
              <w:fldChar w:fldCharType="begin"/>
            </w:r>
            <w:r w:rsidR="002C185F">
              <w:rPr>
                <w:noProof/>
                <w:webHidden/>
              </w:rPr>
              <w:instrText xml:space="preserve"> PAGEREF _Toc203730992 \h </w:instrText>
            </w:r>
            <w:r w:rsidR="002C185F">
              <w:rPr>
                <w:noProof/>
                <w:webHidden/>
              </w:rPr>
            </w:r>
            <w:r w:rsidR="002C185F">
              <w:rPr>
                <w:noProof/>
                <w:webHidden/>
              </w:rPr>
              <w:fldChar w:fldCharType="separate"/>
            </w:r>
            <w:r w:rsidR="002C185F">
              <w:rPr>
                <w:noProof/>
                <w:webHidden/>
              </w:rPr>
              <w:t>17</w:t>
            </w:r>
            <w:r w:rsidR="002C185F">
              <w:rPr>
                <w:noProof/>
                <w:webHidden/>
              </w:rPr>
              <w:fldChar w:fldCharType="end"/>
            </w:r>
          </w:hyperlink>
        </w:p>
        <w:p w14:paraId="468471C0" w14:textId="77777777" w:rsidR="002C185F" w:rsidRDefault="00812C94">
          <w:pPr>
            <w:pStyle w:val="TOC2"/>
            <w:tabs>
              <w:tab w:val="left" w:pos="880"/>
              <w:tab w:val="right" w:leader="dot" w:pos="9350"/>
            </w:tabs>
            <w:rPr>
              <w:rFonts w:eastAsiaTheme="minorEastAsia"/>
              <w:noProof/>
            </w:rPr>
          </w:pPr>
          <w:hyperlink w:anchor="_Toc203730993" w:history="1">
            <w:r w:rsidR="002C185F" w:rsidRPr="00B02690">
              <w:rPr>
                <w:rStyle w:val="Hyperlink"/>
                <w:rFonts w:ascii="Times New Roman" w:hAnsi="Times New Roman" w:cs="Times New Roman"/>
                <w:noProof/>
                <w14:textOutline w14:w="0" w14:cap="flat" w14:cmpd="sng" w14:algn="ctr">
                  <w14:noFill/>
                  <w14:prstDash w14:val="solid"/>
                  <w14:round/>
                </w14:textOutline>
              </w:rPr>
              <w:t>2.2</w:t>
            </w:r>
            <w:r w:rsidR="002C185F">
              <w:rPr>
                <w:rFonts w:eastAsiaTheme="minorEastAsia"/>
                <w:noProof/>
              </w:rPr>
              <w:tab/>
            </w:r>
            <w:r w:rsidR="002C185F" w:rsidRPr="00B02690">
              <w:rPr>
                <w:rStyle w:val="Hyperlink"/>
                <w:rFonts w:ascii="Times New Roman" w:hAnsi="Times New Roman" w:cs="Times New Roman"/>
                <w:noProof/>
                <w14:textOutline w14:w="0" w14:cap="flat" w14:cmpd="sng" w14:algn="ctr">
                  <w14:noFill/>
                  <w14:prstDash w14:val="solid"/>
                  <w14:round/>
                </w14:textOutline>
              </w:rPr>
              <w:t>MAXIMUM POWER POINT TRACKER</w:t>
            </w:r>
            <w:r w:rsidR="002C185F">
              <w:rPr>
                <w:noProof/>
                <w:webHidden/>
              </w:rPr>
              <w:tab/>
            </w:r>
            <w:r w:rsidR="002C185F">
              <w:rPr>
                <w:noProof/>
                <w:webHidden/>
              </w:rPr>
              <w:fldChar w:fldCharType="begin"/>
            </w:r>
            <w:r w:rsidR="002C185F">
              <w:rPr>
                <w:noProof/>
                <w:webHidden/>
              </w:rPr>
              <w:instrText xml:space="preserve"> PAGEREF _Toc203730993 \h </w:instrText>
            </w:r>
            <w:r w:rsidR="002C185F">
              <w:rPr>
                <w:noProof/>
                <w:webHidden/>
              </w:rPr>
            </w:r>
            <w:r w:rsidR="002C185F">
              <w:rPr>
                <w:noProof/>
                <w:webHidden/>
              </w:rPr>
              <w:fldChar w:fldCharType="separate"/>
            </w:r>
            <w:r w:rsidR="002C185F">
              <w:rPr>
                <w:noProof/>
                <w:webHidden/>
              </w:rPr>
              <w:t>18</w:t>
            </w:r>
            <w:r w:rsidR="002C185F">
              <w:rPr>
                <w:noProof/>
                <w:webHidden/>
              </w:rPr>
              <w:fldChar w:fldCharType="end"/>
            </w:r>
          </w:hyperlink>
        </w:p>
        <w:p w14:paraId="620CAC70" w14:textId="77777777" w:rsidR="002C185F" w:rsidRDefault="00812C94">
          <w:pPr>
            <w:pStyle w:val="TOC3"/>
            <w:tabs>
              <w:tab w:val="left" w:pos="1320"/>
              <w:tab w:val="right" w:leader="dot" w:pos="9350"/>
            </w:tabs>
            <w:rPr>
              <w:rFonts w:eastAsiaTheme="minorEastAsia"/>
              <w:noProof/>
            </w:rPr>
          </w:pPr>
          <w:hyperlink w:anchor="_Toc203730994" w:history="1">
            <w:r w:rsidR="002C185F" w:rsidRPr="00B02690">
              <w:rPr>
                <w:rStyle w:val="Hyperlink"/>
                <w:rFonts w:ascii="Times New Roman" w:hAnsi="Times New Roman" w:cs="Times New Roman"/>
                <w:noProof/>
                <w14:textOutline w14:w="0" w14:cap="flat" w14:cmpd="sng" w14:algn="ctr">
                  <w14:noFill/>
                  <w14:prstDash w14:val="solid"/>
                  <w14:round/>
                </w14:textOutline>
              </w:rPr>
              <w:t>2.2.1</w:t>
            </w:r>
            <w:r w:rsidR="002C185F">
              <w:rPr>
                <w:rFonts w:eastAsiaTheme="minorEastAsia"/>
                <w:noProof/>
              </w:rPr>
              <w:tab/>
            </w:r>
            <w:r w:rsidR="002C185F" w:rsidRPr="00B02690">
              <w:rPr>
                <w:rStyle w:val="Hyperlink"/>
                <w:rFonts w:ascii="Times New Roman" w:hAnsi="Times New Roman" w:cs="Times New Roman"/>
                <w:noProof/>
                <w14:textOutline w14:w="0" w14:cap="flat" w14:cmpd="sng" w14:algn="ctr">
                  <w14:noFill/>
                  <w14:prstDash w14:val="solid"/>
                  <w14:round/>
                </w14:textOutline>
              </w:rPr>
              <w:t>CLASSIFICATION BASED ON CONVERTER</w:t>
            </w:r>
            <w:r w:rsidR="002C185F">
              <w:rPr>
                <w:noProof/>
                <w:webHidden/>
              </w:rPr>
              <w:tab/>
            </w:r>
            <w:r w:rsidR="002C185F">
              <w:rPr>
                <w:noProof/>
                <w:webHidden/>
              </w:rPr>
              <w:fldChar w:fldCharType="begin"/>
            </w:r>
            <w:r w:rsidR="002C185F">
              <w:rPr>
                <w:noProof/>
                <w:webHidden/>
              </w:rPr>
              <w:instrText xml:space="preserve"> PAGEREF _Toc203730994 \h </w:instrText>
            </w:r>
            <w:r w:rsidR="002C185F">
              <w:rPr>
                <w:noProof/>
                <w:webHidden/>
              </w:rPr>
            </w:r>
            <w:r w:rsidR="002C185F">
              <w:rPr>
                <w:noProof/>
                <w:webHidden/>
              </w:rPr>
              <w:fldChar w:fldCharType="separate"/>
            </w:r>
            <w:r w:rsidR="002C185F">
              <w:rPr>
                <w:noProof/>
                <w:webHidden/>
              </w:rPr>
              <w:t>23</w:t>
            </w:r>
            <w:r w:rsidR="002C185F">
              <w:rPr>
                <w:noProof/>
                <w:webHidden/>
              </w:rPr>
              <w:fldChar w:fldCharType="end"/>
            </w:r>
          </w:hyperlink>
        </w:p>
        <w:p w14:paraId="1B402ECA" w14:textId="77777777" w:rsidR="002C185F" w:rsidRDefault="00812C94">
          <w:pPr>
            <w:pStyle w:val="TOC3"/>
            <w:tabs>
              <w:tab w:val="left" w:pos="1320"/>
              <w:tab w:val="right" w:leader="dot" w:pos="9350"/>
            </w:tabs>
            <w:rPr>
              <w:rFonts w:eastAsiaTheme="minorEastAsia"/>
              <w:noProof/>
            </w:rPr>
          </w:pPr>
          <w:hyperlink w:anchor="_Toc203730995" w:history="1">
            <w:r w:rsidR="002C185F" w:rsidRPr="00B02690">
              <w:rPr>
                <w:rStyle w:val="Hyperlink"/>
                <w:rFonts w:ascii="Times New Roman" w:hAnsi="Times New Roman" w:cs="Times New Roman"/>
                <w:noProof/>
                <w14:textOutline w14:w="0" w14:cap="flat" w14:cmpd="sng" w14:algn="ctr">
                  <w14:noFill/>
                  <w14:prstDash w14:val="solid"/>
                  <w14:round/>
                </w14:textOutline>
              </w:rPr>
              <w:t>2.2.2</w:t>
            </w:r>
            <w:r w:rsidR="002C185F">
              <w:rPr>
                <w:rFonts w:eastAsiaTheme="minorEastAsia"/>
                <w:noProof/>
              </w:rPr>
              <w:tab/>
            </w:r>
            <w:r w:rsidR="002C185F" w:rsidRPr="00B02690">
              <w:rPr>
                <w:rStyle w:val="Hyperlink"/>
                <w:rFonts w:ascii="Times New Roman" w:hAnsi="Times New Roman" w:cs="Times New Roman"/>
                <w:noProof/>
                <w14:textOutline w14:w="0" w14:cap="flat" w14:cmpd="sng" w14:algn="ctr">
                  <w14:noFill/>
                  <w14:prstDash w14:val="solid"/>
                  <w14:round/>
                </w14:textOutline>
              </w:rPr>
              <w:t>CLASSIFICATION BASED ON APPLICATION</w:t>
            </w:r>
            <w:r w:rsidR="002C185F">
              <w:rPr>
                <w:noProof/>
                <w:webHidden/>
              </w:rPr>
              <w:tab/>
            </w:r>
            <w:r w:rsidR="002C185F">
              <w:rPr>
                <w:noProof/>
                <w:webHidden/>
              </w:rPr>
              <w:fldChar w:fldCharType="begin"/>
            </w:r>
            <w:r w:rsidR="002C185F">
              <w:rPr>
                <w:noProof/>
                <w:webHidden/>
              </w:rPr>
              <w:instrText xml:space="preserve"> PAGEREF _Toc203730995 \h </w:instrText>
            </w:r>
            <w:r w:rsidR="002C185F">
              <w:rPr>
                <w:noProof/>
                <w:webHidden/>
              </w:rPr>
            </w:r>
            <w:r w:rsidR="002C185F">
              <w:rPr>
                <w:noProof/>
                <w:webHidden/>
              </w:rPr>
              <w:fldChar w:fldCharType="separate"/>
            </w:r>
            <w:r w:rsidR="002C185F">
              <w:rPr>
                <w:noProof/>
                <w:webHidden/>
              </w:rPr>
              <w:t>27</w:t>
            </w:r>
            <w:r w:rsidR="002C185F">
              <w:rPr>
                <w:noProof/>
                <w:webHidden/>
              </w:rPr>
              <w:fldChar w:fldCharType="end"/>
            </w:r>
          </w:hyperlink>
        </w:p>
        <w:p w14:paraId="084FB6A8" w14:textId="77777777" w:rsidR="002C185F" w:rsidRDefault="00812C94">
          <w:pPr>
            <w:pStyle w:val="TOC3"/>
            <w:tabs>
              <w:tab w:val="left" w:pos="1320"/>
              <w:tab w:val="right" w:leader="dot" w:pos="9350"/>
            </w:tabs>
            <w:rPr>
              <w:rFonts w:eastAsiaTheme="minorEastAsia"/>
              <w:noProof/>
            </w:rPr>
          </w:pPr>
          <w:hyperlink w:anchor="_Toc203730996" w:history="1">
            <w:r w:rsidR="002C185F" w:rsidRPr="00B02690">
              <w:rPr>
                <w:rStyle w:val="Hyperlink"/>
                <w:rFonts w:ascii="Times New Roman" w:hAnsi="Times New Roman" w:cs="Times New Roman"/>
                <w:noProof/>
                <w14:textOutline w14:w="0" w14:cap="flat" w14:cmpd="sng" w14:algn="ctr">
                  <w14:noFill/>
                  <w14:prstDash w14:val="solid"/>
                  <w14:round/>
                </w14:textOutline>
              </w:rPr>
              <w:t>2.2.3</w:t>
            </w:r>
            <w:r w:rsidR="002C185F">
              <w:rPr>
                <w:rFonts w:eastAsiaTheme="minorEastAsia"/>
                <w:noProof/>
              </w:rPr>
              <w:tab/>
            </w:r>
            <w:r w:rsidR="002C185F" w:rsidRPr="00B02690">
              <w:rPr>
                <w:rStyle w:val="Hyperlink"/>
                <w:rFonts w:ascii="Times New Roman" w:hAnsi="Times New Roman" w:cs="Times New Roman"/>
                <w:noProof/>
                <w14:textOutline w14:w="0" w14:cap="flat" w14:cmpd="sng" w14:algn="ctr">
                  <w14:noFill/>
                  <w14:prstDash w14:val="solid"/>
                  <w14:round/>
                </w14:textOutline>
              </w:rPr>
              <w:t>APPLICATION</w:t>
            </w:r>
            <w:r w:rsidR="002C185F">
              <w:rPr>
                <w:noProof/>
                <w:webHidden/>
              </w:rPr>
              <w:tab/>
            </w:r>
            <w:r w:rsidR="002C185F">
              <w:rPr>
                <w:noProof/>
                <w:webHidden/>
              </w:rPr>
              <w:fldChar w:fldCharType="begin"/>
            </w:r>
            <w:r w:rsidR="002C185F">
              <w:rPr>
                <w:noProof/>
                <w:webHidden/>
              </w:rPr>
              <w:instrText xml:space="preserve"> PAGEREF _Toc203730996 \h </w:instrText>
            </w:r>
            <w:r w:rsidR="002C185F">
              <w:rPr>
                <w:noProof/>
                <w:webHidden/>
              </w:rPr>
            </w:r>
            <w:r w:rsidR="002C185F">
              <w:rPr>
                <w:noProof/>
                <w:webHidden/>
              </w:rPr>
              <w:fldChar w:fldCharType="separate"/>
            </w:r>
            <w:r w:rsidR="002C185F">
              <w:rPr>
                <w:noProof/>
                <w:webHidden/>
              </w:rPr>
              <w:t>27</w:t>
            </w:r>
            <w:r w:rsidR="002C185F">
              <w:rPr>
                <w:noProof/>
                <w:webHidden/>
              </w:rPr>
              <w:fldChar w:fldCharType="end"/>
            </w:r>
          </w:hyperlink>
        </w:p>
        <w:p w14:paraId="751EF224" w14:textId="77777777" w:rsidR="002C185F" w:rsidRDefault="00812C94">
          <w:pPr>
            <w:pStyle w:val="TOC2"/>
            <w:tabs>
              <w:tab w:val="left" w:pos="880"/>
              <w:tab w:val="right" w:leader="dot" w:pos="9350"/>
            </w:tabs>
            <w:rPr>
              <w:rFonts w:eastAsiaTheme="minorEastAsia"/>
              <w:noProof/>
            </w:rPr>
          </w:pPr>
          <w:hyperlink w:anchor="_Toc203730997" w:history="1">
            <w:r w:rsidR="002C185F" w:rsidRPr="00B02690">
              <w:rPr>
                <w:rStyle w:val="Hyperlink"/>
                <w:rFonts w:ascii="Times New Roman" w:hAnsi="Times New Roman" w:cs="Times New Roman"/>
                <w:noProof/>
                <w14:textOutline w14:w="0" w14:cap="flat" w14:cmpd="sng" w14:algn="ctr">
                  <w14:noFill/>
                  <w14:prstDash w14:val="solid"/>
                  <w14:round/>
                </w14:textOutline>
              </w:rPr>
              <w:t>2.3</w:t>
            </w:r>
            <w:r w:rsidR="002C185F">
              <w:rPr>
                <w:rFonts w:eastAsiaTheme="minorEastAsia"/>
                <w:noProof/>
              </w:rPr>
              <w:tab/>
            </w:r>
            <w:r w:rsidR="002C185F" w:rsidRPr="00B02690">
              <w:rPr>
                <w:rStyle w:val="Hyperlink"/>
                <w:rFonts w:ascii="Times New Roman" w:hAnsi="Times New Roman" w:cs="Times New Roman"/>
                <w:noProof/>
                <w14:textOutline w14:w="0" w14:cap="flat" w14:cmpd="sng" w14:algn="ctr">
                  <w14:noFill/>
                  <w14:prstDash w14:val="solid"/>
                  <w14:round/>
                </w14:textOutline>
              </w:rPr>
              <w:t>GENERAL REVIEW</w:t>
            </w:r>
            <w:r w:rsidR="002C185F">
              <w:rPr>
                <w:noProof/>
                <w:webHidden/>
              </w:rPr>
              <w:tab/>
            </w:r>
            <w:r w:rsidR="002C185F">
              <w:rPr>
                <w:noProof/>
                <w:webHidden/>
              </w:rPr>
              <w:fldChar w:fldCharType="begin"/>
            </w:r>
            <w:r w:rsidR="002C185F">
              <w:rPr>
                <w:noProof/>
                <w:webHidden/>
              </w:rPr>
              <w:instrText xml:space="preserve"> PAGEREF _Toc203730997 \h </w:instrText>
            </w:r>
            <w:r w:rsidR="002C185F">
              <w:rPr>
                <w:noProof/>
                <w:webHidden/>
              </w:rPr>
            </w:r>
            <w:r w:rsidR="002C185F">
              <w:rPr>
                <w:noProof/>
                <w:webHidden/>
              </w:rPr>
              <w:fldChar w:fldCharType="separate"/>
            </w:r>
            <w:r w:rsidR="002C185F">
              <w:rPr>
                <w:noProof/>
                <w:webHidden/>
              </w:rPr>
              <w:t>28</w:t>
            </w:r>
            <w:r w:rsidR="002C185F">
              <w:rPr>
                <w:noProof/>
                <w:webHidden/>
              </w:rPr>
              <w:fldChar w:fldCharType="end"/>
            </w:r>
          </w:hyperlink>
        </w:p>
        <w:p w14:paraId="3F3C483D" w14:textId="77777777" w:rsidR="002C185F" w:rsidRDefault="00812C94">
          <w:pPr>
            <w:pStyle w:val="TOC3"/>
            <w:tabs>
              <w:tab w:val="left" w:pos="1320"/>
              <w:tab w:val="right" w:leader="dot" w:pos="9350"/>
            </w:tabs>
            <w:rPr>
              <w:rFonts w:eastAsiaTheme="minorEastAsia"/>
              <w:noProof/>
            </w:rPr>
          </w:pPr>
          <w:hyperlink w:anchor="_Toc203730998" w:history="1">
            <w:r w:rsidR="002C185F" w:rsidRPr="00B02690">
              <w:rPr>
                <w:rStyle w:val="Hyperlink"/>
                <w:rFonts w:ascii="Times New Roman" w:hAnsi="Times New Roman" w:cs="Times New Roman"/>
                <w:noProof/>
                <w14:textOutline w14:w="0" w14:cap="flat" w14:cmpd="sng" w14:algn="ctr">
                  <w14:noFill/>
                  <w14:prstDash w14:val="solid"/>
                  <w14:round/>
                </w14:textOutline>
              </w:rPr>
              <w:t>2.3.1</w:t>
            </w:r>
            <w:r w:rsidR="002C185F">
              <w:rPr>
                <w:rFonts w:eastAsiaTheme="minorEastAsia"/>
                <w:noProof/>
              </w:rPr>
              <w:tab/>
            </w:r>
            <w:r w:rsidR="002C185F" w:rsidRPr="00B02690">
              <w:rPr>
                <w:rStyle w:val="Hyperlink"/>
                <w:rFonts w:ascii="Times New Roman" w:hAnsi="Times New Roman" w:cs="Times New Roman"/>
                <w:noProof/>
                <w14:textOutline w14:w="0" w14:cap="flat" w14:cmpd="sng" w14:algn="ctr">
                  <w14:noFill/>
                  <w14:prstDash w14:val="solid"/>
                  <w14:round/>
                </w14:textOutline>
              </w:rPr>
              <w:t>EARLY STAGES (1970S–1980S):</w:t>
            </w:r>
            <w:r w:rsidR="002C185F">
              <w:rPr>
                <w:noProof/>
                <w:webHidden/>
              </w:rPr>
              <w:tab/>
            </w:r>
            <w:r w:rsidR="002C185F">
              <w:rPr>
                <w:noProof/>
                <w:webHidden/>
              </w:rPr>
              <w:fldChar w:fldCharType="begin"/>
            </w:r>
            <w:r w:rsidR="002C185F">
              <w:rPr>
                <w:noProof/>
                <w:webHidden/>
              </w:rPr>
              <w:instrText xml:space="preserve"> PAGEREF _Toc203730998 \h </w:instrText>
            </w:r>
            <w:r w:rsidR="002C185F">
              <w:rPr>
                <w:noProof/>
                <w:webHidden/>
              </w:rPr>
            </w:r>
            <w:r w:rsidR="002C185F">
              <w:rPr>
                <w:noProof/>
                <w:webHidden/>
              </w:rPr>
              <w:fldChar w:fldCharType="separate"/>
            </w:r>
            <w:r w:rsidR="002C185F">
              <w:rPr>
                <w:noProof/>
                <w:webHidden/>
              </w:rPr>
              <w:t>28</w:t>
            </w:r>
            <w:r w:rsidR="002C185F">
              <w:rPr>
                <w:noProof/>
                <w:webHidden/>
              </w:rPr>
              <w:fldChar w:fldCharType="end"/>
            </w:r>
          </w:hyperlink>
        </w:p>
        <w:p w14:paraId="06AC1B10" w14:textId="77777777" w:rsidR="002C185F" w:rsidRDefault="00812C94">
          <w:pPr>
            <w:pStyle w:val="TOC3"/>
            <w:tabs>
              <w:tab w:val="left" w:pos="1320"/>
              <w:tab w:val="right" w:leader="dot" w:pos="9350"/>
            </w:tabs>
            <w:rPr>
              <w:rFonts w:eastAsiaTheme="minorEastAsia"/>
              <w:noProof/>
            </w:rPr>
          </w:pPr>
          <w:hyperlink w:anchor="_Toc203730999" w:history="1">
            <w:r w:rsidR="002C185F" w:rsidRPr="00B02690">
              <w:rPr>
                <w:rStyle w:val="Hyperlink"/>
                <w:rFonts w:ascii="Times New Roman" w:hAnsi="Times New Roman" w:cs="Times New Roman"/>
                <w:noProof/>
                <w14:textOutline w14:w="0" w14:cap="flat" w14:cmpd="sng" w14:algn="ctr">
                  <w14:noFill/>
                  <w14:prstDash w14:val="solid"/>
                  <w14:round/>
                </w14:textOutline>
              </w:rPr>
              <w:t>2.3.2</w:t>
            </w:r>
            <w:r w:rsidR="002C185F">
              <w:rPr>
                <w:rFonts w:eastAsiaTheme="minorEastAsia"/>
                <w:noProof/>
              </w:rPr>
              <w:tab/>
            </w:r>
            <w:r w:rsidR="002C185F" w:rsidRPr="00B02690">
              <w:rPr>
                <w:rStyle w:val="Hyperlink"/>
                <w:rFonts w:ascii="Times New Roman" w:hAnsi="Times New Roman" w:cs="Times New Roman"/>
                <w:noProof/>
                <w14:textOutline w14:w="0" w14:cap="flat" w14:cmpd="sng" w14:algn="ctr">
                  <w14:noFill/>
                  <w14:prstDash w14:val="solid"/>
                  <w14:round/>
                </w14:textOutline>
              </w:rPr>
              <w:t>DEVELOPMENT OF PWM CONTROLLERS (1990s):</w:t>
            </w:r>
            <w:r w:rsidR="002C185F">
              <w:rPr>
                <w:noProof/>
                <w:webHidden/>
              </w:rPr>
              <w:tab/>
            </w:r>
            <w:r w:rsidR="002C185F">
              <w:rPr>
                <w:noProof/>
                <w:webHidden/>
              </w:rPr>
              <w:fldChar w:fldCharType="begin"/>
            </w:r>
            <w:r w:rsidR="002C185F">
              <w:rPr>
                <w:noProof/>
                <w:webHidden/>
              </w:rPr>
              <w:instrText xml:space="preserve"> PAGEREF _Toc203730999 \h </w:instrText>
            </w:r>
            <w:r w:rsidR="002C185F">
              <w:rPr>
                <w:noProof/>
                <w:webHidden/>
              </w:rPr>
            </w:r>
            <w:r w:rsidR="002C185F">
              <w:rPr>
                <w:noProof/>
                <w:webHidden/>
              </w:rPr>
              <w:fldChar w:fldCharType="separate"/>
            </w:r>
            <w:r w:rsidR="002C185F">
              <w:rPr>
                <w:noProof/>
                <w:webHidden/>
              </w:rPr>
              <w:t>29</w:t>
            </w:r>
            <w:r w:rsidR="002C185F">
              <w:rPr>
                <w:noProof/>
                <w:webHidden/>
              </w:rPr>
              <w:fldChar w:fldCharType="end"/>
            </w:r>
          </w:hyperlink>
        </w:p>
        <w:p w14:paraId="1396F28E" w14:textId="77777777" w:rsidR="002C185F" w:rsidRDefault="00812C94">
          <w:pPr>
            <w:pStyle w:val="TOC3"/>
            <w:tabs>
              <w:tab w:val="left" w:pos="1320"/>
              <w:tab w:val="right" w:leader="dot" w:pos="9350"/>
            </w:tabs>
            <w:rPr>
              <w:rFonts w:eastAsiaTheme="minorEastAsia"/>
              <w:noProof/>
            </w:rPr>
          </w:pPr>
          <w:hyperlink w:anchor="_Toc203731000" w:history="1">
            <w:r w:rsidR="002C185F" w:rsidRPr="00B02690">
              <w:rPr>
                <w:rStyle w:val="Hyperlink"/>
                <w:rFonts w:ascii="Times New Roman" w:hAnsi="Times New Roman" w:cs="Times New Roman"/>
                <w:noProof/>
                <w14:textOutline w14:w="0" w14:cap="flat" w14:cmpd="sng" w14:algn="ctr">
                  <w14:noFill/>
                  <w14:prstDash w14:val="solid"/>
                  <w14:round/>
                </w14:textOutline>
              </w:rPr>
              <w:t>2.3.3</w:t>
            </w:r>
            <w:r w:rsidR="002C185F">
              <w:rPr>
                <w:rFonts w:eastAsiaTheme="minorEastAsia"/>
                <w:noProof/>
              </w:rPr>
              <w:tab/>
            </w:r>
            <w:r w:rsidR="002C185F" w:rsidRPr="00B02690">
              <w:rPr>
                <w:rStyle w:val="Hyperlink"/>
                <w:rFonts w:ascii="Times New Roman" w:hAnsi="Times New Roman" w:cs="Times New Roman"/>
                <w:noProof/>
                <w14:textOutline w14:w="0" w14:cap="flat" w14:cmpd="sng" w14:algn="ctr">
                  <w14:noFill/>
                  <w14:prstDash w14:val="solid"/>
                  <w14:round/>
                </w14:textOutline>
              </w:rPr>
              <w:t>INTRODUCTION OF MPPT CONTROLLERS (EARLY 2000s):</w:t>
            </w:r>
            <w:r w:rsidR="002C185F">
              <w:rPr>
                <w:noProof/>
                <w:webHidden/>
              </w:rPr>
              <w:tab/>
            </w:r>
            <w:r w:rsidR="002C185F">
              <w:rPr>
                <w:noProof/>
                <w:webHidden/>
              </w:rPr>
              <w:fldChar w:fldCharType="begin"/>
            </w:r>
            <w:r w:rsidR="002C185F">
              <w:rPr>
                <w:noProof/>
                <w:webHidden/>
              </w:rPr>
              <w:instrText xml:space="preserve"> PAGEREF _Toc203731000 \h </w:instrText>
            </w:r>
            <w:r w:rsidR="002C185F">
              <w:rPr>
                <w:noProof/>
                <w:webHidden/>
              </w:rPr>
            </w:r>
            <w:r w:rsidR="002C185F">
              <w:rPr>
                <w:noProof/>
                <w:webHidden/>
              </w:rPr>
              <w:fldChar w:fldCharType="separate"/>
            </w:r>
            <w:r w:rsidR="002C185F">
              <w:rPr>
                <w:noProof/>
                <w:webHidden/>
              </w:rPr>
              <w:t>29</w:t>
            </w:r>
            <w:r w:rsidR="002C185F">
              <w:rPr>
                <w:noProof/>
                <w:webHidden/>
              </w:rPr>
              <w:fldChar w:fldCharType="end"/>
            </w:r>
          </w:hyperlink>
        </w:p>
        <w:p w14:paraId="20E3FED7" w14:textId="77777777" w:rsidR="002C185F" w:rsidRDefault="00812C94">
          <w:pPr>
            <w:pStyle w:val="TOC3"/>
            <w:tabs>
              <w:tab w:val="left" w:pos="1320"/>
              <w:tab w:val="right" w:leader="dot" w:pos="9350"/>
            </w:tabs>
            <w:rPr>
              <w:rFonts w:eastAsiaTheme="minorEastAsia"/>
              <w:noProof/>
            </w:rPr>
          </w:pPr>
          <w:hyperlink w:anchor="_Toc203731001" w:history="1">
            <w:r w:rsidR="002C185F" w:rsidRPr="00B02690">
              <w:rPr>
                <w:rStyle w:val="Hyperlink"/>
                <w:rFonts w:ascii="Times New Roman" w:hAnsi="Times New Roman" w:cs="Times New Roman"/>
                <w:noProof/>
                <w14:textOutline w14:w="0" w14:cap="flat" w14:cmpd="sng" w14:algn="ctr">
                  <w14:noFill/>
                  <w14:prstDash w14:val="solid"/>
                  <w14:round/>
                </w14:textOutline>
              </w:rPr>
              <w:t>2.3.4</w:t>
            </w:r>
            <w:r w:rsidR="002C185F">
              <w:rPr>
                <w:rFonts w:eastAsiaTheme="minorEastAsia"/>
                <w:noProof/>
              </w:rPr>
              <w:tab/>
            </w:r>
            <w:r w:rsidR="002C185F" w:rsidRPr="00B02690">
              <w:rPr>
                <w:rStyle w:val="Hyperlink"/>
                <w:rFonts w:ascii="Times New Roman" w:hAnsi="Times New Roman" w:cs="Times New Roman"/>
                <w:noProof/>
                <w14:textOutline w14:w="0" w14:cap="flat" w14:cmpd="sng" w14:algn="ctr">
                  <w14:noFill/>
                  <w14:prstDash w14:val="solid"/>
                  <w14:round/>
                </w14:textOutline>
              </w:rPr>
              <w:t>TECHNOLOGICAL ADVANCES AND INTEGRATION (2010s):</w:t>
            </w:r>
            <w:r w:rsidR="002C185F">
              <w:rPr>
                <w:noProof/>
                <w:webHidden/>
              </w:rPr>
              <w:tab/>
            </w:r>
            <w:r w:rsidR="002C185F">
              <w:rPr>
                <w:noProof/>
                <w:webHidden/>
              </w:rPr>
              <w:fldChar w:fldCharType="begin"/>
            </w:r>
            <w:r w:rsidR="002C185F">
              <w:rPr>
                <w:noProof/>
                <w:webHidden/>
              </w:rPr>
              <w:instrText xml:space="preserve"> PAGEREF _Toc203731001 \h </w:instrText>
            </w:r>
            <w:r w:rsidR="002C185F">
              <w:rPr>
                <w:noProof/>
                <w:webHidden/>
              </w:rPr>
            </w:r>
            <w:r w:rsidR="002C185F">
              <w:rPr>
                <w:noProof/>
                <w:webHidden/>
              </w:rPr>
              <w:fldChar w:fldCharType="separate"/>
            </w:r>
            <w:r w:rsidR="002C185F">
              <w:rPr>
                <w:noProof/>
                <w:webHidden/>
              </w:rPr>
              <w:t>30</w:t>
            </w:r>
            <w:r w:rsidR="002C185F">
              <w:rPr>
                <w:noProof/>
                <w:webHidden/>
              </w:rPr>
              <w:fldChar w:fldCharType="end"/>
            </w:r>
          </w:hyperlink>
        </w:p>
        <w:p w14:paraId="65B43BFF" w14:textId="77777777" w:rsidR="002C185F" w:rsidRDefault="00812C94">
          <w:pPr>
            <w:pStyle w:val="TOC3"/>
            <w:tabs>
              <w:tab w:val="left" w:pos="1320"/>
              <w:tab w:val="right" w:leader="dot" w:pos="9350"/>
            </w:tabs>
            <w:rPr>
              <w:rFonts w:eastAsiaTheme="minorEastAsia"/>
              <w:noProof/>
            </w:rPr>
          </w:pPr>
          <w:hyperlink w:anchor="_Toc203731002" w:history="1">
            <w:r w:rsidR="002C185F" w:rsidRPr="00B02690">
              <w:rPr>
                <w:rStyle w:val="Hyperlink"/>
                <w:rFonts w:ascii="Times New Roman" w:hAnsi="Times New Roman" w:cs="Times New Roman"/>
                <w:noProof/>
                <w14:textOutline w14:w="0" w14:cap="flat" w14:cmpd="sng" w14:algn="ctr">
                  <w14:noFill/>
                  <w14:prstDash w14:val="solid"/>
                  <w14:round/>
                </w14:textOutline>
              </w:rPr>
              <w:t>2.3.5</w:t>
            </w:r>
            <w:r w:rsidR="002C185F">
              <w:rPr>
                <w:rFonts w:eastAsiaTheme="minorEastAsia"/>
                <w:noProof/>
              </w:rPr>
              <w:tab/>
            </w:r>
            <w:r w:rsidR="002C185F" w:rsidRPr="00B02690">
              <w:rPr>
                <w:rStyle w:val="Hyperlink"/>
                <w:rFonts w:ascii="Times New Roman" w:hAnsi="Times New Roman" w:cs="Times New Roman"/>
                <w:noProof/>
                <w14:textOutline w14:w="0" w14:cap="flat" w14:cmpd="sng" w14:algn="ctr">
                  <w14:noFill/>
                  <w14:prstDash w14:val="solid"/>
                  <w14:round/>
                </w14:textOutline>
              </w:rPr>
              <w:t>RECENT TRENDS (2020s AND BEYOND):</w:t>
            </w:r>
            <w:r w:rsidR="002C185F">
              <w:rPr>
                <w:noProof/>
                <w:webHidden/>
              </w:rPr>
              <w:tab/>
            </w:r>
            <w:r w:rsidR="002C185F">
              <w:rPr>
                <w:noProof/>
                <w:webHidden/>
              </w:rPr>
              <w:fldChar w:fldCharType="begin"/>
            </w:r>
            <w:r w:rsidR="002C185F">
              <w:rPr>
                <w:noProof/>
                <w:webHidden/>
              </w:rPr>
              <w:instrText xml:space="preserve"> PAGEREF _Toc203731002 \h </w:instrText>
            </w:r>
            <w:r w:rsidR="002C185F">
              <w:rPr>
                <w:noProof/>
                <w:webHidden/>
              </w:rPr>
            </w:r>
            <w:r w:rsidR="002C185F">
              <w:rPr>
                <w:noProof/>
                <w:webHidden/>
              </w:rPr>
              <w:fldChar w:fldCharType="separate"/>
            </w:r>
            <w:r w:rsidR="002C185F">
              <w:rPr>
                <w:noProof/>
                <w:webHidden/>
              </w:rPr>
              <w:t>31</w:t>
            </w:r>
            <w:r w:rsidR="002C185F">
              <w:rPr>
                <w:noProof/>
                <w:webHidden/>
              </w:rPr>
              <w:fldChar w:fldCharType="end"/>
            </w:r>
          </w:hyperlink>
        </w:p>
        <w:p w14:paraId="4E6E80D3" w14:textId="77777777" w:rsidR="002C185F" w:rsidRDefault="00812C94">
          <w:pPr>
            <w:pStyle w:val="TOC3"/>
            <w:tabs>
              <w:tab w:val="left" w:pos="1320"/>
              <w:tab w:val="right" w:leader="dot" w:pos="9350"/>
            </w:tabs>
            <w:rPr>
              <w:rFonts w:eastAsiaTheme="minorEastAsia"/>
              <w:noProof/>
            </w:rPr>
          </w:pPr>
          <w:hyperlink w:anchor="_Toc203731003" w:history="1">
            <w:r w:rsidR="002C185F" w:rsidRPr="00B02690">
              <w:rPr>
                <w:rStyle w:val="Hyperlink"/>
                <w:rFonts w:ascii="Times New Roman" w:hAnsi="Times New Roman" w:cs="Times New Roman"/>
                <w:noProof/>
                <w14:textOutline w14:w="0" w14:cap="flat" w14:cmpd="sng" w14:algn="ctr">
                  <w14:noFill/>
                  <w14:prstDash w14:val="solid"/>
                  <w14:round/>
                </w14:textOutline>
              </w:rPr>
              <w:t>2.3.6</w:t>
            </w:r>
            <w:r w:rsidR="002C185F">
              <w:rPr>
                <w:rFonts w:eastAsiaTheme="minorEastAsia"/>
                <w:noProof/>
              </w:rPr>
              <w:tab/>
            </w:r>
            <w:r w:rsidR="002C185F" w:rsidRPr="00B02690">
              <w:rPr>
                <w:rStyle w:val="Hyperlink"/>
                <w:rFonts w:ascii="Times New Roman" w:hAnsi="Times New Roman" w:cs="Times New Roman"/>
                <w:noProof/>
                <w14:textOutline w14:w="0" w14:cap="flat" w14:cmpd="sng" w14:algn="ctr">
                  <w14:noFill/>
                  <w14:prstDash w14:val="solid"/>
                  <w14:round/>
                </w14:textOutline>
              </w:rPr>
              <w:t>Comparative Analysis of Cost: PWM vs. MPPT</w:t>
            </w:r>
            <w:r w:rsidR="002C185F">
              <w:rPr>
                <w:noProof/>
                <w:webHidden/>
              </w:rPr>
              <w:tab/>
            </w:r>
            <w:r w:rsidR="002C185F">
              <w:rPr>
                <w:noProof/>
                <w:webHidden/>
              </w:rPr>
              <w:fldChar w:fldCharType="begin"/>
            </w:r>
            <w:r w:rsidR="002C185F">
              <w:rPr>
                <w:noProof/>
                <w:webHidden/>
              </w:rPr>
              <w:instrText xml:space="preserve"> PAGEREF _Toc203731003 \h </w:instrText>
            </w:r>
            <w:r w:rsidR="002C185F">
              <w:rPr>
                <w:noProof/>
                <w:webHidden/>
              </w:rPr>
            </w:r>
            <w:r w:rsidR="002C185F">
              <w:rPr>
                <w:noProof/>
                <w:webHidden/>
              </w:rPr>
              <w:fldChar w:fldCharType="separate"/>
            </w:r>
            <w:r w:rsidR="002C185F">
              <w:rPr>
                <w:noProof/>
                <w:webHidden/>
              </w:rPr>
              <w:t>32</w:t>
            </w:r>
            <w:r w:rsidR="002C185F">
              <w:rPr>
                <w:noProof/>
                <w:webHidden/>
              </w:rPr>
              <w:fldChar w:fldCharType="end"/>
            </w:r>
          </w:hyperlink>
        </w:p>
        <w:p w14:paraId="0050FAAB" w14:textId="77777777" w:rsidR="002C185F" w:rsidRDefault="00812C94">
          <w:pPr>
            <w:pStyle w:val="TOC1"/>
            <w:rPr>
              <w:rFonts w:eastAsiaTheme="minorEastAsia"/>
              <w:noProof/>
            </w:rPr>
          </w:pPr>
          <w:hyperlink w:anchor="_Toc203731004" w:history="1">
            <w:r w:rsidR="002C185F" w:rsidRPr="00B02690">
              <w:rPr>
                <w:rStyle w:val="Hyperlink"/>
                <w:rFonts w:ascii="Times New Roman" w:hAnsi="Times New Roman" w:cs="Times New Roman"/>
                <w:noProof/>
              </w:rPr>
              <w:t>CHAPTER THREE</w:t>
            </w:r>
            <w:r w:rsidR="002C185F">
              <w:rPr>
                <w:noProof/>
                <w:webHidden/>
              </w:rPr>
              <w:tab/>
            </w:r>
            <w:r w:rsidR="002C185F">
              <w:rPr>
                <w:noProof/>
                <w:webHidden/>
              </w:rPr>
              <w:fldChar w:fldCharType="begin"/>
            </w:r>
            <w:r w:rsidR="002C185F">
              <w:rPr>
                <w:noProof/>
                <w:webHidden/>
              </w:rPr>
              <w:instrText xml:space="preserve"> PAGEREF _Toc203731004 \h </w:instrText>
            </w:r>
            <w:r w:rsidR="002C185F">
              <w:rPr>
                <w:noProof/>
                <w:webHidden/>
              </w:rPr>
            </w:r>
            <w:r w:rsidR="002C185F">
              <w:rPr>
                <w:noProof/>
                <w:webHidden/>
              </w:rPr>
              <w:fldChar w:fldCharType="separate"/>
            </w:r>
            <w:r w:rsidR="002C185F">
              <w:rPr>
                <w:noProof/>
                <w:webHidden/>
              </w:rPr>
              <w:t>34</w:t>
            </w:r>
            <w:r w:rsidR="002C185F">
              <w:rPr>
                <w:noProof/>
                <w:webHidden/>
              </w:rPr>
              <w:fldChar w:fldCharType="end"/>
            </w:r>
          </w:hyperlink>
        </w:p>
        <w:p w14:paraId="3DAD27B2" w14:textId="77777777" w:rsidR="002C185F" w:rsidRDefault="00812C94">
          <w:pPr>
            <w:pStyle w:val="TOC1"/>
            <w:tabs>
              <w:tab w:val="left" w:pos="660"/>
            </w:tabs>
            <w:rPr>
              <w:rFonts w:eastAsiaTheme="minorEastAsia"/>
              <w:noProof/>
            </w:rPr>
          </w:pPr>
          <w:hyperlink w:anchor="_Toc203731005" w:history="1">
            <w:r w:rsidR="002C185F" w:rsidRPr="00B02690">
              <w:rPr>
                <w:rStyle w:val="Hyperlink"/>
                <w:rFonts w:ascii="Times New Roman" w:hAnsi="Times New Roman" w:cs="Times New Roman"/>
                <w:noProof/>
                <w14:textOutline w14:w="0" w14:cap="flat" w14:cmpd="sng" w14:algn="ctr">
                  <w14:noFill/>
                  <w14:prstDash w14:val="solid"/>
                  <w14:round/>
                </w14:textOutline>
              </w:rPr>
              <w:t>3.0</w:t>
            </w:r>
            <w:r w:rsidR="002C185F">
              <w:rPr>
                <w:rFonts w:eastAsiaTheme="minorEastAsia"/>
                <w:noProof/>
              </w:rPr>
              <w:tab/>
            </w:r>
            <w:r w:rsidR="002C185F" w:rsidRPr="00B02690">
              <w:rPr>
                <w:rStyle w:val="Hyperlink"/>
                <w:rFonts w:ascii="Times New Roman" w:hAnsi="Times New Roman" w:cs="Times New Roman"/>
                <w:noProof/>
                <w14:textOutline w14:w="0" w14:cap="flat" w14:cmpd="sng" w14:algn="ctr">
                  <w14:noFill/>
                  <w14:prstDash w14:val="solid"/>
                  <w14:round/>
                </w14:textOutline>
              </w:rPr>
              <w:t>METHODOLOGY</w:t>
            </w:r>
            <w:r w:rsidR="002C185F">
              <w:rPr>
                <w:noProof/>
                <w:webHidden/>
              </w:rPr>
              <w:tab/>
            </w:r>
            <w:r w:rsidR="002C185F">
              <w:rPr>
                <w:noProof/>
                <w:webHidden/>
              </w:rPr>
              <w:fldChar w:fldCharType="begin"/>
            </w:r>
            <w:r w:rsidR="002C185F">
              <w:rPr>
                <w:noProof/>
                <w:webHidden/>
              </w:rPr>
              <w:instrText xml:space="preserve"> PAGEREF _Toc203731005 \h </w:instrText>
            </w:r>
            <w:r w:rsidR="002C185F">
              <w:rPr>
                <w:noProof/>
                <w:webHidden/>
              </w:rPr>
            </w:r>
            <w:r w:rsidR="002C185F">
              <w:rPr>
                <w:noProof/>
                <w:webHidden/>
              </w:rPr>
              <w:fldChar w:fldCharType="separate"/>
            </w:r>
            <w:r w:rsidR="002C185F">
              <w:rPr>
                <w:noProof/>
                <w:webHidden/>
              </w:rPr>
              <w:t>34</w:t>
            </w:r>
            <w:r w:rsidR="002C185F">
              <w:rPr>
                <w:noProof/>
                <w:webHidden/>
              </w:rPr>
              <w:fldChar w:fldCharType="end"/>
            </w:r>
          </w:hyperlink>
        </w:p>
        <w:p w14:paraId="36D8ACA3" w14:textId="77777777" w:rsidR="002C185F" w:rsidRDefault="00812C94">
          <w:pPr>
            <w:pStyle w:val="TOC2"/>
            <w:tabs>
              <w:tab w:val="left" w:pos="880"/>
              <w:tab w:val="right" w:leader="dot" w:pos="9350"/>
            </w:tabs>
            <w:rPr>
              <w:rFonts w:eastAsiaTheme="minorEastAsia"/>
              <w:noProof/>
            </w:rPr>
          </w:pPr>
          <w:hyperlink w:anchor="_Toc203731006" w:history="1">
            <w:r w:rsidR="002C185F" w:rsidRPr="00B02690">
              <w:rPr>
                <w:rStyle w:val="Hyperlink"/>
                <w:rFonts w:ascii="Times New Roman" w:hAnsi="Times New Roman" w:cs="Times New Roman"/>
                <w:noProof/>
                <w14:textOutline w14:w="0" w14:cap="flat" w14:cmpd="sng" w14:algn="ctr">
                  <w14:noFill/>
                  <w14:prstDash w14:val="solid"/>
                  <w14:round/>
                </w14:textOutline>
              </w:rPr>
              <w:t>3.1</w:t>
            </w:r>
            <w:r w:rsidR="002C185F">
              <w:rPr>
                <w:rFonts w:eastAsiaTheme="minorEastAsia"/>
                <w:noProof/>
              </w:rPr>
              <w:tab/>
            </w:r>
            <w:r w:rsidR="002C185F" w:rsidRPr="00B02690">
              <w:rPr>
                <w:rStyle w:val="Hyperlink"/>
                <w:rFonts w:ascii="Times New Roman" w:hAnsi="Times New Roman" w:cs="Times New Roman"/>
                <w:noProof/>
                <w14:textOutline w14:w="0" w14:cap="flat" w14:cmpd="sng" w14:algn="ctr">
                  <w14:noFill/>
                  <w14:prstDash w14:val="solid"/>
                  <w14:round/>
                </w14:textOutline>
              </w:rPr>
              <w:t>PWM CIRCUITRY</w:t>
            </w:r>
            <w:r w:rsidR="002C185F">
              <w:rPr>
                <w:noProof/>
                <w:webHidden/>
              </w:rPr>
              <w:tab/>
            </w:r>
            <w:r w:rsidR="002C185F">
              <w:rPr>
                <w:noProof/>
                <w:webHidden/>
              </w:rPr>
              <w:fldChar w:fldCharType="begin"/>
            </w:r>
            <w:r w:rsidR="002C185F">
              <w:rPr>
                <w:noProof/>
                <w:webHidden/>
              </w:rPr>
              <w:instrText xml:space="preserve"> PAGEREF _Toc203731006 \h </w:instrText>
            </w:r>
            <w:r w:rsidR="002C185F">
              <w:rPr>
                <w:noProof/>
                <w:webHidden/>
              </w:rPr>
            </w:r>
            <w:r w:rsidR="002C185F">
              <w:rPr>
                <w:noProof/>
                <w:webHidden/>
              </w:rPr>
              <w:fldChar w:fldCharType="separate"/>
            </w:r>
            <w:r w:rsidR="002C185F">
              <w:rPr>
                <w:noProof/>
                <w:webHidden/>
              </w:rPr>
              <w:t>34</w:t>
            </w:r>
            <w:r w:rsidR="002C185F">
              <w:rPr>
                <w:noProof/>
                <w:webHidden/>
              </w:rPr>
              <w:fldChar w:fldCharType="end"/>
            </w:r>
          </w:hyperlink>
        </w:p>
        <w:p w14:paraId="3163AA54" w14:textId="77777777" w:rsidR="002C185F" w:rsidRDefault="00812C94">
          <w:pPr>
            <w:pStyle w:val="TOC3"/>
            <w:tabs>
              <w:tab w:val="left" w:pos="1320"/>
              <w:tab w:val="right" w:leader="dot" w:pos="9350"/>
            </w:tabs>
            <w:rPr>
              <w:rFonts w:eastAsiaTheme="minorEastAsia"/>
              <w:noProof/>
            </w:rPr>
          </w:pPr>
          <w:hyperlink w:anchor="_Toc203731007" w:history="1">
            <w:r w:rsidR="002C185F" w:rsidRPr="00B02690">
              <w:rPr>
                <w:rStyle w:val="Hyperlink"/>
                <w:rFonts w:ascii="Times New Roman" w:hAnsi="Times New Roman" w:cs="Times New Roman"/>
                <w:noProof/>
                <w14:textOutline w14:w="0" w14:cap="flat" w14:cmpd="sng" w14:algn="ctr">
                  <w14:noFill/>
                  <w14:prstDash w14:val="solid"/>
                  <w14:round/>
                </w14:textOutline>
              </w:rPr>
              <w:t>3.1.2</w:t>
            </w:r>
            <w:r w:rsidR="002C185F">
              <w:rPr>
                <w:rFonts w:eastAsiaTheme="minorEastAsia"/>
                <w:noProof/>
              </w:rPr>
              <w:tab/>
            </w:r>
            <w:r w:rsidR="002C185F" w:rsidRPr="00B02690">
              <w:rPr>
                <w:rStyle w:val="Hyperlink"/>
                <w:rFonts w:ascii="Times New Roman" w:hAnsi="Times New Roman" w:cs="Times New Roman"/>
                <w:noProof/>
                <w14:textOutline w14:w="0" w14:cap="flat" w14:cmpd="sng" w14:algn="ctr">
                  <w14:noFill/>
                  <w14:prstDash w14:val="solid"/>
                  <w14:round/>
                </w14:textOutline>
              </w:rPr>
              <w:t>Steps Involved in PWM Solar Charge Controller Operation:</w:t>
            </w:r>
            <w:r w:rsidR="002C185F">
              <w:rPr>
                <w:noProof/>
                <w:webHidden/>
              </w:rPr>
              <w:tab/>
            </w:r>
            <w:r w:rsidR="002C185F">
              <w:rPr>
                <w:noProof/>
                <w:webHidden/>
              </w:rPr>
              <w:fldChar w:fldCharType="begin"/>
            </w:r>
            <w:r w:rsidR="002C185F">
              <w:rPr>
                <w:noProof/>
                <w:webHidden/>
              </w:rPr>
              <w:instrText xml:space="preserve"> PAGEREF _Toc203731007 \h </w:instrText>
            </w:r>
            <w:r w:rsidR="002C185F">
              <w:rPr>
                <w:noProof/>
                <w:webHidden/>
              </w:rPr>
            </w:r>
            <w:r w:rsidR="002C185F">
              <w:rPr>
                <w:noProof/>
                <w:webHidden/>
              </w:rPr>
              <w:fldChar w:fldCharType="separate"/>
            </w:r>
            <w:r w:rsidR="002C185F">
              <w:rPr>
                <w:noProof/>
                <w:webHidden/>
              </w:rPr>
              <w:t>36</w:t>
            </w:r>
            <w:r w:rsidR="002C185F">
              <w:rPr>
                <w:noProof/>
                <w:webHidden/>
              </w:rPr>
              <w:fldChar w:fldCharType="end"/>
            </w:r>
          </w:hyperlink>
        </w:p>
        <w:p w14:paraId="578A2C6F" w14:textId="77777777" w:rsidR="002C185F" w:rsidRDefault="00812C94">
          <w:pPr>
            <w:pStyle w:val="TOC2"/>
            <w:tabs>
              <w:tab w:val="left" w:pos="880"/>
              <w:tab w:val="right" w:leader="dot" w:pos="9350"/>
            </w:tabs>
            <w:rPr>
              <w:rFonts w:eastAsiaTheme="minorEastAsia"/>
              <w:noProof/>
            </w:rPr>
          </w:pPr>
          <w:hyperlink w:anchor="_Toc203731008" w:history="1">
            <w:r w:rsidR="002C185F" w:rsidRPr="00B02690">
              <w:rPr>
                <w:rStyle w:val="Hyperlink"/>
                <w:rFonts w:ascii="Times New Roman" w:hAnsi="Times New Roman" w:cs="Times New Roman"/>
                <w:noProof/>
                <w14:textOutline w14:w="0" w14:cap="flat" w14:cmpd="sng" w14:algn="ctr">
                  <w14:noFill/>
                  <w14:prstDash w14:val="solid"/>
                  <w14:round/>
                </w14:textOutline>
              </w:rPr>
              <w:t>3.2</w:t>
            </w:r>
            <w:r w:rsidR="002C185F">
              <w:rPr>
                <w:rFonts w:eastAsiaTheme="minorEastAsia"/>
                <w:noProof/>
              </w:rPr>
              <w:tab/>
            </w:r>
            <w:r w:rsidR="002C185F" w:rsidRPr="00B02690">
              <w:rPr>
                <w:rStyle w:val="Hyperlink"/>
                <w:rFonts w:ascii="Times New Roman" w:hAnsi="Times New Roman" w:cs="Times New Roman"/>
                <w:noProof/>
                <w14:textOutline w14:w="0" w14:cap="flat" w14:cmpd="sng" w14:algn="ctr">
                  <w14:noFill/>
                  <w14:prstDash w14:val="solid"/>
                  <w14:round/>
                </w14:textOutline>
              </w:rPr>
              <w:t>MPPT CIRCUITRY</w:t>
            </w:r>
            <w:r w:rsidR="002C185F">
              <w:rPr>
                <w:noProof/>
                <w:webHidden/>
              </w:rPr>
              <w:tab/>
            </w:r>
            <w:r w:rsidR="002C185F">
              <w:rPr>
                <w:noProof/>
                <w:webHidden/>
              </w:rPr>
              <w:fldChar w:fldCharType="begin"/>
            </w:r>
            <w:r w:rsidR="002C185F">
              <w:rPr>
                <w:noProof/>
                <w:webHidden/>
              </w:rPr>
              <w:instrText xml:space="preserve"> PAGEREF _Toc203731008 \h </w:instrText>
            </w:r>
            <w:r w:rsidR="002C185F">
              <w:rPr>
                <w:noProof/>
                <w:webHidden/>
              </w:rPr>
            </w:r>
            <w:r w:rsidR="002C185F">
              <w:rPr>
                <w:noProof/>
                <w:webHidden/>
              </w:rPr>
              <w:fldChar w:fldCharType="separate"/>
            </w:r>
            <w:r w:rsidR="002C185F">
              <w:rPr>
                <w:noProof/>
                <w:webHidden/>
              </w:rPr>
              <w:t>36</w:t>
            </w:r>
            <w:r w:rsidR="002C185F">
              <w:rPr>
                <w:noProof/>
                <w:webHidden/>
              </w:rPr>
              <w:fldChar w:fldCharType="end"/>
            </w:r>
          </w:hyperlink>
        </w:p>
        <w:p w14:paraId="6AD788F2" w14:textId="77777777" w:rsidR="002C185F" w:rsidRDefault="00812C94">
          <w:pPr>
            <w:pStyle w:val="TOC3"/>
            <w:tabs>
              <w:tab w:val="left" w:pos="1320"/>
              <w:tab w:val="right" w:leader="dot" w:pos="9350"/>
            </w:tabs>
            <w:rPr>
              <w:rFonts w:eastAsiaTheme="minorEastAsia"/>
              <w:noProof/>
            </w:rPr>
          </w:pPr>
          <w:hyperlink w:anchor="_Toc203731009" w:history="1">
            <w:r w:rsidR="002C185F" w:rsidRPr="00B02690">
              <w:rPr>
                <w:rStyle w:val="Hyperlink"/>
                <w:rFonts w:ascii="Times New Roman" w:hAnsi="Times New Roman" w:cs="Times New Roman"/>
                <w:noProof/>
                <w14:textOutline w14:w="0" w14:cap="flat" w14:cmpd="sng" w14:algn="ctr">
                  <w14:noFill/>
                  <w14:prstDash w14:val="solid"/>
                  <w14:round/>
                </w14:textOutline>
              </w:rPr>
              <w:t>3.2.1</w:t>
            </w:r>
            <w:r w:rsidR="002C185F">
              <w:rPr>
                <w:rFonts w:eastAsiaTheme="minorEastAsia"/>
                <w:noProof/>
              </w:rPr>
              <w:tab/>
            </w:r>
            <w:r w:rsidR="002C185F" w:rsidRPr="00B02690">
              <w:rPr>
                <w:rStyle w:val="Hyperlink"/>
                <w:rFonts w:ascii="Times New Roman" w:hAnsi="Times New Roman" w:cs="Times New Roman"/>
                <w:noProof/>
                <w14:textOutline w14:w="0" w14:cap="flat" w14:cmpd="sng" w14:algn="ctr">
                  <w14:noFill/>
                  <w14:prstDash w14:val="solid"/>
                  <w14:round/>
                </w14:textOutline>
              </w:rPr>
              <w:t>Steps Involved in MPPT Operation</w:t>
            </w:r>
            <w:r w:rsidR="002C185F">
              <w:rPr>
                <w:noProof/>
                <w:webHidden/>
              </w:rPr>
              <w:tab/>
            </w:r>
            <w:r w:rsidR="002C185F">
              <w:rPr>
                <w:noProof/>
                <w:webHidden/>
              </w:rPr>
              <w:fldChar w:fldCharType="begin"/>
            </w:r>
            <w:r w:rsidR="002C185F">
              <w:rPr>
                <w:noProof/>
                <w:webHidden/>
              </w:rPr>
              <w:instrText xml:space="preserve"> PAGEREF _Toc203731009 \h </w:instrText>
            </w:r>
            <w:r w:rsidR="002C185F">
              <w:rPr>
                <w:noProof/>
                <w:webHidden/>
              </w:rPr>
            </w:r>
            <w:r w:rsidR="002C185F">
              <w:rPr>
                <w:noProof/>
                <w:webHidden/>
              </w:rPr>
              <w:fldChar w:fldCharType="separate"/>
            </w:r>
            <w:r w:rsidR="002C185F">
              <w:rPr>
                <w:noProof/>
                <w:webHidden/>
              </w:rPr>
              <w:t>38</w:t>
            </w:r>
            <w:r w:rsidR="002C185F">
              <w:rPr>
                <w:noProof/>
                <w:webHidden/>
              </w:rPr>
              <w:fldChar w:fldCharType="end"/>
            </w:r>
          </w:hyperlink>
        </w:p>
        <w:p w14:paraId="69AD97F5" w14:textId="77777777" w:rsidR="002C185F" w:rsidRDefault="00812C94">
          <w:pPr>
            <w:pStyle w:val="TOC2"/>
            <w:tabs>
              <w:tab w:val="left" w:pos="880"/>
              <w:tab w:val="right" w:leader="dot" w:pos="9350"/>
            </w:tabs>
            <w:rPr>
              <w:rFonts w:eastAsiaTheme="minorEastAsia"/>
              <w:noProof/>
            </w:rPr>
          </w:pPr>
          <w:hyperlink w:anchor="_Toc203731010" w:history="1">
            <w:r w:rsidR="002C185F" w:rsidRPr="00B02690">
              <w:rPr>
                <w:rStyle w:val="Hyperlink"/>
                <w:rFonts w:ascii="Times New Roman" w:hAnsi="Times New Roman" w:cs="Times New Roman"/>
                <w:noProof/>
                <w14:textOutline w14:w="0" w14:cap="flat" w14:cmpd="sng" w14:algn="ctr">
                  <w14:noFill/>
                  <w14:prstDash w14:val="solid"/>
                  <w14:round/>
                </w14:textOutline>
              </w:rPr>
              <w:t>3.3</w:t>
            </w:r>
            <w:r w:rsidR="002C185F">
              <w:rPr>
                <w:rFonts w:eastAsiaTheme="minorEastAsia"/>
                <w:noProof/>
              </w:rPr>
              <w:tab/>
            </w:r>
            <w:r w:rsidR="002C185F" w:rsidRPr="00B02690">
              <w:rPr>
                <w:rStyle w:val="Hyperlink"/>
                <w:rFonts w:ascii="Times New Roman" w:hAnsi="Times New Roman" w:cs="Times New Roman"/>
                <w:noProof/>
                <w14:textOutline w14:w="0" w14:cap="flat" w14:cmpd="sng" w14:algn="ctr">
                  <w14:noFill/>
                  <w14:prstDash w14:val="solid"/>
                  <w14:round/>
                </w14:textOutline>
              </w:rPr>
              <w:t>SYSTEM CONFIGURATION</w:t>
            </w:r>
            <w:r w:rsidR="002C185F">
              <w:rPr>
                <w:noProof/>
                <w:webHidden/>
              </w:rPr>
              <w:tab/>
            </w:r>
            <w:r w:rsidR="002C185F">
              <w:rPr>
                <w:noProof/>
                <w:webHidden/>
              </w:rPr>
              <w:fldChar w:fldCharType="begin"/>
            </w:r>
            <w:r w:rsidR="002C185F">
              <w:rPr>
                <w:noProof/>
                <w:webHidden/>
              </w:rPr>
              <w:instrText xml:space="preserve"> PAGEREF _Toc203731010 \h </w:instrText>
            </w:r>
            <w:r w:rsidR="002C185F">
              <w:rPr>
                <w:noProof/>
                <w:webHidden/>
              </w:rPr>
            </w:r>
            <w:r w:rsidR="002C185F">
              <w:rPr>
                <w:noProof/>
                <w:webHidden/>
              </w:rPr>
              <w:fldChar w:fldCharType="separate"/>
            </w:r>
            <w:r w:rsidR="002C185F">
              <w:rPr>
                <w:noProof/>
                <w:webHidden/>
              </w:rPr>
              <w:t>40</w:t>
            </w:r>
            <w:r w:rsidR="002C185F">
              <w:rPr>
                <w:noProof/>
                <w:webHidden/>
              </w:rPr>
              <w:fldChar w:fldCharType="end"/>
            </w:r>
          </w:hyperlink>
        </w:p>
        <w:p w14:paraId="43AB8F82" w14:textId="77777777" w:rsidR="002C185F" w:rsidRDefault="00812C94">
          <w:pPr>
            <w:pStyle w:val="TOC3"/>
            <w:tabs>
              <w:tab w:val="left" w:pos="1320"/>
              <w:tab w:val="right" w:leader="dot" w:pos="9350"/>
            </w:tabs>
            <w:rPr>
              <w:rFonts w:eastAsiaTheme="minorEastAsia"/>
              <w:noProof/>
            </w:rPr>
          </w:pPr>
          <w:hyperlink w:anchor="_Toc203731011" w:history="1">
            <w:r w:rsidR="002C185F" w:rsidRPr="00B02690">
              <w:rPr>
                <w:rStyle w:val="Hyperlink"/>
                <w:rFonts w:ascii="Times New Roman" w:eastAsia="Times New Roman" w:hAnsi="Times New Roman" w:cs="Times New Roman"/>
                <w:noProof/>
                <w14:textOutline w14:w="0" w14:cap="flat" w14:cmpd="sng" w14:algn="ctr">
                  <w14:noFill/>
                  <w14:prstDash w14:val="solid"/>
                  <w14:round/>
                </w14:textOutline>
              </w:rPr>
              <w:t>3.3.1</w:t>
            </w:r>
            <w:r w:rsidR="002C185F">
              <w:rPr>
                <w:rFonts w:eastAsiaTheme="minorEastAsia"/>
                <w:noProof/>
              </w:rPr>
              <w:tab/>
            </w:r>
            <w:r w:rsidR="002C185F" w:rsidRPr="00B02690">
              <w:rPr>
                <w:rStyle w:val="Hyperlink"/>
                <w:rFonts w:ascii="Times New Roman" w:eastAsia="Times New Roman" w:hAnsi="Times New Roman" w:cs="Times New Roman"/>
                <w:noProof/>
                <w14:textOutline w14:w="0" w14:cap="flat" w14:cmpd="sng" w14:algn="ctr">
                  <w14:noFill/>
                  <w14:prstDash w14:val="solid"/>
                  <w14:round/>
                </w14:textOutline>
              </w:rPr>
              <w:t>SOLAR PANEL</w:t>
            </w:r>
            <w:r w:rsidR="002C185F">
              <w:rPr>
                <w:noProof/>
                <w:webHidden/>
              </w:rPr>
              <w:tab/>
            </w:r>
            <w:r w:rsidR="002C185F">
              <w:rPr>
                <w:noProof/>
                <w:webHidden/>
              </w:rPr>
              <w:fldChar w:fldCharType="begin"/>
            </w:r>
            <w:r w:rsidR="002C185F">
              <w:rPr>
                <w:noProof/>
                <w:webHidden/>
              </w:rPr>
              <w:instrText xml:space="preserve"> PAGEREF _Toc203731011 \h </w:instrText>
            </w:r>
            <w:r w:rsidR="002C185F">
              <w:rPr>
                <w:noProof/>
                <w:webHidden/>
              </w:rPr>
            </w:r>
            <w:r w:rsidR="002C185F">
              <w:rPr>
                <w:noProof/>
                <w:webHidden/>
              </w:rPr>
              <w:fldChar w:fldCharType="separate"/>
            </w:r>
            <w:r w:rsidR="002C185F">
              <w:rPr>
                <w:noProof/>
                <w:webHidden/>
              </w:rPr>
              <w:t>41</w:t>
            </w:r>
            <w:r w:rsidR="002C185F">
              <w:rPr>
                <w:noProof/>
                <w:webHidden/>
              </w:rPr>
              <w:fldChar w:fldCharType="end"/>
            </w:r>
          </w:hyperlink>
        </w:p>
        <w:p w14:paraId="27AD5195" w14:textId="77777777" w:rsidR="002C185F" w:rsidRDefault="00812C94">
          <w:pPr>
            <w:pStyle w:val="TOC3"/>
            <w:tabs>
              <w:tab w:val="left" w:pos="1320"/>
              <w:tab w:val="right" w:leader="dot" w:pos="9350"/>
            </w:tabs>
            <w:rPr>
              <w:rFonts w:eastAsiaTheme="minorEastAsia"/>
              <w:noProof/>
            </w:rPr>
          </w:pPr>
          <w:hyperlink w:anchor="_Toc203731012" w:history="1">
            <w:r w:rsidR="002C185F" w:rsidRPr="00B02690">
              <w:rPr>
                <w:rStyle w:val="Hyperlink"/>
                <w:rFonts w:ascii="Times New Roman" w:hAnsi="Times New Roman" w:cs="Times New Roman"/>
                <w:noProof/>
                <w14:textOutline w14:w="0" w14:cap="flat" w14:cmpd="sng" w14:algn="ctr">
                  <w14:noFill/>
                  <w14:prstDash w14:val="solid"/>
                  <w14:round/>
                </w14:textOutline>
              </w:rPr>
              <w:t>3.3.2</w:t>
            </w:r>
            <w:r w:rsidR="002C185F">
              <w:rPr>
                <w:rFonts w:eastAsiaTheme="minorEastAsia"/>
                <w:noProof/>
              </w:rPr>
              <w:tab/>
            </w:r>
            <w:r w:rsidR="002C185F" w:rsidRPr="00B02690">
              <w:rPr>
                <w:rStyle w:val="Hyperlink"/>
                <w:rFonts w:ascii="Times New Roman" w:hAnsi="Times New Roman" w:cs="Times New Roman"/>
                <w:noProof/>
                <w14:textOutline w14:w="0" w14:cap="flat" w14:cmpd="sng" w14:algn="ctr">
                  <w14:noFill/>
                  <w14:prstDash w14:val="solid"/>
                  <w14:round/>
                </w14:textOutline>
              </w:rPr>
              <w:t>MPPT SOLAR CHARGE CONTROLLER</w:t>
            </w:r>
            <w:r w:rsidR="002C185F">
              <w:rPr>
                <w:noProof/>
                <w:webHidden/>
              </w:rPr>
              <w:tab/>
            </w:r>
            <w:r w:rsidR="002C185F">
              <w:rPr>
                <w:noProof/>
                <w:webHidden/>
              </w:rPr>
              <w:fldChar w:fldCharType="begin"/>
            </w:r>
            <w:r w:rsidR="002C185F">
              <w:rPr>
                <w:noProof/>
                <w:webHidden/>
              </w:rPr>
              <w:instrText xml:space="preserve"> PAGEREF _Toc203731012 \h </w:instrText>
            </w:r>
            <w:r w:rsidR="002C185F">
              <w:rPr>
                <w:noProof/>
                <w:webHidden/>
              </w:rPr>
            </w:r>
            <w:r w:rsidR="002C185F">
              <w:rPr>
                <w:noProof/>
                <w:webHidden/>
              </w:rPr>
              <w:fldChar w:fldCharType="separate"/>
            </w:r>
            <w:r w:rsidR="002C185F">
              <w:rPr>
                <w:noProof/>
                <w:webHidden/>
              </w:rPr>
              <w:t>43</w:t>
            </w:r>
            <w:r w:rsidR="002C185F">
              <w:rPr>
                <w:noProof/>
                <w:webHidden/>
              </w:rPr>
              <w:fldChar w:fldCharType="end"/>
            </w:r>
          </w:hyperlink>
        </w:p>
        <w:p w14:paraId="3F1F956C" w14:textId="77777777" w:rsidR="002C185F" w:rsidRDefault="00812C94">
          <w:pPr>
            <w:pStyle w:val="TOC3"/>
            <w:tabs>
              <w:tab w:val="left" w:pos="1320"/>
              <w:tab w:val="right" w:leader="dot" w:pos="9350"/>
            </w:tabs>
            <w:rPr>
              <w:rFonts w:eastAsiaTheme="minorEastAsia"/>
              <w:noProof/>
            </w:rPr>
          </w:pPr>
          <w:hyperlink w:anchor="_Toc203731013" w:history="1">
            <w:r w:rsidR="002C185F" w:rsidRPr="00B02690">
              <w:rPr>
                <w:rStyle w:val="Hyperlink"/>
                <w:rFonts w:ascii="Times New Roman" w:hAnsi="Times New Roman" w:cs="Times New Roman"/>
                <w:noProof/>
                <w14:textOutline w14:w="0" w14:cap="flat" w14:cmpd="sng" w14:algn="ctr">
                  <w14:noFill/>
                  <w14:prstDash w14:val="solid"/>
                  <w14:round/>
                </w14:textOutline>
              </w:rPr>
              <w:t>3.3.3</w:t>
            </w:r>
            <w:r w:rsidR="002C185F">
              <w:rPr>
                <w:rFonts w:eastAsiaTheme="minorEastAsia"/>
                <w:noProof/>
              </w:rPr>
              <w:tab/>
            </w:r>
            <w:r w:rsidR="002C185F" w:rsidRPr="00B02690">
              <w:rPr>
                <w:rStyle w:val="Hyperlink"/>
                <w:rFonts w:ascii="Times New Roman" w:hAnsi="Times New Roman" w:cs="Times New Roman"/>
                <w:noProof/>
                <w14:textOutline w14:w="0" w14:cap="flat" w14:cmpd="sng" w14:algn="ctr">
                  <w14:noFill/>
                  <w14:prstDash w14:val="solid"/>
                  <w14:round/>
                </w14:textOutline>
              </w:rPr>
              <w:t>PWM SOLAR CHARGE CONTROLLER</w:t>
            </w:r>
            <w:r w:rsidR="002C185F">
              <w:rPr>
                <w:noProof/>
                <w:webHidden/>
              </w:rPr>
              <w:tab/>
            </w:r>
            <w:r w:rsidR="002C185F">
              <w:rPr>
                <w:noProof/>
                <w:webHidden/>
              </w:rPr>
              <w:fldChar w:fldCharType="begin"/>
            </w:r>
            <w:r w:rsidR="002C185F">
              <w:rPr>
                <w:noProof/>
                <w:webHidden/>
              </w:rPr>
              <w:instrText xml:space="preserve"> PAGEREF _Toc203731013 \h </w:instrText>
            </w:r>
            <w:r w:rsidR="002C185F">
              <w:rPr>
                <w:noProof/>
                <w:webHidden/>
              </w:rPr>
            </w:r>
            <w:r w:rsidR="002C185F">
              <w:rPr>
                <w:noProof/>
                <w:webHidden/>
              </w:rPr>
              <w:fldChar w:fldCharType="separate"/>
            </w:r>
            <w:r w:rsidR="002C185F">
              <w:rPr>
                <w:noProof/>
                <w:webHidden/>
              </w:rPr>
              <w:t>44</w:t>
            </w:r>
            <w:r w:rsidR="002C185F">
              <w:rPr>
                <w:noProof/>
                <w:webHidden/>
              </w:rPr>
              <w:fldChar w:fldCharType="end"/>
            </w:r>
          </w:hyperlink>
        </w:p>
        <w:p w14:paraId="39B43756" w14:textId="77777777" w:rsidR="002C185F" w:rsidRDefault="00812C94">
          <w:pPr>
            <w:pStyle w:val="TOC3"/>
            <w:tabs>
              <w:tab w:val="left" w:pos="1320"/>
              <w:tab w:val="right" w:leader="dot" w:pos="9350"/>
            </w:tabs>
            <w:rPr>
              <w:rFonts w:eastAsiaTheme="minorEastAsia"/>
              <w:noProof/>
            </w:rPr>
          </w:pPr>
          <w:hyperlink w:anchor="_Toc203731014" w:history="1">
            <w:r w:rsidR="002C185F" w:rsidRPr="00B02690">
              <w:rPr>
                <w:rStyle w:val="Hyperlink"/>
                <w:rFonts w:ascii="Times New Roman" w:hAnsi="Times New Roman" w:cs="Times New Roman"/>
                <w:noProof/>
                <w14:textOutline w14:w="0" w14:cap="flat" w14:cmpd="sng" w14:algn="ctr">
                  <w14:noFill/>
                  <w14:prstDash w14:val="solid"/>
                  <w14:round/>
                </w14:textOutline>
              </w:rPr>
              <w:t>3.3.4</w:t>
            </w:r>
            <w:r w:rsidR="002C185F">
              <w:rPr>
                <w:rFonts w:eastAsiaTheme="minorEastAsia"/>
                <w:noProof/>
              </w:rPr>
              <w:tab/>
            </w:r>
            <w:r w:rsidR="002C185F" w:rsidRPr="00B02690">
              <w:rPr>
                <w:rStyle w:val="Hyperlink"/>
                <w:rFonts w:ascii="Times New Roman" w:hAnsi="Times New Roman" w:cs="Times New Roman"/>
                <w:noProof/>
                <w14:textOutline w14:w="0" w14:cap="flat" w14:cmpd="sng" w14:algn="ctr">
                  <w14:noFill/>
                  <w14:prstDash w14:val="solid"/>
                  <w14:round/>
                </w14:textOutline>
              </w:rPr>
              <w:t>LOCAL MADE PWM CHARGE CONTROLLER</w:t>
            </w:r>
            <w:r w:rsidR="002C185F">
              <w:rPr>
                <w:noProof/>
                <w:webHidden/>
              </w:rPr>
              <w:tab/>
            </w:r>
            <w:r w:rsidR="002C185F">
              <w:rPr>
                <w:noProof/>
                <w:webHidden/>
              </w:rPr>
              <w:fldChar w:fldCharType="begin"/>
            </w:r>
            <w:r w:rsidR="002C185F">
              <w:rPr>
                <w:noProof/>
                <w:webHidden/>
              </w:rPr>
              <w:instrText xml:space="preserve"> PAGEREF _Toc203731014 \h </w:instrText>
            </w:r>
            <w:r w:rsidR="002C185F">
              <w:rPr>
                <w:noProof/>
                <w:webHidden/>
              </w:rPr>
            </w:r>
            <w:r w:rsidR="002C185F">
              <w:rPr>
                <w:noProof/>
                <w:webHidden/>
              </w:rPr>
              <w:fldChar w:fldCharType="separate"/>
            </w:r>
            <w:r w:rsidR="002C185F">
              <w:rPr>
                <w:noProof/>
                <w:webHidden/>
              </w:rPr>
              <w:t>46</w:t>
            </w:r>
            <w:r w:rsidR="002C185F">
              <w:rPr>
                <w:noProof/>
                <w:webHidden/>
              </w:rPr>
              <w:fldChar w:fldCharType="end"/>
            </w:r>
          </w:hyperlink>
        </w:p>
        <w:p w14:paraId="51BBB5AF" w14:textId="77777777" w:rsidR="002C185F" w:rsidRDefault="00812C94">
          <w:pPr>
            <w:pStyle w:val="TOC3"/>
            <w:tabs>
              <w:tab w:val="left" w:pos="1320"/>
              <w:tab w:val="right" w:leader="dot" w:pos="9350"/>
            </w:tabs>
            <w:rPr>
              <w:rFonts w:eastAsiaTheme="minorEastAsia"/>
              <w:noProof/>
            </w:rPr>
          </w:pPr>
          <w:hyperlink w:anchor="_Toc203731015" w:history="1">
            <w:r w:rsidR="002C185F" w:rsidRPr="00B02690">
              <w:rPr>
                <w:rStyle w:val="Hyperlink"/>
                <w:rFonts w:ascii="Times New Roman" w:hAnsi="Times New Roman" w:cs="Times New Roman"/>
                <w:noProof/>
                <w14:textOutline w14:w="0" w14:cap="flat" w14:cmpd="sng" w14:algn="ctr">
                  <w14:noFill/>
                  <w14:prstDash w14:val="solid"/>
                  <w14:round/>
                </w14:textOutline>
              </w:rPr>
              <w:t>3.3.5</w:t>
            </w:r>
            <w:r w:rsidR="002C185F">
              <w:rPr>
                <w:rFonts w:eastAsiaTheme="minorEastAsia"/>
                <w:noProof/>
              </w:rPr>
              <w:tab/>
            </w:r>
            <w:r w:rsidR="002C185F" w:rsidRPr="00B02690">
              <w:rPr>
                <w:rStyle w:val="Hyperlink"/>
                <w:rFonts w:ascii="Times New Roman" w:hAnsi="Times New Roman" w:cs="Times New Roman"/>
                <w:noProof/>
                <w14:textOutline w14:w="0" w14:cap="flat" w14:cmpd="sng" w14:algn="ctr">
                  <w14:noFill/>
                  <w14:prstDash w14:val="solid"/>
                  <w14:round/>
                </w14:textOutline>
              </w:rPr>
              <w:t>KNIFE SWITCH CHANGE OVER</w:t>
            </w:r>
            <w:r w:rsidR="002C185F">
              <w:rPr>
                <w:noProof/>
                <w:webHidden/>
              </w:rPr>
              <w:tab/>
            </w:r>
            <w:r w:rsidR="002C185F">
              <w:rPr>
                <w:noProof/>
                <w:webHidden/>
              </w:rPr>
              <w:fldChar w:fldCharType="begin"/>
            </w:r>
            <w:r w:rsidR="002C185F">
              <w:rPr>
                <w:noProof/>
                <w:webHidden/>
              </w:rPr>
              <w:instrText xml:space="preserve"> PAGEREF _Toc203731015 \h </w:instrText>
            </w:r>
            <w:r w:rsidR="002C185F">
              <w:rPr>
                <w:noProof/>
                <w:webHidden/>
              </w:rPr>
            </w:r>
            <w:r w:rsidR="002C185F">
              <w:rPr>
                <w:noProof/>
                <w:webHidden/>
              </w:rPr>
              <w:fldChar w:fldCharType="separate"/>
            </w:r>
            <w:r w:rsidR="002C185F">
              <w:rPr>
                <w:noProof/>
                <w:webHidden/>
              </w:rPr>
              <w:t>52</w:t>
            </w:r>
            <w:r w:rsidR="002C185F">
              <w:rPr>
                <w:noProof/>
                <w:webHidden/>
              </w:rPr>
              <w:fldChar w:fldCharType="end"/>
            </w:r>
          </w:hyperlink>
        </w:p>
        <w:p w14:paraId="2935D371" w14:textId="77777777" w:rsidR="002C185F" w:rsidRDefault="00812C94">
          <w:pPr>
            <w:pStyle w:val="TOC3"/>
            <w:tabs>
              <w:tab w:val="left" w:pos="1320"/>
              <w:tab w:val="right" w:leader="dot" w:pos="9350"/>
            </w:tabs>
            <w:rPr>
              <w:rFonts w:eastAsiaTheme="minorEastAsia"/>
              <w:noProof/>
            </w:rPr>
          </w:pPr>
          <w:hyperlink w:anchor="_Toc203731016" w:history="1">
            <w:r w:rsidR="002C185F" w:rsidRPr="00B02690">
              <w:rPr>
                <w:rStyle w:val="Hyperlink"/>
                <w:rFonts w:ascii="Times New Roman" w:hAnsi="Times New Roman" w:cs="Times New Roman"/>
                <w:noProof/>
                <w14:textOutline w14:w="0" w14:cap="flat" w14:cmpd="sng" w14:algn="ctr">
                  <w14:noFill/>
                  <w14:prstDash w14:val="solid"/>
                  <w14:round/>
                </w14:textOutline>
              </w:rPr>
              <w:t>3.3.6</w:t>
            </w:r>
            <w:r w:rsidR="002C185F">
              <w:rPr>
                <w:rFonts w:eastAsiaTheme="minorEastAsia"/>
                <w:noProof/>
              </w:rPr>
              <w:tab/>
            </w:r>
            <w:r w:rsidR="002C185F" w:rsidRPr="00B02690">
              <w:rPr>
                <w:rStyle w:val="Hyperlink"/>
                <w:rFonts w:ascii="Times New Roman" w:hAnsi="Times New Roman" w:cs="Times New Roman"/>
                <w:noProof/>
                <w14:textOutline w14:w="0" w14:cap="flat" w14:cmpd="sng" w14:algn="ctr">
                  <w14:noFill/>
                  <w14:prstDash w14:val="solid"/>
                  <w14:round/>
                </w14:textOutline>
              </w:rPr>
              <w:t>LITHIUM BATTERY</w:t>
            </w:r>
            <w:r w:rsidR="002C185F">
              <w:rPr>
                <w:noProof/>
                <w:webHidden/>
              </w:rPr>
              <w:tab/>
            </w:r>
            <w:r w:rsidR="002C185F">
              <w:rPr>
                <w:noProof/>
                <w:webHidden/>
              </w:rPr>
              <w:fldChar w:fldCharType="begin"/>
            </w:r>
            <w:r w:rsidR="002C185F">
              <w:rPr>
                <w:noProof/>
                <w:webHidden/>
              </w:rPr>
              <w:instrText xml:space="preserve"> PAGEREF _Toc203731016 \h </w:instrText>
            </w:r>
            <w:r w:rsidR="002C185F">
              <w:rPr>
                <w:noProof/>
                <w:webHidden/>
              </w:rPr>
            </w:r>
            <w:r w:rsidR="002C185F">
              <w:rPr>
                <w:noProof/>
                <w:webHidden/>
              </w:rPr>
              <w:fldChar w:fldCharType="separate"/>
            </w:r>
            <w:r w:rsidR="002C185F">
              <w:rPr>
                <w:noProof/>
                <w:webHidden/>
              </w:rPr>
              <w:t>53</w:t>
            </w:r>
            <w:r w:rsidR="002C185F">
              <w:rPr>
                <w:noProof/>
                <w:webHidden/>
              </w:rPr>
              <w:fldChar w:fldCharType="end"/>
            </w:r>
          </w:hyperlink>
        </w:p>
        <w:p w14:paraId="10FD59DD" w14:textId="77777777" w:rsidR="002C185F" w:rsidRDefault="00812C94">
          <w:pPr>
            <w:pStyle w:val="TOC3"/>
            <w:tabs>
              <w:tab w:val="left" w:pos="1320"/>
              <w:tab w:val="right" w:leader="dot" w:pos="9350"/>
            </w:tabs>
            <w:rPr>
              <w:rFonts w:eastAsiaTheme="minorEastAsia"/>
              <w:noProof/>
            </w:rPr>
          </w:pPr>
          <w:hyperlink w:anchor="_Toc203731017" w:history="1">
            <w:r w:rsidR="002C185F" w:rsidRPr="00B02690">
              <w:rPr>
                <w:rStyle w:val="Hyperlink"/>
                <w:rFonts w:ascii="Times New Roman" w:hAnsi="Times New Roman" w:cs="Times New Roman"/>
                <w:noProof/>
                <w14:textOutline w14:w="0" w14:cap="flat" w14:cmpd="sng" w14:algn="ctr">
                  <w14:noFill/>
                  <w14:prstDash w14:val="solid"/>
                  <w14:round/>
                </w14:textOutline>
              </w:rPr>
              <w:t>3.3.7</w:t>
            </w:r>
            <w:r w:rsidR="002C185F">
              <w:rPr>
                <w:rFonts w:eastAsiaTheme="minorEastAsia"/>
                <w:noProof/>
              </w:rPr>
              <w:tab/>
            </w:r>
            <w:r w:rsidR="002C185F" w:rsidRPr="00B02690">
              <w:rPr>
                <w:rStyle w:val="Hyperlink"/>
                <w:rFonts w:ascii="Times New Roman" w:hAnsi="Times New Roman" w:cs="Times New Roman"/>
                <w:noProof/>
                <w14:textOutline w14:w="0" w14:cap="flat" w14:cmpd="sng" w14:algn="ctr">
                  <w14:noFill/>
                  <w14:prstDash w14:val="solid"/>
                  <w14:round/>
                </w14:textOutline>
              </w:rPr>
              <w:t>INVERTER</w:t>
            </w:r>
            <w:r w:rsidR="002C185F">
              <w:rPr>
                <w:noProof/>
                <w:webHidden/>
              </w:rPr>
              <w:tab/>
            </w:r>
            <w:r w:rsidR="002C185F">
              <w:rPr>
                <w:noProof/>
                <w:webHidden/>
              </w:rPr>
              <w:fldChar w:fldCharType="begin"/>
            </w:r>
            <w:r w:rsidR="002C185F">
              <w:rPr>
                <w:noProof/>
                <w:webHidden/>
              </w:rPr>
              <w:instrText xml:space="preserve"> PAGEREF _Toc203731017 \h </w:instrText>
            </w:r>
            <w:r w:rsidR="002C185F">
              <w:rPr>
                <w:noProof/>
                <w:webHidden/>
              </w:rPr>
            </w:r>
            <w:r w:rsidR="002C185F">
              <w:rPr>
                <w:noProof/>
                <w:webHidden/>
              </w:rPr>
              <w:fldChar w:fldCharType="separate"/>
            </w:r>
            <w:r w:rsidR="002C185F">
              <w:rPr>
                <w:noProof/>
                <w:webHidden/>
              </w:rPr>
              <w:t>55</w:t>
            </w:r>
            <w:r w:rsidR="002C185F">
              <w:rPr>
                <w:noProof/>
                <w:webHidden/>
              </w:rPr>
              <w:fldChar w:fldCharType="end"/>
            </w:r>
          </w:hyperlink>
        </w:p>
        <w:p w14:paraId="626D3585" w14:textId="77777777" w:rsidR="002C185F" w:rsidRDefault="00812C94">
          <w:pPr>
            <w:pStyle w:val="TOC3"/>
            <w:tabs>
              <w:tab w:val="left" w:pos="1320"/>
              <w:tab w:val="right" w:leader="dot" w:pos="9350"/>
            </w:tabs>
            <w:rPr>
              <w:rFonts w:eastAsiaTheme="minorEastAsia"/>
              <w:noProof/>
            </w:rPr>
          </w:pPr>
          <w:hyperlink w:anchor="_Toc203731018" w:history="1">
            <w:r w:rsidR="002C185F" w:rsidRPr="00B02690">
              <w:rPr>
                <w:rStyle w:val="Hyperlink"/>
                <w:rFonts w:ascii="Times New Roman" w:hAnsi="Times New Roman" w:cs="Times New Roman"/>
                <w:noProof/>
                <w14:textOutline w14:w="0" w14:cap="flat" w14:cmpd="sng" w14:algn="ctr">
                  <w14:noFill/>
                  <w14:prstDash w14:val="solid"/>
                  <w14:round/>
                </w14:textOutline>
              </w:rPr>
              <w:t>3.3.8</w:t>
            </w:r>
            <w:r w:rsidR="002C185F">
              <w:rPr>
                <w:rFonts w:eastAsiaTheme="minorEastAsia"/>
                <w:noProof/>
              </w:rPr>
              <w:tab/>
            </w:r>
            <w:r w:rsidR="002C185F" w:rsidRPr="00B02690">
              <w:rPr>
                <w:rStyle w:val="Hyperlink"/>
                <w:rFonts w:ascii="Times New Roman" w:hAnsi="Times New Roman" w:cs="Times New Roman"/>
                <w:noProof/>
                <w14:textOutline w14:w="0" w14:cap="flat" w14:cmpd="sng" w14:algn="ctr">
                  <w14:noFill/>
                  <w14:prstDash w14:val="solid"/>
                  <w14:round/>
                </w14:textOutline>
              </w:rPr>
              <w:t>AC LOAD</w:t>
            </w:r>
            <w:r w:rsidR="002C185F">
              <w:rPr>
                <w:noProof/>
                <w:webHidden/>
              </w:rPr>
              <w:tab/>
            </w:r>
            <w:r w:rsidR="002C185F">
              <w:rPr>
                <w:noProof/>
                <w:webHidden/>
              </w:rPr>
              <w:fldChar w:fldCharType="begin"/>
            </w:r>
            <w:r w:rsidR="002C185F">
              <w:rPr>
                <w:noProof/>
                <w:webHidden/>
              </w:rPr>
              <w:instrText xml:space="preserve"> PAGEREF _Toc203731018 \h </w:instrText>
            </w:r>
            <w:r w:rsidR="002C185F">
              <w:rPr>
                <w:noProof/>
                <w:webHidden/>
              </w:rPr>
            </w:r>
            <w:r w:rsidR="002C185F">
              <w:rPr>
                <w:noProof/>
                <w:webHidden/>
              </w:rPr>
              <w:fldChar w:fldCharType="separate"/>
            </w:r>
            <w:r w:rsidR="002C185F">
              <w:rPr>
                <w:noProof/>
                <w:webHidden/>
              </w:rPr>
              <w:t>56</w:t>
            </w:r>
            <w:r w:rsidR="002C185F">
              <w:rPr>
                <w:noProof/>
                <w:webHidden/>
              </w:rPr>
              <w:fldChar w:fldCharType="end"/>
            </w:r>
          </w:hyperlink>
        </w:p>
        <w:p w14:paraId="12AB1F0A" w14:textId="77777777" w:rsidR="002C185F" w:rsidRDefault="00812C94">
          <w:pPr>
            <w:pStyle w:val="TOC3"/>
            <w:tabs>
              <w:tab w:val="left" w:pos="1320"/>
              <w:tab w:val="right" w:leader="dot" w:pos="9350"/>
            </w:tabs>
            <w:rPr>
              <w:rFonts w:eastAsiaTheme="minorEastAsia"/>
              <w:noProof/>
            </w:rPr>
          </w:pPr>
          <w:hyperlink w:anchor="_Toc203731019" w:history="1">
            <w:r w:rsidR="002C185F" w:rsidRPr="00B02690">
              <w:rPr>
                <w:rStyle w:val="Hyperlink"/>
                <w:rFonts w:ascii="Times New Roman" w:hAnsi="Times New Roman" w:cs="Times New Roman"/>
                <w:noProof/>
                <w14:textOutline w14:w="0" w14:cap="flat" w14:cmpd="sng" w14:algn="ctr">
                  <w14:noFill/>
                  <w14:prstDash w14:val="solid"/>
                  <w14:round/>
                </w14:textOutline>
              </w:rPr>
              <w:t>3.3.9</w:t>
            </w:r>
            <w:r w:rsidR="002C185F">
              <w:rPr>
                <w:rFonts w:eastAsiaTheme="minorEastAsia"/>
                <w:noProof/>
              </w:rPr>
              <w:tab/>
            </w:r>
            <w:r w:rsidR="002C185F" w:rsidRPr="00B02690">
              <w:rPr>
                <w:rStyle w:val="Hyperlink"/>
                <w:rFonts w:ascii="Times New Roman" w:hAnsi="Times New Roman" w:cs="Times New Roman"/>
                <w:noProof/>
                <w14:textOutline w14:w="0" w14:cap="flat" w14:cmpd="sng" w14:algn="ctr">
                  <w14:noFill/>
                  <w14:prstDash w14:val="solid"/>
                  <w14:round/>
                </w14:textOutline>
              </w:rPr>
              <w:t>13A SOCKET OUTLET</w:t>
            </w:r>
            <w:r w:rsidR="002C185F">
              <w:rPr>
                <w:noProof/>
                <w:webHidden/>
              </w:rPr>
              <w:tab/>
            </w:r>
            <w:r w:rsidR="002C185F">
              <w:rPr>
                <w:noProof/>
                <w:webHidden/>
              </w:rPr>
              <w:fldChar w:fldCharType="begin"/>
            </w:r>
            <w:r w:rsidR="002C185F">
              <w:rPr>
                <w:noProof/>
                <w:webHidden/>
              </w:rPr>
              <w:instrText xml:space="preserve"> PAGEREF _Toc203731019 \h </w:instrText>
            </w:r>
            <w:r w:rsidR="002C185F">
              <w:rPr>
                <w:noProof/>
                <w:webHidden/>
              </w:rPr>
            </w:r>
            <w:r w:rsidR="002C185F">
              <w:rPr>
                <w:noProof/>
                <w:webHidden/>
              </w:rPr>
              <w:fldChar w:fldCharType="separate"/>
            </w:r>
            <w:r w:rsidR="002C185F">
              <w:rPr>
                <w:noProof/>
                <w:webHidden/>
              </w:rPr>
              <w:t>57</w:t>
            </w:r>
            <w:r w:rsidR="002C185F">
              <w:rPr>
                <w:noProof/>
                <w:webHidden/>
              </w:rPr>
              <w:fldChar w:fldCharType="end"/>
            </w:r>
          </w:hyperlink>
        </w:p>
        <w:p w14:paraId="49D26F71" w14:textId="77777777" w:rsidR="002C185F" w:rsidRDefault="00812C94">
          <w:pPr>
            <w:pStyle w:val="TOC3"/>
            <w:tabs>
              <w:tab w:val="left" w:pos="1320"/>
              <w:tab w:val="right" w:leader="dot" w:pos="9350"/>
            </w:tabs>
            <w:rPr>
              <w:rFonts w:eastAsiaTheme="minorEastAsia"/>
              <w:noProof/>
            </w:rPr>
          </w:pPr>
          <w:hyperlink w:anchor="_Toc203731020" w:history="1">
            <w:r w:rsidR="002C185F" w:rsidRPr="00B02690">
              <w:rPr>
                <w:rStyle w:val="Hyperlink"/>
                <w:rFonts w:ascii="Times New Roman" w:hAnsi="Times New Roman" w:cs="Times New Roman"/>
                <w:noProof/>
                <w14:textOutline w14:w="0" w14:cap="flat" w14:cmpd="sng" w14:algn="ctr">
                  <w14:noFill/>
                  <w14:prstDash w14:val="solid"/>
                  <w14:round/>
                </w14:textOutline>
              </w:rPr>
              <w:t>3.3.10</w:t>
            </w:r>
            <w:r w:rsidR="002C185F">
              <w:rPr>
                <w:rFonts w:eastAsiaTheme="minorEastAsia"/>
                <w:noProof/>
              </w:rPr>
              <w:tab/>
            </w:r>
            <w:r w:rsidR="002C185F" w:rsidRPr="00B02690">
              <w:rPr>
                <w:rStyle w:val="Hyperlink"/>
                <w:rFonts w:ascii="Times New Roman" w:hAnsi="Times New Roman" w:cs="Times New Roman"/>
                <w:noProof/>
                <w14:textOutline w14:w="0" w14:cap="flat" w14:cmpd="sng" w14:algn="ctr">
                  <w14:noFill/>
                  <w14:prstDash w14:val="solid"/>
                  <w14:round/>
                </w14:textOutline>
              </w:rPr>
              <w:t>LAMPHOLDER</w:t>
            </w:r>
            <w:r w:rsidR="002C185F">
              <w:rPr>
                <w:noProof/>
                <w:webHidden/>
              </w:rPr>
              <w:tab/>
            </w:r>
            <w:r w:rsidR="002C185F">
              <w:rPr>
                <w:noProof/>
                <w:webHidden/>
              </w:rPr>
              <w:fldChar w:fldCharType="begin"/>
            </w:r>
            <w:r w:rsidR="002C185F">
              <w:rPr>
                <w:noProof/>
                <w:webHidden/>
              </w:rPr>
              <w:instrText xml:space="preserve"> PAGEREF _Toc203731020 \h </w:instrText>
            </w:r>
            <w:r w:rsidR="002C185F">
              <w:rPr>
                <w:noProof/>
                <w:webHidden/>
              </w:rPr>
            </w:r>
            <w:r w:rsidR="002C185F">
              <w:rPr>
                <w:noProof/>
                <w:webHidden/>
              </w:rPr>
              <w:fldChar w:fldCharType="separate"/>
            </w:r>
            <w:r w:rsidR="002C185F">
              <w:rPr>
                <w:noProof/>
                <w:webHidden/>
              </w:rPr>
              <w:t>57</w:t>
            </w:r>
            <w:r w:rsidR="002C185F">
              <w:rPr>
                <w:noProof/>
                <w:webHidden/>
              </w:rPr>
              <w:fldChar w:fldCharType="end"/>
            </w:r>
          </w:hyperlink>
        </w:p>
        <w:p w14:paraId="290A0D5B" w14:textId="77777777" w:rsidR="002C185F" w:rsidRDefault="00812C94">
          <w:pPr>
            <w:pStyle w:val="TOC3"/>
            <w:tabs>
              <w:tab w:val="left" w:pos="1320"/>
              <w:tab w:val="right" w:leader="dot" w:pos="9350"/>
            </w:tabs>
            <w:rPr>
              <w:rFonts w:eastAsiaTheme="minorEastAsia"/>
              <w:noProof/>
            </w:rPr>
          </w:pPr>
          <w:hyperlink w:anchor="_Toc203731021" w:history="1">
            <w:r w:rsidR="002C185F" w:rsidRPr="00B02690">
              <w:rPr>
                <w:rStyle w:val="Hyperlink"/>
                <w:rFonts w:ascii="Times New Roman" w:hAnsi="Times New Roman" w:cs="Times New Roman"/>
                <w:noProof/>
                <w14:textOutline w14:w="0" w14:cap="flat" w14:cmpd="sng" w14:algn="ctr">
                  <w14:noFill/>
                  <w14:prstDash w14:val="solid"/>
                  <w14:round/>
                </w14:textOutline>
              </w:rPr>
              <w:t>3.3.11</w:t>
            </w:r>
            <w:r w:rsidR="002C185F">
              <w:rPr>
                <w:rFonts w:eastAsiaTheme="minorEastAsia"/>
                <w:noProof/>
              </w:rPr>
              <w:tab/>
            </w:r>
            <w:r w:rsidR="002C185F" w:rsidRPr="00B02690">
              <w:rPr>
                <w:rStyle w:val="Hyperlink"/>
                <w:rFonts w:ascii="Times New Roman" w:hAnsi="Times New Roman" w:cs="Times New Roman"/>
                <w:noProof/>
                <w14:textOutline w14:w="0" w14:cap="flat" w14:cmpd="sng" w14:algn="ctr">
                  <w14:noFill/>
                  <w14:prstDash w14:val="solid"/>
                  <w14:round/>
                </w14:textOutline>
              </w:rPr>
              <w:t>LED BULB</w:t>
            </w:r>
            <w:r w:rsidR="002C185F">
              <w:rPr>
                <w:noProof/>
                <w:webHidden/>
              </w:rPr>
              <w:tab/>
            </w:r>
            <w:r w:rsidR="002C185F">
              <w:rPr>
                <w:noProof/>
                <w:webHidden/>
              </w:rPr>
              <w:fldChar w:fldCharType="begin"/>
            </w:r>
            <w:r w:rsidR="002C185F">
              <w:rPr>
                <w:noProof/>
                <w:webHidden/>
              </w:rPr>
              <w:instrText xml:space="preserve"> PAGEREF _Toc203731021 \h </w:instrText>
            </w:r>
            <w:r w:rsidR="002C185F">
              <w:rPr>
                <w:noProof/>
                <w:webHidden/>
              </w:rPr>
            </w:r>
            <w:r w:rsidR="002C185F">
              <w:rPr>
                <w:noProof/>
                <w:webHidden/>
              </w:rPr>
              <w:fldChar w:fldCharType="separate"/>
            </w:r>
            <w:r w:rsidR="002C185F">
              <w:rPr>
                <w:noProof/>
                <w:webHidden/>
              </w:rPr>
              <w:t>58</w:t>
            </w:r>
            <w:r w:rsidR="002C185F">
              <w:rPr>
                <w:noProof/>
                <w:webHidden/>
              </w:rPr>
              <w:fldChar w:fldCharType="end"/>
            </w:r>
          </w:hyperlink>
        </w:p>
        <w:p w14:paraId="01AF2498" w14:textId="77777777" w:rsidR="002C185F" w:rsidRDefault="00812C94">
          <w:pPr>
            <w:pStyle w:val="TOC3"/>
            <w:tabs>
              <w:tab w:val="left" w:pos="1320"/>
              <w:tab w:val="right" w:leader="dot" w:pos="9350"/>
            </w:tabs>
            <w:rPr>
              <w:rFonts w:eastAsiaTheme="minorEastAsia"/>
              <w:noProof/>
            </w:rPr>
          </w:pPr>
          <w:hyperlink w:anchor="_Toc203731022" w:history="1">
            <w:r w:rsidR="002C185F" w:rsidRPr="00B02690">
              <w:rPr>
                <w:rStyle w:val="Hyperlink"/>
                <w:rFonts w:ascii="Times New Roman" w:hAnsi="Times New Roman" w:cs="Times New Roman"/>
                <w:noProof/>
                <w14:textOutline w14:w="0" w14:cap="flat" w14:cmpd="sng" w14:algn="ctr">
                  <w14:noFill/>
                  <w14:prstDash w14:val="solid"/>
                  <w14:round/>
                </w14:textOutline>
              </w:rPr>
              <w:t>3.3.12</w:t>
            </w:r>
            <w:r w:rsidR="002C185F">
              <w:rPr>
                <w:rFonts w:eastAsiaTheme="minorEastAsia"/>
                <w:noProof/>
              </w:rPr>
              <w:tab/>
            </w:r>
            <w:r w:rsidR="002C185F" w:rsidRPr="00B02690">
              <w:rPr>
                <w:rStyle w:val="Hyperlink"/>
                <w:rFonts w:ascii="Times New Roman" w:hAnsi="Times New Roman" w:cs="Times New Roman"/>
                <w:noProof/>
                <w14:textOutline w14:w="0" w14:cap="flat" w14:cmpd="sng" w14:algn="ctr">
                  <w14:noFill/>
                  <w14:prstDash w14:val="solid"/>
                  <w14:round/>
                </w14:textOutline>
              </w:rPr>
              <w:t>DC CABLE</w:t>
            </w:r>
            <w:r w:rsidR="002C185F">
              <w:rPr>
                <w:noProof/>
                <w:webHidden/>
              </w:rPr>
              <w:tab/>
            </w:r>
            <w:r w:rsidR="002C185F">
              <w:rPr>
                <w:noProof/>
                <w:webHidden/>
              </w:rPr>
              <w:fldChar w:fldCharType="begin"/>
            </w:r>
            <w:r w:rsidR="002C185F">
              <w:rPr>
                <w:noProof/>
                <w:webHidden/>
              </w:rPr>
              <w:instrText xml:space="preserve"> PAGEREF _Toc203731022 \h </w:instrText>
            </w:r>
            <w:r w:rsidR="002C185F">
              <w:rPr>
                <w:noProof/>
                <w:webHidden/>
              </w:rPr>
            </w:r>
            <w:r w:rsidR="002C185F">
              <w:rPr>
                <w:noProof/>
                <w:webHidden/>
              </w:rPr>
              <w:fldChar w:fldCharType="separate"/>
            </w:r>
            <w:r w:rsidR="002C185F">
              <w:rPr>
                <w:noProof/>
                <w:webHidden/>
              </w:rPr>
              <w:t>59</w:t>
            </w:r>
            <w:r w:rsidR="002C185F">
              <w:rPr>
                <w:noProof/>
                <w:webHidden/>
              </w:rPr>
              <w:fldChar w:fldCharType="end"/>
            </w:r>
          </w:hyperlink>
        </w:p>
        <w:p w14:paraId="371B881A" w14:textId="77777777" w:rsidR="002C185F" w:rsidRDefault="00812C94">
          <w:pPr>
            <w:pStyle w:val="TOC3"/>
            <w:tabs>
              <w:tab w:val="left" w:pos="1320"/>
              <w:tab w:val="right" w:leader="dot" w:pos="9350"/>
            </w:tabs>
            <w:rPr>
              <w:rFonts w:eastAsiaTheme="minorEastAsia"/>
              <w:noProof/>
            </w:rPr>
          </w:pPr>
          <w:hyperlink w:anchor="_Toc203731023" w:history="1">
            <w:r w:rsidR="002C185F" w:rsidRPr="00B02690">
              <w:rPr>
                <w:rStyle w:val="Hyperlink"/>
                <w:rFonts w:ascii="Times New Roman" w:hAnsi="Times New Roman" w:cs="Times New Roman"/>
                <w:noProof/>
                <w14:textOutline w14:w="0" w14:cap="flat" w14:cmpd="sng" w14:algn="ctr">
                  <w14:noFill/>
                  <w14:prstDash w14:val="solid"/>
                  <w14:round/>
                </w14:textOutline>
              </w:rPr>
              <w:t>3.3.13</w:t>
            </w:r>
            <w:r w:rsidR="002C185F">
              <w:rPr>
                <w:rFonts w:eastAsiaTheme="minorEastAsia"/>
                <w:noProof/>
              </w:rPr>
              <w:tab/>
            </w:r>
            <w:r w:rsidR="002C185F" w:rsidRPr="00B02690">
              <w:rPr>
                <w:rStyle w:val="Hyperlink"/>
                <w:rFonts w:ascii="Times New Roman" w:hAnsi="Times New Roman" w:cs="Times New Roman"/>
                <w:noProof/>
                <w14:textOutline w14:w="0" w14:cap="flat" w14:cmpd="sng" w14:algn="ctr">
                  <w14:noFill/>
                  <w14:prstDash w14:val="solid"/>
                  <w14:round/>
                </w14:textOutline>
              </w:rPr>
              <w:t>AC CABLE</w:t>
            </w:r>
            <w:r w:rsidR="002C185F">
              <w:rPr>
                <w:noProof/>
                <w:webHidden/>
              </w:rPr>
              <w:tab/>
            </w:r>
            <w:r w:rsidR="002C185F">
              <w:rPr>
                <w:noProof/>
                <w:webHidden/>
              </w:rPr>
              <w:fldChar w:fldCharType="begin"/>
            </w:r>
            <w:r w:rsidR="002C185F">
              <w:rPr>
                <w:noProof/>
                <w:webHidden/>
              </w:rPr>
              <w:instrText xml:space="preserve"> PAGEREF _Toc203731023 \h </w:instrText>
            </w:r>
            <w:r w:rsidR="002C185F">
              <w:rPr>
                <w:noProof/>
                <w:webHidden/>
              </w:rPr>
            </w:r>
            <w:r w:rsidR="002C185F">
              <w:rPr>
                <w:noProof/>
                <w:webHidden/>
              </w:rPr>
              <w:fldChar w:fldCharType="separate"/>
            </w:r>
            <w:r w:rsidR="002C185F">
              <w:rPr>
                <w:noProof/>
                <w:webHidden/>
              </w:rPr>
              <w:t>59</w:t>
            </w:r>
            <w:r w:rsidR="002C185F">
              <w:rPr>
                <w:noProof/>
                <w:webHidden/>
              </w:rPr>
              <w:fldChar w:fldCharType="end"/>
            </w:r>
          </w:hyperlink>
        </w:p>
        <w:p w14:paraId="36411FB8" w14:textId="77777777" w:rsidR="002C185F" w:rsidRDefault="00812C94">
          <w:pPr>
            <w:pStyle w:val="TOC2"/>
            <w:tabs>
              <w:tab w:val="left" w:pos="880"/>
              <w:tab w:val="right" w:leader="dot" w:pos="9350"/>
            </w:tabs>
            <w:rPr>
              <w:rFonts w:eastAsiaTheme="minorEastAsia"/>
              <w:noProof/>
            </w:rPr>
          </w:pPr>
          <w:hyperlink w:anchor="_Toc203731024" w:history="1">
            <w:r w:rsidR="002C185F" w:rsidRPr="00B02690">
              <w:rPr>
                <w:rStyle w:val="Hyperlink"/>
                <w:rFonts w:ascii="Times New Roman" w:hAnsi="Times New Roman" w:cs="Times New Roman"/>
                <w:noProof/>
                <w14:textOutline w14:w="0" w14:cap="flat" w14:cmpd="sng" w14:algn="ctr">
                  <w14:noFill/>
                  <w14:prstDash w14:val="solid"/>
                  <w14:round/>
                </w14:textOutline>
              </w:rPr>
              <w:t>3.4</w:t>
            </w:r>
            <w:r w:rsidR="002C185F">
              <w:rPr>
                <w:rFonts w:eastAsiaTheme="minorEastAsia"/>
                <w:noProof/>
              </w:rPr>
              <w:tab/>
            </w:r>
            <w:r w:rsidR="002C185F" w:rsidRPr="00B02690">
              <w:rPr>
                <w:rStyle w:val="Hyperlink"/>
                <w:rFonts w:ascii="Times New Roman" w:hAnsi="Times New Roman" w:cs="Times New Roman"/>
                <w:noProof/>
                <w14:textOutline w14:w="0" w14:cap="flat" w14:cmpd="sng" w14:algn="ctr">
                  <w14:noFill/>
                  <w14:prstDash w14:val="solid"/>
                  <w14:round/>
                </w14:textOutline>
              </w:rPr>
              <w:t>SUMMARY</w:t>
            </w:r>
            <w:r w:rsidR="002C185F">
              <w:rPr>
                <w:noProof/>
                <w:webHidden/>
              </w:rPr>
              <w:tab/>
            </w:r>
            <w:r w:rsidR="002C185F">
              <w:rPr>
                <w:noProof/>
                <w:webHidden/>
              </w:rPr>
              <w:fldChar w:fldCharType="begin"/>
            </w:r>
            <w:r w:rsidR="002C185F">
              <w:rPr>
                <w:noProof/>
                <w:webHidden/>
              </w:rPr>
              <w:instrText xml:space="preserve"> PAGEREF _Toc203731024 \h </w:instrText>
            </w:r>
            <w:r w:rsidR="002C185F">
              <w:rPr>
                <w:noProof/>
                <w:webHidden/>
              </w:rPr>
            </w:r>
            <w:r w:rsidR="002C185F">
              <w:rPr>
                <w:noProof/>
                <w:webHidden/>
              </w:rPr>
              <w:fldChar w:fldCharType="separate"/>
            </w:r>
            <w:r w:rsidR="002C185F">
              <w:rPr>
                <w:noProof/>
                <w:webHidden/>
              </w:rPr>
              <w:t>61</w:t>
            </w:r>
            <w:r w:rsidR="002C185F">
              <w:rPr>
                <w:noProof/>
                <w:webHidden/>
              </w:rPr>
              <w:fldChar w:fldCharType="end"/>
            </w:r>
          </w:hyperlink>
        </w:p>
        <w:p w14:paraId="7B6AB141" w14:textId="77777777" w:rsidR="002C185F" w:rsidRDefault="00812C94">
          <w:pPr>
            <w:pStyle w:val="TOC1"/>
            <w:rPr>
              <w:rFonts w:eastAsiaTheme="minorEastAsia"/>
              <w:noProof/>
            </w:rPr>
          </w:pPr>
          <w:hyperlink w:anchor="_Toc203731025" w:history="1">
            <w:r w:rsidR="002C185F" w:rsidRPr="00B02690">
              <w:rPr>
                <w:rStyle w:val="Hyperlink"/>
                <w:rFonts w:ascii="Times New Roman" w:hAnsi="Times New Roman" w:cs="Times New Roman"/>
                <w:noProof/>
                <w14:textOutline w14:w="0" w14:cap="flat" w14:cmpd="sng" w14:algn="ctr">
                  <w14:noFill/>
                  <w14:prstDash w14:val="solid"/>
                  <w14:round/>
                </w14:textOutline>
              </w:rPr>
              <w:t>CHAPTER FOUR</w:t>
            </w:r>
            <w:r w:rsidR="002C185F">
              <w:rPr>
                <w:noProof/>
                <w:webHidden/>
              </w:rPr>
              <w:tab/>
            </w:r>
            <w:r w:rsidR="002C185F">
              <w:rPr>
                <w:noProof/>
                <w:webHidden/>
              </w:rPr>
              <w:fldChar w:fldCharType="begin"/>
            </w:r>
            <w:r w:rsidR="002C185F">
              <w:rPr>
                <w:noProof/>
                <w:webHidden/>
              </w:rPr>
              <w:instrText xml:space="preserve"> PAGEREF _Toc203731025 \h </w:instrText>
            </w:r>
            <w:r w:rsidR="002C185F">
              <w:rPr>
                <w:noProof/>
                <w:webHidden/>
              </w:rPr>
            </w:r>
            <w:r w:rsidR="002C185F">
              <w:rPr>
                <w:noProof/>
                <w:webHidden/>
              </w:rPr>
              <w:fldChar w:fldCharType="separate"/>
            </w:r>
            <w:r w:rsidR="002C185F">
              <w:rPr>
                <w:noProof/>
                <w:webHidden/>
              </w:rPr>
              <w:t>62</w:t>
            </w:r>
            <w:r w:rsidR="002C185F">
              <w:rPr>
                <w:noProof/>
                <w:webHidden/>
              </w:rPr>
              <w:fldChar w:fldCharType="end"/>
            </w:r>
          </w:hyperlink>
        </w:p>
        <w:p w14:paraId="471EFB88" w14:textId="77777777" w:rsidR="002C185F" w:rsidRDefault="00812C94">
          <w:pPr>
            <w:pStyle w:val="TOC2"/>
            <w:tabs>
              <w:tab w:val="left" w:pos="880"/>
              <w:tab w:val="right" w:leader="dot" w:pos="9350"/>
            </w:tabs>
            <w:rPr>
              <w:rFonts w:eastAsiaTheme="minorEastAsia"/>
              <w:noProof/>
            </w:rPr>
          </w:pPr>
          <w:hyperlink w:anchor="_Toc203731026" w:history="1">
            <w:r w:rsidR="002C185F" w:rsidRPr="00B02690">
              <w:rPr>
                <w:rStyle w:val="Hyperlink"/>
                <w:rFonts w:ascii="Times New Roman" w:hAnsi="Times New Roman" w:cs="Times New Roman"/>
                <w:noProof/>
                <w14:textOutline w14:w="0" w14:cap="flat" w14:cmpd="sng" w14:algn="ctr">
                  <w14:noFill/>
                  <w14:prstDash w14:val="solid"/>
                  <w14:round/>
                </w14:textOutline>
              </w:rPr>
              <w:t>4.0</w:t>
            </w:r>
            <w:r w:rsidR="002C185F">
              <w:rPr>
                <w:rFonts w:eastAsiaTheme="minorEastAsia"/>
                <w:noProof/>
              </w:rPr>
              <w:tab/>
            </w:r>
            <w:r w:rsidR="002C185F" w:rsidRPr="00B02690">
              <w:rPr>
                <w:rStyle w:val="Hyperlink"/>
                <w:rFonts w:ascii="Times New Roman" w:hAnsi="Times New Roman" w:cs="Times New Roman"/>
                <w:noProof/>
                <w14:textOutline w14:w="0" w14:cap="flat" w14:cmpd="sng" w14:algn="ctr">
                  <w14:noFill/>
                  <w14:prstDash w14:val="solid"/>
                  <w14:round/>
                </w14:textOutline>
              </w:rPr>
              <w:t>TEST AND RESULTS</w:t>
            </w:r>
            <w:r w:rsidR="002C185F">
              <w:rPr>
                <w:noProof/>
                <w:webHidden/>
              </w:rPr>
              <w:tab/>
            </w:r>
            <w:r w:rsidR="002C185F">
              <w:rPr>
                <w:noProof/>
                <w:webHidden/>
              </w:rPr>
              <w:fldChar w:fldCharType="begin"/>
            </w:r>
            <w:r w:rsidR="002C185F">
              <w:rPr>
                <w:noProof/>
                <w:webHidden/>
              </w:rPr>
              <w:instrText xml:space="preserve"> PAGEREF _Toc203731026 \h </w:instrText>
            </w:r>
            <w:r w:rsidR="002C185F">
              <w:rPr>
                <w:noProof/>
                <w:webHidden/>
              </w:rPr>
            </w:r>
            <w:r w:rsidR="002C185F">
              <w:rPr>
                <w:noProof/>
                <w:webHidden/>
              </w:rPr>
              <w:fldChar w:fldCharType="separate"/>
            </w:r>
            <w:r w:rsidR="002C185F">
              <w:rPr>
                <w:noProof/>
                <w:webHidden/>
              </w:rPr>
              <w:t>62</w:t>
            </w:r>
            <w:r w:rsidR="002C185F">
              <w:rPr>
                <w:noProof/>
                <w:webHidden/>
              </w:rPr>
              <w:fldChar w:fldCharType="end"/>
            </w:r>
          </w:hyperlink>
        </w:p>
        <w:p w14:paraId="0AA4600F" w14:textId="77777777" w:rsidR="002C185F" w:rsidRDefault="00812C94">
          <w:pPr>
            <w:pStyle w:val="TOC3"/>
            <w:tabs>
              <w:tab w:val="left" w:pos="1100"/>
              <w:tab w:val="right" w:leader="dot" w:pos="9350"/>
            </w:tabs>
            <w:rPr>
              <w:rFonts w:eastAsiaTheme="minorEastAsia"/>
              <w:noProof/>
            </w:rPr>
          </w:pPr>
          <w:hyperlink w:anchor="_Toc203731027" w:history="1">
            <w:r w:rsidR="002C185F" w:rsidRPr="00B02690">
              <w:rPr>
                <w:rStyle w:val="Hyperlink"/>
                <w:rFonts w:ascii="Times New Roman" w:hAnsi="Times New Roman" w:cs="Times New Roman"/>
                <w:noProof/>
              </w:rPr>
              <w:t>4.1</w:t>
            </w:r>
            <w:r w:rsidR="002C185F">
              <w:rPr>
                <w:rFonts w:eastAsiaTheme="minorEastAsia"/>
                <w:noProof/>
              </w:rPr>
              <w:tab/>
            </w:r>
            <w:r w:rsidR="002C185F" w:rsidRPr="00B02690">
              <w:rPr>
                <w:rStyle w:val="Hyperlink"/>
                <w:rFonts w:ascii="Times New Roman" w:hAnsi="Times New Roman" w:cs="Times New Roman"/>
                <w:noProof/>
              </w:rPr>
              <w:t>CHARGING AND DISCHARGING OF THE BATTERY</w:t>
            </w:r>
            <w:r w:rsidR="002C185F">
              <w:rPr>
                <w:noProof/>
                <w:webHidden/>
              </w:rPr>
              <w:tab/>
            </w:r>
            <w:r w:rsidR="002C185F">
              <w:rPr>
                <w:noProof/>
                <w:webHidden/>
              </w:rPr>
              <w:fldChar w:fldCharType="begin"/>
            </w:r>
            <w:r w:rsidR="002C185F">
              <w:rPr>
                <w:noProof/>
                <w:webHidden/>
              </w:rPr>
              <w:instrText xml:space="preserve"> PAGEREF _Toc203731027 \h </w:instrText>
            </w:r>
            <w:r w:rsidR="002C185F">
              <w:rPr>
                <w:noProof/>
                <w:webHidden/>
              </w:rPr>
            </w:r>
            <w:r w:rsidR="002C185F">
              <w:rPr>
                <w:noProof/>
                <w:webHidden/>
              </w:rPr>
              <w:fldChar w:fldCharType="separate"/>
            </w:r>
            <w:r w:rsidR="002C185F">
              <w:rPr>
                <w:noProof/>
                <w:webHidden/>
              </w:rPr>
              <w:t>67</w:t>
            </w:r>
            <w:r w:rsidR="002C185F">
              <w:rPr>
                <w:noProof/>
                <w:webHidden/>
              </w:rPr>
              <w:fldChar w:fldCharType="end"/>
            </w:r>
          </w:hyperlink>
        </w:p>
        <w:p w14:paraId="5F05D625" w14:textId="77777777" w:rsidR="002C185F" w:rsidRDefault="00812C94">
          <w:pPr>
            <w:pStyle w:val="TOC3"/>
            <w:tabs>
              <w:tab w:val="left" w:pos="1100"/>
              <w:tab w:val="right" w:leader="dot" w:pos="9350"/>
            </w:tabs>
            <w:rPr>
              <w:rFonts w:eastAsiaTheme="minorEastAsia"/>
              <w:noProof/>
            </w:rPr>
          </w:pPr>
          <w:hyperlink w:anchor="_Toc203731028" w:history="1">
            <w:r w:rsidR="002C185F" w:rsidRPr="00B02690">
              <w:rPr>
                <w:rStyle w:val="Hyperlink"/>
                <w:rFonts w:ascii="Times New Roman" w:hAnsi="Times New Roman" w:cs="Times New Roman"/>
                <w:noProof/>
              </w:rPr>
              <w:t>4.2</w:t>
            </w:r>
            <w:r w:rsidR="002C185F">
              <w:rPr>
                <w:rFonts w:eastAsiaTheme="minorEastAsia"/>
                <w:noProof/>
              </w:rPr>
              <w:tab/>
            </w:r>
            <w:r w:rsidR="002C185F" w:rsidRPr="00B02690">
              <w:rPr>
                <w:rStyle w:val="Hyperlink"/>
                <w:rFonts w:ascii="Times New Roman" w:hAnsi="Times New Roman" w:cs="Times New Roman"/>
                <w:noProof/>
              </w:rPr>
              <w:t>EFFICIENCY OF THE INVERTER</w:t>
            </w:r>
            <w:r w:rsidR="002C185F">
              <w:rPr>
                <w:noProof/>
                <w:webHidden/>
              </w:rPr>
              <w:tab/>
            </w:r>
            <w:r w:rsidR="002C185F">
              <w:rPr>
                <w:noProof/>
                <w:webHidden/>
              </w:rPr>
              <w:fldChar w:fldCharType="begin"/>
            </w:r>
            <w:r w:rsidR="002C185F">
              <w:rPr>
                <w:noProof/>
                <w:webHidden/>
              </w:rPr>
              <w:instrText xml:space="preserve"> PAGEREF _Toc203731028 \h </w:instrText>
            </w:r>
            <w:r w:rsidR="002C185F">
              <w:rPr>
                <w:noProof/>
                <w:webHidden/>
              </w:rPr>
            </w:r>
            <w:r w:rsidR="002C185F">
              <w:rPr>
                <w:noProof/>
                <w:webHidden/>
              </w:rPr>
              <w:fldChar w:fldCharType="separate"/>
            </w:r>
            <w:r w:rsidR="002C185F">
              <w:rPr>
                <w:noProof/>
                <w:webHidden/>
              </w:rPr>
              <w:t>69</w:t>
            </w:r>
            <w:r w:rsidR="002C185F">
              <w:rPr>
                <w:noProof/>
                <w:webHidden/>
              </w:rPr>
              <w:fldChar w:fldCharType="end"/>
            </w:r>
          </w:hyperlink>
        </w:p>
        <w:p w14:paraId="7DF53A34" w14:textId="77777777" w:rsidR="002C185F" w:rsidRDefault="00812C94">
          <w:pPr>
            <w:pStyle w:val="TOC3"/>
            <w:tabs>
              <w:tab w:val="left" w:pos="1100"/>
              <w:tab w:val="right" w:leader="dot" w:pos="9350"/>
            </w:tabs>
            <w:rPr>
              <w:rFonts w:eastAsiaTheme="minorEastAsia"/>
              <w:noProof/>
            </w:rPr>
          </w:pPr>
          <w:hyperlink w:anchor="_Toc203731029" w:history="1">
            <w:r w:rsidR="002C185F" w:rsidRPr="00B02690">
              <w:rPr>
                <w:rStyle w:val="Hyperlink"/>
                <w:rFonts w:ascii="Times New Roman" w:hAnsi="Times New Roman" w:cs="Times New Roman"/>
                <w:noProof/>
              </w:rPr>
              <w:t>4.3</w:t>
            </w:r>
            <w:r w:rsidR="002C185F">
              <w:rPr>
                <w:rFonts w:eastAsiaTheme="minorEastAsia"/>
                <w:noProof/>
              </w:rPr>
              <w:tab/>
            </w:r>
            <w:r w:rsidR="002C185F" w:rsidRPr="00B02690">
              <w:rPr>
                <w:rStyle w:val="Hyperlink"/>
                <w:rFonts w:ascii="Times New Roman" w:hAnsi="Times New Roman" w:cs="Times New Roman"/>
                <w:noProof/>
              </w:rPr>
              <w:t>OVERALL EFFICIENCY OF THE SOLAR SYSTEM</w:t>
            </w:r>
            <w:r w:rsidR="002C185F">
              <w:rPr>
                <w:noProof/>
                <w:webHidden/>
              </w:rPr>
              <w:tab/>
            </w:r>
            <w:r w:rsidR="002C185F">
              <w:rPr>
                <w:noProof/>
                <w:webHidden/>
              </w:rPr>
              <w:fldChar w:fldCharType="begin"/>
            </w:r>
            <w:r w:rsidR="002C185F">
              <w:rPr>
                <w:noProof/>
                <w:webHidden/>
              </w:rPr>
              <w:instrText xml:space="preserve"> PAGEREF _Toc203731029 \h </w:instrText>
            </w:r>
            <w:r w:rsidR="002C185F">
              <w:rPr>
                <w:noProof/>
                <w:webHidden/>
              </w:rPr>
            </w:r>
            <w:r w:rsidR="002C185F">
              <w:rPr>
                <w:noProof/>
                <w:webHidden/>
              </w:rPr>
              <w:fldChar w:fldCharType="separate"/>
            </w:r>
            <w:r w:rsidR="002C185F">
              <w:rPr>
                <w:noProof/>
                <w:webHidden/>
              </w:rPr>
              <w:t>70</w:t>
            </w:r>
            <w:r w:rsidR="002C185F">
              <w:rPr>
                <w:noProof/>
                <w:webHidden/>
              </w:rPr>
              <w:fldChar w:fldCharType="end"/>
            </w:r>
          </w:hyperlink>
        </w:p>
        <w:p w14:paraId="43C6EB41" w14:textId="77777777" w:rsidR="002C185F" w:rsidRDefault="00812C94">
          <w:pPr>
            <w:pStyle w:val="TOC2"/>
            <w:tabs>
              <w:tab w:val="left" w:pos="880"/>
              <w:tab w:val="right" w:leader="dot" w:pos="9350"/>
            </w:tabs>
            <w:rPr>
              <w:rFonts w:eastAsiaTheme="minorEastAsia"/>
              <w:noProof/>
            </w:rPr>
          </w:pPr>
          <w:hyperlink w:anchor="_Toc203731030" w:history="1">
            <w:r w:rsidR="002C185F" w:rsidRPr="00B02690">
              <w:rPr>
                <w:rStyle w:val="Hyperlink"/>
                <w:rFonts w:ascii="Times New Roman" w:hAnsi="Times New Roman" w:cs="Times New Roman"/>
                <w:noProof/>
                <w14:textOutline w14:w="0" w14:cap="flat" w14:cmpd="sng" w14:algn="ctr">
                  <w14:noFill/>
                  <w14:prstDash w14:val="solid"/>
                  <w14:round/>
                </w14:textOutline>
              </w:rPr>
              <w:t>4.4</w:t>
            </w:r>
            <w:r w:rsidR="002C185F">
              <w:rPr>
                <w:rFonts w:eastAsiaTheme="minorEastAsia"/>
                <w:noProof/>
              </w:rPr>
              <w:tab/>
            </w:r>
            <w:r w:rsidR="002C185F" w:rsidRPr="00B02690">
              <w:rPr>
                <w:rStyle w:val="Hyperlink"/>
                <w:rFonts w:ascii="Times New Roman" w:hAnsi="Times New Roman" w:cs="Times New Roman"/>
                <w:noProof/>
                <w14:textOutline w14:w="0" w14:cap="flat" w14:cmpd="sng" w14:algn="ctr">
                  <w14:noFill/>
                  <w14:prstDash w14:val="solid"/>
                  <w14:round/>
                </w14:textOutline>
              </w:rPr>
              <w:t>SUMMARY</w:t>
            </w:r>
            <w:r w:rsidR="002C185F">
              <w:rPr>
                <w:noProof/>
                <w:webHidden/>
              </w:rPr>
              <w:tab/>
            </w:r>
            <w:r w:rsidR="002C185F">
              <w:rPr>
                <w:noProof/>
                <w:webHidden/>
              </w:rPr>
              <w:fldChar w:fldCharType="begin"/>
            </w:r>
            <w:r w:rsidR="002C185F">
              <w:rPr>
                <w:noProof/>
                <w:webHidden/>
              </w:rPr>
              <w:instrText xml:space="preserve"> PAGEREF _Toc203731030 \h </w:instrText>
            </w:r>
            <w:r w:rsidR="002C185F">
              <w:rPr>
                <w:noProof/>
                <w:webHidden/>
              </w:rPr>
            </w:r>
            <w:r w:rsidR="002C185F">
              <w:rPr>
                <w:noProof/>
                <w:webHidden/>
              </w:rPr>
              <w:fldChar w:fldCharType="separate"/>
            </w:r>
            <w:r w:rsidR="002C185F">
              <w:rPr>
                <w:noProof/>
                <w:webHidden/>
              </w:rPr>
              <w:t>71</w:t>
            </w:r>
            <w:r w:rsidR="002C185F">
              <w:rPr>
                <w:noProof/>
                <w:webHidden/>
              </w:rPr>
              <w:fldChar w:fldCharType="end"/>
            </w:r>
          </w:hyperlink>
        </w:p>
        <w:p w14:paraId="413BFAF3" w14:textId="77777777" w:rsidR="002C185F" w:rsidRDefault="00812C94">
          <w:pPr>
            <w:pStyle w:val="TOC1"/>
            <w:rPr>
              <w:rFonts w:eastAsiaTheme="minorEastAsia"/>
              <w:noProof/>
            </w:rPr>
          </w:pPr>
          <w:hyperlink w:anchor="_Toc203731031" w:history="1">
            <w:r w:rsidR="002C185F" w:rsidRPr="00B02690">
              <w:rPr>
                <w:rStyle w:val="Hyperlink"/>
                <w:rFonts w:ascii="Times New Roman" w:hAnsi="Times New Roman" w:cs="Times New Roman"/>
                <w:noProof/>
                <w14:textOutline w14:w="0" w14:cap="flat" w14:cmpd="sng" w14:algn="ctr">
                  <w14:noFill/>
                  <w14:prstDash w14:val="solid"/>
                  <w14:round/>
                </w14:textOutline>
              </w:rPr>
              <w:t>CHAPTER FIVE</w:t>
            </w:r>
            <w:r w:rsidR="002C185F">
              <w:rPr>
                <w:noProof/>
                <w:webHidden/>
              </w:rPr>
              <w:tab/>
            </w:r>
            <w:r w:rsidR="002C185F">
              <w:rPr>
                <w:noProof/>
                <w:webHidden/>
              </w:rPr>
              <w:fldChar w:fldCharType="begin"/>
            </w:r>
            <w:r w:rsidR="002C185F">
              <w:rPr>
                <w:noProof/>
                <w:webHidden/>
              </w:rPr>
              <w:instrText xml:space="preserve"> PAGEREF _Toc203731031 \h </w:instrText>
            </w:r>
            <w:r w:rsidR="002C185F">
              <w:rPr>
                <w:noProof/>
                <w:webHidden/>
              </w:rPr>
            </w:r>
            <w:r w:rsidR="002C185F">
              <w:rPr>
                <w:noProof/>
                <w:webHidden/>
              </w:rPr>
              <w:fldChar w:fldCharType="separate"/>
            </w:r>
            <w:r w:rsidR="002C185F">
              <w:rPr>
                <w:noProof/>
                <w:webHidden/>
              </w:rPr>
              <w:t>72</w:t>
            </w:r>
            <w:r w:rsidR="002C185F">
              <w:rPr>
                <w:noProof/>
                <w:webHidden/>
              </w:rPr>
              <w:fldChar w:fldCharType="end"/>
            </w:r>
          </w:hyperlink>
        </w:p>
        <w:p w14:paraId="35170A0E" w14:textId="77777777" w:rsidR="002C185F" w:rsidRDefault="00812C94">
          <w:pPr>
            <w:pStyle w:val="TOC2"/>
            <w:tabs>
              <w:tab w:val="left" w:pos="880"/>
              <w:tab w:val="right" w:leader="dot" w:pos="9350"/>
            </w:tabs>
            <w:rPr>
              <w:rFonts w:eastAsiaTheme="minorEastAsia"/>
              <w:noProof/>
            </w:rPr>
          </w:pPr>
          <w:hyperlink w:anchor="_Toc203731032" w:history="1">
            <w:r w:rsidR="002C185F" w:rsidRPr="00B02690">
              <w:rPr>
                <w:rStyle w:val="Hyperlink"/>
                <w:rFonts w:ascii="Times New Roman" w:hAnsi="Times New Roman" w:cs="Times New Roman"/>
                <w:noProof/>
                <w14:textOutline w14:w="0" w14:cap="flat" w14:cmpd="sng" w14:algn="ctr">
                  <w14:noFill/>
                  <w14:prstDash w14:val="solid"/>
                  <w14:round/>
                </w14:textOutline>
              </w:rPr>
              <w:t>5.0</w:t>
            </w:r>
            <w:r w:rsidR="002C185F">
              <w:rPr>
                <w:rFonts w:eastAsiaTheme="minorEastAsia"/>
                <w:noProof/>
              </w:rPr>
              <w:tab/>
            </w:r>
            <w:r w:rsidR="002C185F" w:rsidRPr="00B02690">
              <w:rPr>
                <w:rStyle w:val="Hyperlink"/>
                <w:rFonts w:ascii="Times New Roman" w:hAnsi="Times New Roman" w:cs="Times New Roman"/>
                <w:noProof/>
                <w14:textOutline w14:w="0" w14:cap="flat" w14:cmpd="sng" w14:algn="ctr">
                  <w14:noFill/>
                  <w14:prstDash w14:val="solid"/>
                  <w14:round/>
                </w14:textOutline>
              </w:rPr>
              <w:t>CONCLUSION</w:t>
            </w:r>
            <w:r w:rsidR="002C185F">
              <w:rPr>
                <w:noProof/>
                <w:webHidden/>
              </w:rPr>
              <w:tab/>
            </w:r>
            <w:r w:rsidR="002C185F">
              <w:rPr>
                <w:noProof/>
                <w:webHidden/>
              </w:rPr>
              <w:fldChar w:fldCharType="begin"/>
            </w:r>
            <w:r w:rsidR="002C185F">
              <w:rPr>
                <w:noProof/>
                <w:webHidden/>
              </w:rPr>
              <w:instrText xml:space="preserve"> PAGEREF _Toc203731032 \h </w:instrText>
            </w:r>
            <w:r w:rsidR="002C185F">
              <w:rPr>
                <w:noProof/>
                <w:webHidden/>
              </w:rPr>
            </w:r>
            <w:r w:rsidR="002C185F">
              <w:rPr>
                <w:noProof/>
                <w:webHidden/>
              </w:rPr>
              <w:fldChar w:fldCharType="separate"/>
            </w:r>
            <w:r w:rsidR="002C185F">
              <w:rPr>
                <w:noProof/>
                <w:webHidden/>
              </w:rPr>
              <w:t>72</w:t>
            </w:r>
            <w:r w:rsidR="002C185F">
              <w:rPr>
                <w:noProof/>
                <w:webHidden/>
              </w:rPr>
              <w:fldChar w:fldCharType="end"/>
            </w:r>
          </w:hyperlink>
        </w:p>
        <w:p w14:paraId="4FE98364" w14:textId="77777777" w:rsidR="002C185F" w:rsidRDefault="00812C94">
          <w:pPr>
            <w:pStyle w:val="TOC2"/>
            <w:tabs>
              <w:tab w:val="left" w:pos="880"/>
              <w:tab w:val="right" w:leader="dot" w:pos="9350"/>
            </w:tabs>
            <w:rPr>
              <w:rFonts w:eastAsiaTheme="minorEastAsia"/>
              <w:noProof/>
            </w:rPr>
          </w:pPr>
          <w:hyperlink w:anchor="_Toc203731033" w:history="1">
            <w:r w:rsidR="002C185F" w:rsidRPr="00B02690">
              <w:rPr>
                <w:rStyle w:val="Hyperlink"/>
                <w:rFonts w:ascii="Times New Roman" w:hAnsi="Times New Roman" w:cs="Times New Roman"/>
                <w:noProof/>
                <w14:textOutline w14:w="0" w14:cap="flat" w14:cmpd="sng" w14:algn="ctr">
                  <w14:noFill/>
                  <w14:prstDash w14:val="solid"/>
                  <w14:round/>
                </w14:textOutline>
              </w:rPr>
              <w:t>5.1</w:t>
            </w:r>
            <w:r w:rsidR="002C185F">
              <w:rPr>
                <w:rFonts w:eastAsiaTheme="minorEastAsia"/>
                <w:noProof/>
              </w:rPr>
              <w:tab/>
            </w:r>
            <w:r w:rsidR="002C185F" w:rsidRPr="00B02690">
              <w:rPr>
                <w:rStyle w:val="Hyperlink"/>
                <w:rFonts w:ascii="Times New Roman" w:hAnsi="Times New Roman" w:cs="Times New Roman"/>
                <w:noProof/>
                <w14:textOutline w14:w="0" w14:cap="flat" w14:cmpd="sng" w14:algn="ctr">
                  <w14:noFill/>
                  <w14:prstDash w14:val="solid"/>
                  <w14:round/>
                </w14:textOutline>
              </w:rPr>
              <w:t>RECOMMENDATION</w:t>
            </w:r>
            <w:r w:rsidR="002C185F">
              <w:rPr>
                <w:noProof/>
                <w:webHidden/>
              </w:rPr>
              <w:tab/>
            </w:r>
            <w:r w:rsidR="002C185F">
              <w:rPr>
                <w:noProof/>
                <w:webHidden/>
              </w:rPr>
              <w:fldChar w:fldCharType="begin"/>
            </w:r>
            <w:r w:rsidR="002C185F">
              <w:rPr>
                <w:noProof/>
                <w:webHidden/>
              </w:rPr>
              <w:instrText xml:space="preserve"> PAGEREF _Toc203731033 \h </w:instrText>
            </w:r>
            <w:r w:rsidR="002C185F">
              <w:rPr>
                <w:noProof/>
                <w:webHidden/>
              </w:rPr>
            </w:r>
            <w:r w:rsidR="002C185F">
              <w:rPr>
                <w:noProof/>
                <w:webHidden/>
              </w:rPr>
              <w:fldChar w:fldCharType="separate"/>
            </w:r>
            <w:r w:rsidR="002C185F">
              <w:rPr>
                <w:noProof/>
                <w:webHidden/>
              </w:rPr>
              <w:t>72</w:t>
            </w:r>
            <w:r w:rsidR="002C185F">
              <w:rPr>
                <w:noProof/>
                <w:webHidden/>
              </w:rPr>
              <w:fldChar w:fldCharType="end"/>
            </w:r>
          </w:hyperlink>
        </w:p>
        <w:p w14:paraId="4C627808" w14:textId="77777777" w:rsidR="002C185F" w:rsidRDefault="00812C94">
          <w:pPr>
            <w:pStyle w:val="TOC1"/>
            <w:rPr>
              <w:rFonts w:eastAsiaTheme="minorEastAsia"/>
              <w:noProof/>
            </w:rPr>
          </w:pPr>
          <w:hyperlink w:anchor="_Toc203731034" w:history="1">
            <w:r w:rsidR="002C185F" w:rsidRPr="00B02690">
              <w:rPr>
                <w:rStyle w:val="Hyperlink"/>
                <w:rFonts w:ascii="Times New Roman" w:hAnsi="Times New Roman" w:cs="Times New Roman"/>
                <w:noProof/>
              </w:rPr>
              <w:t>APPENDIX I</w:t>
            </w:r>
            <w:r w:rsidR="002C185F">
              <w:rPr>
                <w:noProof/>
                <w:webHidden/>
              </w:rPr>
              <w:tab/>
            </w:r>
            <w:r w:rsidR="002C185F">
              <w:rPr>
                <w:noProof/>
                <w:webHidden/>
              </w:rPr>
              <w:fldChar w:fldCharType="begin"/>
            </w:r>
            <w:r w:rsidR="002C185F">
              <w:rPr>
                <w:noProof/>
                <w:webHidden/>
              </w:rPr>
              <w:instrText xml:space="preserve"> PAGEREF _Toc203731034 \h </w:instrText>
            </w:r>
            <w:r w:rsidR="002C185F">
              <w:rPr>
                <w:noProof/>
                <w:webHidden/>
              </w:rPr>
            </w:r>
            <w:r w:rsidR="002C185F">
              <w:rPr>
                <w:noProof/>
                <w:webHidden/>
              </w:rPr>
              <w:fldChar w:fldCharType="separate"/>
            </w:r>
            <w:r w:rsidR="002C185F">
              <w:rPr>
                <w:noProof/>
                <w:webHidden/>
              </w:rPr>
              <w:t>74</w:t>
            </w:r>
            <w:r w:rsidR="002C185F">
              <w:rPr>
                <w:noProof/>
                <w:webHidden/>
              </w:rPr>
              <w:fldChar w:fldCharType="end"/>
            </w:r>
          </w:hyperlink>
        </w:p>
        <w:p w14:paraId="78A3A98A" w14:textId="77777777" w:rsidR="002C185F" w:rsidRDefault="00812C94">
          <w:pPr>
            <w:pStyle w:val="TOC1"/>
            <w:rPr>
              <w:rFonts w:eastAsiaTheme="minorEastAsia"/>
              <w:noProof/>
            </w:rPr>
          </w:pPr>
          <w:hyperlink w:anchor="_Toc203731035" w:history="1">
            <w:r w:rsidR="002C185F" w:rsidRPr="00B02690">
              <w:rPr>
                <w:rStyle w:val="Hyperlink"/>
                <w:rFonts w:ascii="Times New Roman" w:hAnsi="Times New Roman" w:cs="Times New Roman"/>
                <w:noProof/>
              </w:rPr>
              <w:t>APPENDIX II</w:t>
            </w:r>
            <w:r w:rsidR="002C185F">
              <w:rPr>
                <w:noProof/>
                <w:webHidden/>
              </w:rPr>
              <w:tab/>
            </w:r>
            <w:r w:rsidR="002C185F">
              <w:rPr>
                <w:noProof/>
                <w:webHidden/>
              </w:rPr>
              <w:fldChar w:fldCharType="begin"/>
            </w:r>
            <w:r w:rsidR="002C185F">
              <w:rPr>
                <w:noProof/>
                <w:webHidden/>
              </w:rPr>
              <w:instrText xml:space="preserve"> PAGEREF _Toc203731035 \h </w:instrText>
            </w:r>
            <w:r w:rsidR="002C185F">
              <w:rPr>
                <w:noProof/>
                <w:webHidden/>
              </w:rPr>
            </w:r>
            <w:r w:rsidR="002C185F">
              <w:rPr>
                <w:noProof/>
                <w:webHidden/>
              </w:rPr>
              <w:fldChar w:fldCharType="separate"/>
            </w:r>
            <w:r w:rsidR="002C185F">
              <w:rPr>
                <w:noProof/>
                <w:webHidden/>
              </w:rPr>
              <w:t>75</w:t>
            </w:r>
            <w:r w:rsidR="002C185F">
              <w:rPr>
                <w:noProof/>
                <w:webHidden/>
              </w:rPr>
              <w:fldChar w:fldCharType="end"/>
            </w:r>
          </w:hyperlink>
        </w:p>
        <w:p w14:paraId="39ABFCC8" w14:textId="77777777" w:rsidR="002C185F" w:rsidRDefault="00812C94">
          <w:pPr>
            <w:pStyle w:val="TOC1"/>
            <w:rPr>
              <w:rFonts w:eastAsiaTheme="minorEastAsia"/>
              <w:noProof/>
            </w:rPr>
          </w:pPr>
          <w:hyperlink w:anchor="_Toc203731036" w:history="1">
            <w:r w:rsidR="002C185F" w:rsidRPr="00B02690">
              <w:rPr>
                <w:rStyle w:val="Hyperlink"/>
                <w:rFonts w:ascii="Times New Roman" w:hAnsi="Times New Roman" w:cs="Times New Roman"/>
                <w:noProof/>
              </w:rPr>
              <w:t>APPENDIX III</w:t>
            </w:r>
            <w:r w:rsidR="002C185F">
              <w:rPr>
                <w:noProof/>
                <w:webHidden/>
              </w:rPr>
              <w:tab/>
            </w:r>
            <w:r w:rsidR="002C185F">
              <w:rPr>
                <w:noProof/>
                <w:webHidden/>
              </w:rPr>
              <w:fldChar w:fldCharType="begin"/>
            </w:r>
            <w:r w:rsidR="002C185F">
              <w:rPr>
                <w:noProof/>
                <w:webHidden/>
              </w:rPr>
              <w:instrText xml:space="preserve"> PAGEREF _Toc203731036 \h </w:instrText>
            </w:r>
            <w:r w:rsidR="002C185F">
              <w:rPr>
                <w:noProof/>
                <w:webHidden/>
              </w:rPr>
            </w:r>
            <w:r w:rsidR="002C185F">
              <w:rPr>
                <w:noProof/>
                <w:webHidden/>
              </w:rPr>
              <w:fldChar w:fldCharType="separate"/>
            </w:r>
            <w:r w:rsidR="002C185F">
              <w:rPr>
                <w:noProof/>
                <w:webHidden/>
              </w:rPr>
              <w:t>77</w:t>
            </w:r>
            <w:r w:rsidR="002C185F">
              <w:rPr>
                <w:noProof/>
                <w:webHidden/>
              </w:rPr>
              <w:fldChar w:fldCharType="end"/>
            </w:r>
          </w:hyperlink>
        </w:p>
        <w:p w14:paraId="160D62FE" w14:textId="77777777" w:rsidR="002C185F" w:rsidRDefault="00812C94">
          <w:pPr>
            <w:pStyle w:val="TOC1"/>
            <w:rPr>
              <w:rFonts w:eastAsiaTheme="minorEastAsia"/>
              <w:noProof/>
            </w:rPr>
          </w:pPr>
          <w:hyperlink w:anchor="_Toc203731037" w:history="1">
            <w:r w:rsidR="002C185F" w:rsidRPr="00B02690">
              <w:rPr>
                <w:rStyle w:val="Hyperlink"/>
                <w:rFonts w:ascii="Times New Roman" w:hAnsi="Times New Roman" w:cs="Times New Roman"/>
                <w:noProof/>
              </w:rPr>
              <w:t>REFERENCES</w:t>
            </w:r>
            <w:r w:rsidR="002C185F">
              <w:rPr>
                <w:noProof/>
                <w:webHidden/>
              </w:rPr>
              <w:tab/>
            </w:r>
            <w:r w:rsidR="002C185F">
              <w:rPr>
                <w:noProof/>
                <w:webHidden/>
              </w:rPr>
              <w:fldChar w:fldCharType="begin"/>
            </w:r>
            <w:r w:rsidR="002C185F">
              <w:rPr>
                <w:noProof/>
                <w:webHidden/>
              </w:rPr>
              <w:instrText xml:space="preserve"> PAGEREF _Toc203731037 \h </w:instrText>
            </w:r>
            <w:r w:rsidR="002C185F">
              <w:rPr>
                <w:noProof/>
                <w:webHidden/>
              </w:rPr>
            </w:r>
            <w:r w:rsidR="002C185F">
              <w:rPr>
                <w:noProof/>
                <w:webHidden/>
              </w:rPr>
              <w:fldChar w:fldCharType="separate"/>
            </w:r>
            <w:r w:rsidR="002C185F">
              <w:rPr>
                <w:noProof/>
                <w:webHidden/>
              </w:rPr>
              <w:t>78</w:t>
            </w:r>
            <w:r w:rsidR="002C185F">
              <w:rPr>
                <w:noProof/>
                <w:webHidden/>
              </w:rPr>
              <w:fldChar w:fldCharType="end"/>
            </w:r>
          </w:hyperlink>
        </w:p>
        <w:p w14:paraId="6AB105CE" w14:textId="4EA0D591" w:rsidR="00BF5D1C" w:rsidRPr="00397A21" w:rsidRDefault="00A01136" w:rsidP="002D469B">
          <w:pPr>
            <w:spacing w:line="480" w:lineRule="auto"/>
            <w:jc w:val="center"/>
            <w:rPr>
              <w:rFonts w:ascii="Times New Roman" w:hAnsi="Times New Roman" w:cs="Times New Roman"/>
              <w:sz w:val="24"/>
              <w:szCs w:val="24"/>
            </w:rPr>
          </w:pPr>
          <w:r>
            <w:rPr>
              <w:rFonts w:ascii="Times New Roman" w:hAnsi="Times New Roman" w:cs="Times New Roman"/>
              <w:sz w:val="24"/>
              <w:szCs w:val="24"/>
            </w:rPr>
            <w:fldChar w:fldCharType="end"/>
          </w:r>
        </w:p>
      </w:sdtContent>
    </w:sdt>
    <w:p w14:paraId="61F5D849" w14:textId="77777777" w:rsidR="00BF5D1C" w:rsidRDefault="00BF5D1C" w:rsidP="00BF5D1C"/>
    <w:p w14:paraId="0A6999FD" w14:textId="77777777" w:rsidR="00A01136" w:rsidRDefault="00A01136" w:rsidP="00BF5D1C"/>
    <w:p w14:paraId="05B51B21" w14:textId="77777777" w:rsidR="00A01136" w:rsidRDefault="00A01136" w:rsidP="00BF5D1C"/>
    <w:p w14:paraId="0FDE81CE" w14:textId="77777777" w:rsidR="00A01136" w:rsidRDefault="00A01136" w:rsidP="00BF5D1C"/>
    <w:p w14:paraId="662673E1" w14:textId="77777777" w:rsidR="00A01136" w:rsidRDefault="00A01136" w:rsidP="00BF5D1C"/>
    <w:p w14:paraId="6C3879D8" w14:textId="77777777" w:rsidR="00A01136" w:rsidRDefault="00A01136" w:rsidP="00BF5D1C"/>
    <w:p w14:paraId="4DA73E04" w14:textId="77777777" w:rsidR="00A01136" w:rsidRDefault="00A01136" w:rsidP="00BF5D1C"/>
    <w:p w14:paraId="4DB0C576" w14:textId="77777777" w:rsidR="00A01136" w:rsidRDefault="00A01136" w:rsidP="00BF5D1C"/>
    <w:p w14:paraId="386AC647" w14:textId="77777777" w:rsidR="00A01136" w:rsidRDefault="00A01136" w:rsidP="00BF5D1C"/>
    <w:p w14:paraId="2F774834" w14:textId="4C38EDC4" w:rsidR="00BF5D1C" w:rsidRPr="00BF5D1C" w:rsidRDefault="00BF5D1C" w:rsidP="00BF5D1C">
      <w:pPr>
        <w:pStyle w:val="Heading1"/>
        <w:numPr>
          <w:ilvl w:val="0"/>
          <w:numId w:val="0"/>
        </w:numPr>
        <w:ind w:left="432"/>
        <w:jc w:val="center"/>
        <w:rPr>
          <w:rFonts w:ascii="Times New Roman" w:hAnsi="Times New Roman" w:cs="Times New Roman"/>
          <w:color w:val="000000" w:themeColor="text1"/>
          <w:sz w:val="24"/>
          <w:szCs w:val="24"/>
        </w:rPr>
      </w:pPr>
      <w:bookmarkStart w:id="6" w:name="_Toc203730972"/>
      <w:r w:rsidRPr="00BF5D1C">
        <w:rPr>
          <w:rFonts w:ascii="Times New Roman" w:hAnsi="Times New Roman" w:cs="Times New Roman"/>
          <w:color w:val="000000" w:themeColor="text1"/>
          <w:sz w:val="24"/>
          <w:szCs w:val="24"/>
        </w:rPr>
        <w:lastRenderedPageBreak/>
        <w:t>LIST OF FIGURES</w:t>
      </w:r>
      <w:bookmarkEnd w:id="6"/>
    </w:p>
    <w:p w14:paraId="60D0E40A" w14:textId="77777777" w:rsidR="00167D44" w:rsidRDefault="00167D44" w:rsidP="00397A21">
      <w:pPr>
        <w:pStyle w:val="TableofFigures"/>
        <w:rPr>
          <w:rFonts w:asciiTheme="minorHAnsi" w:eastAsiaTheme="minorEastAsia" w:hAnsiTheme="minorHAnsi"/>
          <w:noProof/>
          <w:sz w:val="22"/>
        </w:rPr>
      </w:pPr>
      <w:r>
        <w:rPr>
          <w:rFonts w:cs="Times New Roman"/>
          <w:sz w:val="36"/>
          <w:szCs w:val="36"/>
        </w:rPr>
        <w:fldChar w:fldCharType="begin"/>
      </w:r>
      <w:r>
        <w:rPr>
          <w:rFonts w:cs="Times New Roman"/>
          <w:sz w:val="36"/>
          <w:szCs w:val="36"/>
        </w:rPr>
        <w:instrText xml:space="preserve"> TOC \h \z \c "Figure" </w:instrText>
      </w:r>
      <w:r>
        <w:rPr>
          <w:rFonts w:cs="Times New Roman"/>
          <w:sz w:val="36"/>
          <w:szCs w:val="36"/>
        </w:rPr>
        <w:fldChar w:fldCharType="separate"/>
      </w:r>
      <w:hyperlink w:anchor="_Toc201845108" w:history="1">
        <w:r w:rsidRPr="00CC5551">
          <w:rPr>
            <w:rStyle w:val="Hyperlink"/>
            <w:rFonts w:cs="Times New Roman"/>
            <w:noProof/>
          </w:rPr>
          <w:t>Figure 1: Concept of an inverter.</w:t>
        </w:r>
        <w:r>
          <w:rPr>
            <w:noProof/>
            <w:webHidden/>
          </w:rPr>
          <w:tab/>
        </w:r>
        <w:r>
          <w:rPr>
            <w:noProof/>
            <w:webHidden/>
          </w:rPr>
          <w:fldChar w:fldCharType="begin"/>
        </w:r>
        <w:r>
          <w:rPr>
            <w:noProof/>
            <w:webHidden/>
          </w:rPr>
          <w:instrText xml:space="preserve"> PAGEREF _Toc201845108 \h </w:instrText>
        </w:r>
        <w:r>
          <w:rPr>
            <w:noProof/>
            <w:webHidden/>
          </w:rPr>
        </w:r>
        <w:r>
          <w:rPr>
            <w:noProof/>
            <w:webHidden/>
          </w:rPr>
          <w:fldChar w:fldCharType="separate"/>
        </w:r>
        <w:r w:rsidR="002C185F">
          <w:rPr>
            <w:noProof/>
            <w:webHidden/>
          </w:rPr>
          <w:t>7</w:t>
        </w:r>
        <w:r>
          <w:rPr>
            <w:noProof/>
            <w:webHidden/>
          </w:rPr>
          <w:fldChar w:fldCharType="end"/>
        </w:r>
      </w:hyperlink>
    </w:p>
    <w:p w14:paraId="48C92B99" w14:textId="58251B50" w:rsidR="00167D44" w:rsidRDefault="00812C94" w:rsidP="00397A21">
      <w:pPr>
        <w:pStyle w:val="TableofFigures"/>
        <w:rPr>
          <w:rFonts w:asciiTheme="minorHAnsi" w:eastAsiaTheme="minorEastAsia" w:hAnsiTheme="minorHAnsi"/>
          <w:noProof/>
          <w:sz w:val="22"/>
        </w:rPr>
      </w:pPr>
      <w:hyperlink w:anchor="_Toc201845109" w:history="1">
        <w:r w:rsidR="00167D44" w:rsidRPr="00CC5551">
          <w:rPr>
            <w:rStyle w:val="Hyperlink"/>
            <w:rFonts w:cs="Times New Roman"/>
            <w:noProof/>
          </w:rPr>
          <w:t xml:space="preserve">Figure 2 : </w:t>
        </w:r>
        <w:r w:rsidR="00167D44" w:rsidRPr="00CC5551">
          <w:rPr>
            <w:rStyle w:val="Hyperlink"/>
            <w:rFonts w:cs="Times New Roman"/>
            <w:noProof/>
            <w14:textOutline w14:w="0" w14:cap="flat" w14:cmpd="sng" w14:algn="ctr">
              <w14:noFill/>
              <w14:prstDash w14:val="solid"/>
              <w14:round/>
            </w14:textOutline>
          </w:rPr>
          <w:t>Schematic diagram of PWM solar charge controller</w:t>
        </w:r>
        <w:r w:rsidR="00167D44">
          <w:rPr>
            <w:noProof/>
            <w:webHidden/>
          </w:rPr>
          <w:tab/>
        </w:r>
        <w:r w:rsidR="00167D44">
          <w:rPr>
            <w:noProof/>
            <w:webHidden/>
          </w:rPr>
          <w:fldChar w:fldCharType="begin"/>
        </w:r>
        <w:r w:rsidR="00167D44">
          <w:rPr>
            <w:noProof/>
            <w:webHidden/>
          </w:rPr>
          <w:instrText xml:space="preserve"> PAGEREF _Toc201845109 \h </w:instrText>
        </w:r>
        <w:r w:rsidR="00167D44">
          <w:rPr>
            <w:noProof/>
            <w:webHidden/>
          </w:rPr>
        </w:r>
        <w:r w:rsidR="00167D44">
          <w:rPr>
            <w:noProof/>
            <w:webHidden/>
          </w:rPr>
          <w:fldChar w:fldCharType="separate"/>
        </w:r>
        <w:r w:rsidR="002C185F">
          <w:rPr>
            <w:noProof/>
            <w:webHidden/>
          </w:rPr>
          <w:t>35</w:t>
        </w:r>
        <w:r w:rsidR="00167D44">
          <w:rPr>
            <w:noProof/>
            <w:webHidden/>
          </w:rPr>
          <w:fldChar w:fldCharType="end"/>
        </w:r>
      </w:hyperlink>
    </w:p>
    <w:p w14:paraId="689A6FDC" w14:textId="4D2742FE" w:rsidR="00167D44" w:rsidRDefault="00812C94" w:rsidP="00397A21">
      <w:pPr>
        <w:pStyle w:val="TableofFigures"/>
        <w:rPr>
          <w:rFonts w:asciiTheme="minorHAnsi" w:eastAsiaTheme="minorEastAsia" w:hAnsiTheme="minorHAnsi"/>
          <w:noProof/>
          <w:sz w:val="22"/>
        </w:rPr>
      </w:pPr>
      <w:hyperlink w:anchor="_Toc201845110" w:history="1">
        <w:r w:rsidR="00167D44" w:rsidRPr="00CC5551">
          <w:rPr>
            <w:rStyle w:val="Hyperlink"/>
            <w:rFonts w:cs="Times New Roman"/>
            <w:noProof/>
          </w:rPr>
          <w:t xml:space="preserve">Figure 3: </w:t>
        </w:r>
        <w:r w:rsidR="00167D44" w:rsidRPr="00CC5551">
          <w:rPr>
            <w:rStyle w:val="Hyperlink"/>
            <w:rFonts w:cs="Times New Roman"/>
            <w:noProof/>
            <w14:textOutline w14:w="0" w14:cap="flat" w14:cmpd="sng" w14:algn="ctr">
              <w14:noFill/>
              <w14:prstDash w14:val="solid"/>
              <w14:round/>
            </w14:textOutline>
          </w:rPr>
          <w:t>Schematic diagram of MPPT solar charge controller .</w:t>
        </w:r>
        <w:r w:rsidR="00167D44">
          <w:rPr>
            <w:noProof/>
            <w:webHidden/>
          </w:rPr>
          <w:tab/>
        </w:r>
        <w:r w:rsidR="00167D44">
          <w:rPr>
            <w:noProof/>
            <w:webHidden/>
          </w:rPr>
          <w:fldChar w:fldCharType="begin"/>
        </w:r>
        <w:r w:rsidR="00167D44">
          <w:rPr>
            <w:noProof/>
            <w:webHidden/>
          </w:rPr>
          <w:instrText xml:space="preserve"> PAGEREF _Toc201845110 \h </w:instrText>
        </w:r>
        <w:r w:rsidR="00167D44">
          <w:rPr>
            <w:noProof/>
            <w:webHidden/>
          </w:rPr>
        </w:r>
        <w:r w:rsidR="00167D44">
          <w:rPr>
            <w:noProof/>
            <w:webHidden/>
          </w:rPr>
          <w:fldChar w:fldCharType="separate"/>
        </w:r>
        <w:r w:rsidR="002C185F">
          <w:rPr>
            <w:noProof/>
            <w:webHidden/>
          </w:rPr>
          <w:t>37</w:t>
        </w:r>
        <w:r w:rsidR="00167D44">
          <w:rPr>
            <w:noProof/>
            <w:webHidden/>
          </w:rPr>
          <w:fldChar w:fldCharType="end"/>
        </w:r>
      </w:hyperlink>
    </w:p>
    <w:p w14:paraId="07C23E9D" w14:textId="585D63C4" w:rsidR="00167D44" w:rsidRDefault="00812C94" w:rsidP="00397A21">
      <w:pPr>
        <w:pStyle w:val="TableofFigures"/>
        <w:rPr>
          <w:rFonts w:asciiTheme="minorHAnsi" w:eastAsiaTheme="minorEastAsia" w:hAnsiTheme="minorHAnsi"/>
          <w:noProof/>
          <w:sz w:val="22"/>
        </w:rPr>
      </w:pPr>
      <w:hyperlink w:anchor="_Toc201845111" w:history="1">
        <w:r w:rsidR="00167D44" w:rsidRPr="00CC5551">
          <w:rPr>
            <w:rStyle w:val="Hyperlink"/>
            <w:rFonts w:cs="Times New Roman"/>
            <w:noProof/>
          </w:rPr>
          <w:t xml:space="preserve">Figure 4: </w:t>
        </w:r>
        <w:r w:rsidR="00167D44" w:rsidRPr="00CC5551">
          <w:rPr>
            <w:rStyle w:val="Hyperlink"/>
            <w:rFonts w:cs="Times New Roman"/>
            <w:noProof/>
            <w14:textOutline w14:w="0" w14:cap="flat" w14:cmpd="sng" w14:algn="ctr">
              <w14:noFill/>
              <w14:prstDash w14:val="solid"/>
              <w14:round/>
            </w14:textOutline>
          </w:rPr>
          <w:t>Schematic diagram of MPPT solar charge controller.</w:t>
        </w:r>
        <w:r w:rsidR="00167D44">
          <w:rPr>
            <w:noProof/>
            <w:webHidden/>
          </w:rPr>
          <w:tab/>
        </w:r>
        <w:r w:rsidR="00167D44">
          <w:rPr>
            <w:noProof/>
            <w:webHidden/>
          </w:rPr>
          <w:fldChar w:fldCharType="begin"/>
        </w:r>
        <w:r w:rsidR="00167D44">
          <w:rPr>
            <w:noProof/>
            <w:webHidden/>
          </w:rPr>
          <w:instrText xml:space="preserve"> PAGEREF _Toc201845111 \h </w:instrText>
        </w:r>
        <w:r w:rsidR="00167D44">
          <w:rPr>
            <w:noProof/>
            <w:webHidden/>
          </w:rPr>
        </w:r>
        <w:r w:rsidR="00167D44">
          <w:rPr>
            <w:noProof/>
            <w:webHidden/>
          </w:rPr>
          <w:fldChar w:fldCharType="separate"/>
        </w:r>
        <w:r w:rsidR="002C185F">
          <w:rPr>
            <w:noProof/>
            <w:webHidden/>
          </w:rPr>
          <w:t>40</w:t>
        </w:r>
        <w:r w:rsidR="00167D44">
          <w:rPr>
            <w:noProof/>
            <w:webHidden/>
          </w:rPr>
          <w:fldChar w:fldCharType="end"/>
        </w:r>
      </w:hyperlink>
    </w:p>
    <w:p w14:paraId="41E8D1E5" w14:textId="11C9476C" w:rsidR="00167D44" w:rsidRDefault="00812C94" w:rsidP="00397A21">
      <w:pPr>
        <w:pStyle w:val="TableofFigures"/>
        <w:rPr>
          <w:rFonts w:asciiTheme="minorHAnsi" w:eastAsiaTheme="minorEastAsia" w:hAnsiTheme="minorHAnsi"/>
          <w:noProof/>
          <w:sz w:val="22"/>
        </w:rPr>
      </w:pPr>
      <w:hyperlink w:anchor="_Toc201845112" w:history="1">
        <w:r w:rsidR="00167D44" w:rsidRPr="00CC5551">
          <w:rPr>
            <w:rStyle w:val="Hyperlink"/>
            <w:rFonts w:cs="Times New Roman"/>
            <w:noProof/>
          </w:rPr>
          <w:t xml:space="preserve">Figure 5: </w:t>
        </w:r>
        <w:r w:rsidR="00167D44" w:rsidRPr="00CC5551">
          <w:rPr>
            <w:rStyle w:val="Hyperlink"/>
            <w:rFonts w:eastAsia="Times New Roman" w:cs="Times New Roman"/>
            <w:noProof/>
            <w14:textOutline w14:w="0" w14:cap="flat" w14:cmpd="sng" w14:algn="ctr">
              <w14:noFill/>
              <w14:prstDash w14:val="solid"/>
              <w14:round/>
            </w14:textOutline>
          </w:rPr>
          <w:t>Solar panel</w:t>
        </w:r>
        <w:r w:rsidR="00167D44">
          <w:rPr>
            <w:noProof/>
            <w:webHidden/>
          </w:rPr>
          <w:tab/>
        </w:r>
        <w:r w:rsidR="00167D44">
          <w:rPr>
            <w:noProof/>
            <w:webHidden/>
          </w:rPr>
          <w:fldChar w:fldCharType="begin"/>
        </w:r>
        <w:r w:rsidR="00167D44">
          <w:rPr>
            <w:noProof/>
            <w:webHidden/>
          </w:rPr>
          <w:instrText xml:space="preserve"> PAGEREF _Toc201845112 \h </w:instrText>
        </w:r>
        <w:r w:rsidR="00167D44">
          <w:rPr>
            <w:noProof/>
            <w:webHidden/>
          </w:rPr>
        </w:r>
        <w:r w:rsidR="00167D44">
          <w:rPr>
            <w:noProof/>
            <w:webHidden/>
          </w:rPr>
          <w:fldChar w:fldCharType="separate"/>
        </w:r>
        <w:r w:rsidR="002C185F">
          <w:rPr>
            <w:noProof/>
            <w:webHidden/>
          </w:rPr>
          <w:t>43</w:t>
        </w:r>
        <w:r w:rsidR="00167D44">
          <w:rPr>
            <w:noProof/>
            <w:webHidden/>
          </w:rPr>
          <w:fldChar w:fldCharType="end"/>
        </w:r>
      </w:hyperlink>
    </w:p>
    <w:p w14:paraId="1BC91543" w14:textId="77777777" w:rsidR="00167D44" w:rsidRDefault="00812C94" w:rsidP="00397A21">
      <w:pPr>
        <w:pStyle w:val="TableofFigures"/>
        <w:rPr>
          <w:rFonts w:asciiTheme="minorHAnsi" w:eastAsiaTheme="minorEastAsia" w:hAnsiTheme="minorHAnsi"/>
          <w:noProof/>
          <w:sz w:val="22"/>
        </w:rPr>
      </w:pPr>
      <w:hyperlink w:anchor="_Toc201845113" w:history="1">
        <w:r w:rsidR="00167D44" w:rsidRPr="00CC5551">
          <w:rPr>
            <w:rStyle w:val="Hyperlink"/>
            <w:rFonts w:cs="Times New Roman"/>
            <w:noProof/>
          </w:rPr>
          <w:t>Figure 6</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MPPT solar charge controller.</w:t>
        </w:r>
        <w:r w:rsidR="00167D44">
          <w:rPr>
            <w:noProof/>
            <w:webHidden/>
          </w:rPr>
          <w:tab/>
        </w:r>
        <w:r w:rsidR="00167D44">
          <w:rPr>
            <w:noProof/>
            <w:webHidden/>
          </w:rPr>
          <w:fldChar w:fldCharType="begin"/>
        </w:r>
        <w:r w:rsidR="00167D44">
          <w:rPr>
            <w:noProof/>
            <w:webHidden/>
          </w:rPr>
          <w:instrText xml:space="preserve"> PAGEREF _Toc201845113 \h </w:instrText>
        </w:r>
        <w:r w:rsidR="00167D44">
          <w:rPr>
            <w:noProof/>
            <w:webHidden/>
          </w:rPr>
        </w:r>
        <w:r w:rsidR="00167D44">
          <w:rPr>
            <w:noProof/>
            <w:webHidden/>
          </w:rPr>
          <w:fldChar w:fldCharType="separate"/>
        </w:r>
        <w:r w:rsidR="002C185F">
          <w:rPr>
            <w:noProof/>
            <w:webHidden/>
          </w:rPr>
          <w:t>44</w:t>
        </w:r>
        <w:r w:rsidR="00167D44">
          <w:rPr>
            <w:noProof/>
            <w:webHidden/>
          </w:rPr>
          <w:fldChar w:fldCharType="end"/>
        </w:r>
      </w:hyperlink>
    </w:p>
    <w:p w14:paraId="0C41615E" w14:textId="77777777" w:rsidR="00167D44" w:rsidRDefault="00812C94" w:rsidP="00397A21">
      <w:pPr>
        <w:pStyle w:val="TableofFigures"/>
        <w:rPr>
          <w:rFonts w:asciiTheme="minorHAnsi" w:eastAsiaTheme="minorEastAsia" w:hAnsiTheme="minorHAnsi"/>
          <w:noProof/>
          <w:sz w:val="22"/>
        </w:rPr>
      </w:pPr>
      <w:hyperlink w:anchor="_Toc201845114" w:history="1">
        <w:r w:rsidR="00167D44" w:rsidRPr="00CC5551">
          <w:rPr>
            <w:rStyle w:val="Hyperlink"/>
            <w:rFonts w:cs="Times New Roman"/>
            <w:noProof/>
          </w:rPr>
          <w:t>Figure 7:</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PWM charge controller.</w:t>
        </w:r>
        <w:r w:rsidR="00167D44">
          <w:rPr>
            <w:noProof/>
            <w:webHidden/>
          </w:rPr>
          <w:tab/>
        </w:r>
        <w:r w:rsidR="00167D44">
          <w:rPr>
            <w:noProof/>
            <w:webHidden/>
          </w:rPr>
          <w:fldChar w:fldCharType="begin"/>
        </w:r>
        <w:r w:rsidR="00167D44">
          <w:rPr>
            <w:noProof/>
            <w:webHidden/>
          </w:rPr>
          <w:instrText xml:space="preserve"> PAGEREF _Toc201845114 \h </w:instrText>
        </w:r>
        <w:r w:rsidR="00167D44">
          <w:rPr>
            <w:noProof/>
            <w:webHidden/>
          </w:rPr>
        </w:r>
        <w:r w:rsidR="00167D44">
          <w:rPr>
            <w:noProof/>
            <w:webHidden/>
          </w:rPr>
          <w:fldChar w:fldCharType="separate"/>
        </w:r>
        <w:r w:rsidR="002C185F">
          <w:rPr>
            <w:noProof/>
            <w:webHidden/>
          </w:rPr>
          <w:t>46</w:t>
        </w:r>
        <w:r w:rsidR="00167D44">
          <w:rPr>
            <w:noProof/>
            <w:webHidden/>
          </w:rPr>
          <w:fldChar w:fldCharType="end"/>
        </w:r>
      </w:hyperlink>
    </w:p>
    <w:p w14:paraId="43410533" w14:textId="77777777" w:rsidR="00167D44" w:rsidRDefault="00812C94" w:rsidP="00397A21">
      <w:pPr>
        <w:pStyle w:val="TableofFigures"/>
        <w:rPr>
          <w:rFonts w:asciiTheme="minorHAnsi" w:eastAsiaTheme="minorEastAsia" w:hAnsiTheme="minorHAnsi"/>
          <w:noProof/>
          <w:sz w:val="22"/>
        </w:rPr>
      </w:pPr>
      <w:hyperlink w:anchor="_Toc201845115" w:history="1">
        <w:r w:rsidR="00167D44" w:rsidRPr="00CC5551">
          <w:rPr>
            <w:rStyle w:val="Hyperlink"/>
            <w:rFonts w:cs="Times New Roman"/>
            <w:noProof/>
          </w:rPr>
          <w:t>Figure 8:</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Locally made PWM charge controller circuit diagram.</w:t>
        </w:r>
        <w:r w:rsidR="00167D44">
          <w:rPr>
            <w:noProof/>
            <w:webHidden/>
          </w:rPr>
          <w:tab/>
        </w:r>
        <w:r w:rsidR="00167D44">
          <w:rPr>
            <w:noProof/>
            <w:webHidden/>
          </w:rPr>
          <w:fldChar w:fldCharType="begin"/>
        </w:r>
        <w:r w:rsidR="00167D44">
          <w:rPr>
            <w:noProof/>
            <w:webHidden/>
          </w:rPr>
          <w:instrText xml:space="preserve"> PAGEREF _Toc201845115 \h </w:instrText>
        </w:r>
        <w:r w:rsidR="00167D44">
          <w:rPr>
            <w:noProof/>
            <w:webHidden/>
          </w:rPr>
        </w:r>
        <w:r w:rsidR="00167D44">
          <w:rPr>
            <w:noProof/>
            <w:webHidden/>
          </w:rPr>
          <w:fldChar w:fldCharType="separate"/>
        </w:r>
        <w:r w:rsidR="002C185F">
          <w:rPr>
            <w:noProof/>
            <w:webHidden/>
          </w:rPr>
          <w:t>47</w:t>
        </w:r>
        <w:r w:rsidR="00167D44">
          <w:rPr>
            <w:noProof/>
            <w:webHidden/>
          </w:rPr>
          <w:fldChar w:fldCharType="end"/>
        </w:r>
      </w:hyperlink>
    </w:p>
    <w:p w14:paraId="30715C41" w14:textId="77777777" w:rsidR="00167D44" w:rsidRDefault="00812C94" w:rsidP="00397A21">
      <w:pPr>
        <w:pStyle w:val="TableofFigures"/>
        <w:rPr>
          <w:rFonts w:asciiTheme="minorHAnsi" w:eastAsiaTheme="minorEastAsia" w:hAnsiTheme="minorHAnsi"/>
          <w:noProof/>
          <w:sz w:val="22"/>
        </w:rPr>
      </w:pPr>
      <w:hyperlink w:anchor="_Toc201845116" w:history="1">
        <w:r w:rsidR="00167D44" w:rsidRPr="00CC5551">
          <w:rPr>
            <w:rStyle w:val="Hyperlink"/>
            <w:rFonts w:cs="Times New Roman"/>
            <w:noProof/>
          </w:rPr>
          <w:t>Figure 9:</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Inner view of the locally made charge controller</w:t>
        </w:r>
        <w:r w:rsidR="00167D44">
          <w:rPr>
            <w:noProof/>
            <w:webHidden/>
          </w:rPr>
          <w:tab/>
        </w:r>
        <w:r w:rsidR="00167D44">
          <w:rPr>
            <w:noProof/>
            <w:webHidden/>
          </w:rPr>
          <w:fldChar w:fldCharType="begin"/>
        </w:r>
        <w:r w:rsidR="00167D44">
          <w:rPr>
            <w:noProof/>
            <w:webHidden/>
          </w:rPr>
          <w:instrText xml:space="preserve"> PAGEREF _Toc201845116 \h </w:instrText>
        </w:r>
        <w:r w:rsidR="00167D44">
          <w:rPr>
            <w:noProof/>
            <w:webHidden/>
          </w:rPr>
        </w:r>
        <w:r w:rsidR="00167D44">
          <w:rPr>
            <w:noProof/>
            <w:webHidden/>
          </w:rPr>
          <w:fldChar w:fldCharType="separate"/>
        </w:r>
        <w:r w:rsidR="002C185F">
          <w:rPr>
            <w:noProof/>
            <w:webHidden/>
          </w:rPr>
          <w:t>51</w:t>
        </w:r>
        <w:r w:rsidR="00167D44">
          <w:rPr>
            <w:noProof/>
            <w:webHidden/>
          </w:rPr>
          <w:fldChar w:fldCharType="end"/>
        </w:r>
      </w:hyperlink>
    </w:p>
    <w:p w14:paraId="07ED0494" w14:textId="77777777" w:rsidR="00167D44" w:rsidRDefault="00812C94" w:rsidP="00397A21">
      <w:pPr>
        <w:pStyle w:val="TableofFigures"/>
        <w:rPr>
          <w:rFonts w:asciiTheme="minorHAnsi" w:eastAsiaTheme="minorEastAsia" w:hAnsiTheme="minorHAnsi"/>
          <w:noProof/>
          <w:sz w:val="22"/>
        </w:rPr>
      </w:pPr>
      <w:hyperlink w:anchor="_Toc201845117" w:history="1">
        <w:r w:rsidR="00167D44" w:rsidRPr="00CC5551">
          <w:rPr>
            <w:rStyle w:val="Hyperlink"/>
            <w:rFonts w:cs="Times New Roman"/>
            <w:noProof/>
          </w:rPr>
          <w:t>Figure 10:</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Outer view of the locally made charge controller</w:t>
        </w:r>
        <w:r w:rsidR="00167D44">
          <w:rPr>
            <w:noProof/>
            <w:webHidden/>
          </w:rPr>
          <w:tab/>
        </w:r>
        <w:r w:rsidR="00167D44">
          <w:rPr>
            <w:noProof/>
            <w:webHidden/>
          </w:rPr>
          <w:fldChar w:fldCharType="begin"/>
        </w:r>
        <w:r w:rsidR="00167D44">
          <w:rPr>
            <w:noProof/>
            <w:webHidden/>
          </w:rPr>
          <w:instrText xml:space="preserve"> PAGEREF _Toc201845117 \h </w:instrText>
        </w:r>
        <w:r w:rsidR="00167D44">
          <w:rPr>
            <w:noProof/>
            <w:webHidden/>
          </w:rPr>
        </w:r>
        <w:r w:rsidR="00167D44">
          <w:rPr>
            <w:noProof/>
            <w:webHidden/>
          </w:rPr>
          <w:fldChar w:fldCharType="separate"/>
        </w:r>
        <w:r w:rsidR="002C185F">
          <w:rPr>
            <w:noProof/>
            <w:webHidden/>
          </w:rPr>
          <w:t>52</w:t>
        </w:r>
        <w:r w:rsidR="00167D44">
          <w:rPr>
            <w:noProof/>
            <w:webHidden/>
          </w:rPr>
          <w:fldChar w:fldCharType="end"/>
        </w:r>
      </w:hyperlink>
    </w:p>
    <w:p w14:paraId="2AD568E0" w14:textId="71C5BF51" w:rsidR="00167D44" w:rsidRDefault="00812C94" w:rsidP="00397A21">
      <w:pPr>
        <w:pStyle w:val="TableofFigures"/>
        <w:rPr>
          <w:rFonts w:asciiTheme="minorHAnsi" w:eastAsiaTheme="minorEastAsia" w:hAnsiTheme="minorHAnsi"/>
          <w:noProof/>
          <w:sz w:val="22"/>
        </w:rPr>
      </w:pPr>
      <w:hyperlink w:anchor="_Toc201845118" w:history="1">
        <w:r w:rsidR="00167D44" w:rsidRPr="00CC5551">
          <w:rPr>
            <w:rStyle w:val="Hyperlink"/>
            <w:rFonts w:cs="Times New Roman"/>
            <w:noProof/>
          </w:rPr>
          <w:t xml:space="preserve">Figure 11: </w:t>
        </w:r>
        <w:r w:rsidR="00167D44" w:rsidRPr="00CC5551">
          <w:rPr>
            <w:rStyle w:val="Hyperlink"/>
            <w:rFonts w:cs="Times New Roman"/>
            <w:noProof/>
            <w14:textOutline w14:w="0" w14:cap="flat" w14:cmpd="sng" w14:algn="ctr">
              <w14:noFill/>
              <w14:prstDash w14:val="solid"/>
              <w14:round/>
            </w14:textOutline>
          </w:rPr>
          <w:t>knife switch changeover</w:t>
        </w:r>
        <w:r w:rsidR="00167D44">
          <w:rPr>
            <w:noProof/>
            <w:webHidden/>
          </w:rPr>
          <w:tab/>
        </w:r>
        <w:r w:rsidR="00167D44">
          <w:rPr>
            <w:noProof/>
            <w:webHidden/>
          </w:rPr>
          <w:fldChar w:fldCharType="begin"/>
        </w:r>
        <w:r w:rsidR="00167D44">
          <w:rPr>
            <w:noProof/>
            <w:webHidden/>
          </w:rPr>
          <w:instrText xml:space="preserve"> PAGEREF _Toc201845118 \h </w:instrText>
        </w:r>
        <w:r w:rsidR="00167D44">
          <w:rPr>
            <w:noProof/>
            <w:webHidden/>
          </w:rPr>
        </w:r>
        <w:r w:rsidR="00167D44">
          <w:rPr>
            <w:noProof/>
            <w:webHidden/>
          </w:rPr>
          <w:fldChar w:fldCharType="separate"/>
        </w:r>
        <w:r w:rsidR="002C185F">
          <w:rPr>
            <w:noProof/>
            <w:webHidden/>
          </w:rPr>
          <w:t>53</w:t>
        </w:r>
        <w:r w:rsidR="00167D44">
          <w:rPr>
            <w:noProof/>
            <w:webHidden/>
          </w:rPr>
          <w:fldChar w:fldCharType="end"/>
        </w:r>
      </w:hyperlink>
    </w:p>
    <w:p w14:paraId="0C904688" w14:textId="79D6D24D" w:rsidR="00167D44" w:rsidRDefault="00167D44" w:rsidP="00BF5D1C">
      <w:pPr>
        <w:spacing w:line="480" w:lineRule="auto"/>
        <w:rPr>
          <w:rFonts w:ascii="Times New Roman" w:hAnsi="Times New Roman" w:cs="Times New Roman"/>
          <w:sz w:val="36"/>
          <w:szCs w:val="36"/>
        </w:rPr>
      </w:pPr>
      <w:r>
        <w:rPr>
          <w:rFonts w:ascii="Times New Roman" w:hAnsi="Times New Roman" w:cs="Times New Roman"/>
          <w:sz w:val="36"/>
          <w:szCs w:val="36"/>
        </w:rPr>
        <w:fldChar w:fldCharType="end"/>
      </w:r>
    </w:p>
    <w:p w14:paraId="2647E9F9" w14:textId="77777777" w:rsidR="00397A21" w:rsidRDefault="00397A21" w:rsidP="00BF5D1C">
      <w:pPr>
        <w:spacing w:line="480" w:lineRule="auto"/>
        <w:rPr>
          <w:rFonts w:ascii="Times New Roman" w:hAnsi="Times New Roman" w:cs="Times New Roman"/>
          <w:sz w:val="36"/>
          <w:szCs w:val="36"/>
        </w:rPr>
      </w:pPr>
    </w:p>
    <w:p w14:paraId="2F8F50FC" w14:textId="77777777" w:rsidR="00BF5D1C" w:rsidRDefault="00BF5D1C" w:rsidP="00397A21">
      <w:pPr>
        <w:pStyle w:val="TableofFigures"/>
      </w:pPr>
    </w:p>
    <w:p w14:paraId="2822A153" w14:textId="77777777" w:rsidR="00BF5D1C" w:rsidRDefault="00BF5D1C" w:rsidP="00397A21">
      <w:pPr>
        <w:pStyle w:val="TableofFigures"/>
      </w:pPr>
    </w:p>
    <w:p w14:paraId="5393B575" w14:textId="77777777" w:rsidR="00BF5D1C" w:rsidRDefault="00BF5D1C" w:rsidP="00397A21">
      <w:pPr>
        <w:pStyle w:val="TableofFigures"/>
      </w:pPr>
    </w:p>
    <w:p w14:paraId="64A52E35" w14:textId="77777777" w:rsidR="00BF5D1C" w:rsidRDefault="00BF5D1C" w:rsidP="00397A21">
      <w:pPr>
        <w:pStyle w:val="TableofFigures"/>
      </w:pPr>
    </w:p>
    <w:p w14:paraId="2FEA85E4" w14:textId="77777777" w:rsidR="00BF5D1C" w:rsidRDefault="00BF5D1C" w:rsidP="00397A21">
      <w:pPr>
        <w:pStyle w:val="TableofFigures"/>
      </w:pPr>
    </w:p>
    <w:p w14:paraId="66950071" w14:textId="3C821153" w:rsidR="00397A21" w:rsidRDefault="00397A21" w:rsidP="00397A21">
      <w:pPr>
        <w:rPr>
          <w:rFonts w:ascii="Times New Roman" w:hAnsi="Times New Roman"/>
          <w:sz w:val="24"/>
        </w:rPr>
      </w:pPr>
    </w:p>
    <w:p w14:paraId="64DF7651" w14:textId="77777777" w:rsidR="002F519F" w:rsidRPr="00397A21" w:rsidRDefault="002F519F" w:rsidP="00397A21"/>
    <w:p w14:paraId="6023D23C" w14:textId="05A5F677" w:rsidR="00BF5D1C" w:rsidRPr="00BF5D1C" w:rsidRDefault="00BF5D1C" w:rsidP="00BF5D1C">
      <w:pPr>
        <w:pStyle w:val="Heading1"/>
        <w:numPr>
          <w:ilvl w:val="0"/>
          <w:numId w:val="0"/>
        </w:numPr>
        <w:spacing w:line="480" w:lineRule="auto"/>
        <w:ind w:left="432"/>
        <w:jc w:val="center"/>
        <w:rPr>
          <w:rFonts w:ascii="Times New Roman" w:hAnsi="Times New Roman" w:cs="Times New Roman"/>
          <w:color w:val="000000" w:themeColor="text1"/>
          <w:sz w:val="24"/>
          <w:szCs w:val="24"/>
        </w:rPr>
      </w:pPr>
      <w:bookmarkStart w:id="7" w:name="_Toc203730973"/>
      <w:r w:rsidRPr="00BF5D1C">
        <w:rPr>
          <w:rFonts w:ascii="Times New Roman" w:hAnsi="Times New Roman" w:cs="Times New Roman"/>
          <w:color w:val="000000" w:themeColor="text1"/>
          <w:sz w:val="24"/>
          <w:szCs w:val="24"/>
        </w:rPr>
        <w:lastRenderedPageBreak/>
        <w:t xml:space="preserve">LIST OF </w:t>
      </w:r>
      <w:r w:rsidR="00397A21">
        <w:rPr>
          <w:rFonts w:ascii="Times New Roman" w:hAnsi="Times New Roman" w:cs="Times New Roman"/>
          <w:color w:val="000000" w:themeColor="text1"/>
          <w:sz w:val="24"/>
          <w:szCs w:val="24"/>
        </w:rPr>
        <w:t>TABLES</w:t>
      </w:r>
      <w:bookmarkEnd w:id="7"/>
    </w:p>
    <w:p w14:paraId="48F24C00" w14:textId="14C0C7DA" w:rsidR="00397A21" w:rsidRDefault="00167D44" w:rsidP="00397A21">
      <w:pPr>
        <w:pStyle w:val="TableofFigures"/>
        <w:rPr>
          <w:rFonts w:asciiTheme="minorHAnsi" w:eastAsiaTheme="minorEastAsia" w:hAnsiTheme="minorHAnsi"/>
          <w:noProof/>
          <w:sz w:val="22"/>
        </w:rPr>
      </w:pPr>
      <w:r>
        <w:rPr>
          <w:sz w:val="36"/>
          <w:szCs w:val="36"/>
        </w:rPr>
        <w:fldChar w:fldCharType="begin"/>
      </w:r>
      <w:r>
        <w:rPr>
          <w:sz w:val="36"/>
          <w:szCs w:val="36"/>
        </w:rPr>
        <w:instrText xml:space="preserve"> TOC \h \z \c "Table" </w:instrText>
      </w:r>
      <w:r>
        <w:rPr>
          <w:sz w:val="36"/>
          <w:szCs w:val="36"/>
        </w:rPr>
        <w:fldChar w:fldCharType="separate"/>
      </w:r>
      <w:hyperlink w:anchor="_Toc202251855" w:history="1">
        <w:r w:rsidR="00397A21" w:rsidRPr="00CF5991">
          <w:rPr>
            <w:rStyle w:val="Hyperlink"/>
            <w:rFonts w:cs="Times New Roman"/>
            <w:noProof/>
          </w:rPr>
          <w:t>Table 1 : Cost comparison between PWM and MPPT solar charge contr</w:t>
        </w:r>
        <w:r w:rsidR="00397A21">
          <w:rPr>
            <w:rStyle w:val="Hyperlink"/>
            <w:rFonts w:cs="Times New Roman"/>
            <w:noProof/>
          </w:rPr>
          <w:t>oller</w:t>
        </w:r>
        <w:r w:rsidR="00397A21">
          <w:rPr>
            <w:noProof/>
            <w:webHidden/>
          </w:rPr>
          <w:tab/>
        </w:r>
        <w:r w:rsidR="00397A21">
          <w:rPr>
            <w:noProof/>
            <w:webHidden/>
          </w:rPr>
          <w:fldChar w:fldCharType="begin"/>
        </w:r>
        <w:r w:rsidR="00397A21">
          <w:rPr>
            <w:noProof/>
            <w:webHidden/>
          </w:rPr>
          <w:instrText xml:space="preserve"> PAGEREF _Toc202251855 \h </w:instrText>
        </w:r>
        <w:r w:rsidR="00397A21">
          <w:rPr>
            <w:noProof/>
            <w:webHidden/>
          </w:rPr>
        </w:r>
        <w:r w:rsidR="00397A21">
          <w:rPr>
            <w:noProof/>
            <w:webHidden/>
          </w:rPr>
          <w:fldChar w:fldCharType="separate"/>
        </w:r>
        <w:r w:rsidR="002C185F">
          <w:rPr>
            <w:noProof/>
            <w:webHidden/>
          </w:rPr>
          <w:t>32</w:t>
        </w:r>
        <w:r w:rsidR="00397A21">
          <w:rPr>
            <w:noProof/>
            <w:webHidden/>
          </w:rPr>
          <w:fldChar w:fldCharType="end"/>
        </w:r>
      </w:hyperlink>
    </w:p>
    <w:p w14:paraId="125A8846" w14:textId="77777777" w:rsidR="00397A21" w:rsidRDefault="00812C94" w:rsidP="00397A21">
      <w:pPr>
        <w:pStyle w:val="TableofFigures"/>
        <w:rPr>
          <w:rFonts w:asciiTheme="minorHAnsi" w:eastAsiaTheme="minorEastAsia" w:hAnsiTheme="minorHAnsi"/>
          <w:noProof/>
          <w:sz w:val="22"/>
        </w:rPr>
      </w:pPr>
      <w:hyperlink w:anchor="_Toc202251856" w:history="1">
        <w:r w:rsidR="00397A21" w:rsidRPr="00CF5991">
          <w:rPr>
            <w:rStyle w:val="Hyperlink"/>
            <w:rFonts w:cs="Times New Roman"/>
            <w:noProof/>
          </w:rPr>
          <w:t>Table 2:</w:t>
        </w:r>
        <w:r w:rsidR="00397A21" w:rsidRPr="00CF5991">
          <w:rPr>
            <w:rStyle w:val="Hyperlink"/>
            <w:noProof/>
          </w:rPr>
          <w:t xml:space="preserve"> </w:t>
        </w:r>
        <w:r w:rsidR="00397A21" w:rsidRPr="00CF5991">
          <w:rPr>
            <w:rStyle w:val="Hyperlink"/>
            <w:rFonts w:cs="Times New Roman"/>
            <w:noProof/>
            <w14:textOutline w14:w="0" w14:cap="flat" w14:cmpd="sng" w14:algn="ctr">
              <w14:noFill/>
              <w14:prstDash w14:val="solid"/>
              <w14:round/>
            </w14:textOutline>
          </w:rPr>
          <w:t>Description of the solar panel used</w:t>
        </w:r>
        <w:r w:rsidR="00397A21">
          <w:rPr>
            <w:noProof/>
            <w:webHidden/>
          </w:rPr>
          <w:tab/>
        </w:r>
        <w:r w:rsidR="00397A21">
          <w:rPr>
            <w:noProof/>
            <w:webHidden/>
          </w:rPr>
          <w:fldChar w:fldCharType="begin"/>
        </w:r>
        <w:r w:rsidR="00397A21">
          <w:rPr>
            <w:noProof/>
            <w:webHidden/>
          </w:rPr>
          <w:instrText xml:space="preserve"> PAGEREF _Toc202251856 \h </w:instrText>
        </w:r>
        <w:r w:rsidR="00397A21">
          <w:rPr>
            <w:noProof/>
            <w:webHidden/>
          </w:rPr>
        </w:r>
        <w:r w:rsidR="00397A21">
          <w:rPr>
            <w:noProof/>
            <w:webHidden/>
          </w:rPr>
          <w:fldChar w:fldCharType="separate"/>
        </w:r>
        <w:r w:rsidR="002C185F">
          <w:rPr>
            <w:noProof/>
            <w:webHidden/>
          </w:rPr>
          <w:t>42</w:t>
        </w:r>
        <w:r w:rsidR="00397A21">
          <w:rPr>
            <w:noProof/>
            <w:webHidden/>
          </w:rPr>
          <w:fldChar w:fldCharType="end"/>
        </w:r>
      </w:hyperlink>
    </w:p>
    <w:p w14:paraId="362AAAF7" w14:textId="77777777" w:rsidR="00397A21" w:rsidRDefault="00812C94" w:rsidP="00397A21">
      <w:pPr>
        <w:pStyle w:val="TableofFigures"/>
        <w:rPr>
          <w:rFonts w:asciiTheme="minorHAnsi" w:eastAsiaTheme="minorEastAsia" w:hAnsiTheme="minorHAnsi"/>
          <w:noProof/>
          <w:sz w:val="22"/>
        </w:rPr>
      </w:pPr>
      <w:hyperlink w:anchor="_Toc202251857" w:history="1">
        <w:r w:rsidR="00397A21" w:rsidRPr="00CF5991">
          <w:rPr>
            <w:rStyle w:val="Hyperlink"/>
            <w:rFonts w:cs="Times New Roman"/>
            <w:noProof/>
          </w:rPr>
          <w:t>Table 3:</w:t>
        </w:r>
        <w:r w:rsidR="00397A21" w:rsidRPr="00CF5991">
          <w:rPr>
            <w:rStyle w:val="Hyperlink"/>
            <w:noProof/>
          </w:rPr>
          <w:t xml:space="preserve"> </w:t>
        </w:r>
        <w:r w:rsidR="00397A21" w:rsidRPr="00CF5991">
          <w:rPr>
            <w:rStyle w:val="Hyperlink"/>
            <w:rFonts w:cs="Times New Roman"/>
            <w:noProof/>
            <w14:textOutline w14:w="0" w14:cap="flat" w14:cmpd="sng" w14:algn="ctr">
              <w14:noFill/>
              <w14:prstDash w14:val="solid"/>
              <w14:round/>
            </w14:textOutline>
          </w:rPr>
          <w:t>Description of MPPT charge controller used</w:t>
        </w:r>
        <w:r w:rsidR="00397A21">
          <w:rPr>
            <w:noProof/>
            <w:webHidden/>
          </w:rPr>
          <w:tab/>
        </w:r>
        <w:r w:rsidR="00397A21">
          <w:rPr>
            <w:noProof/>
            <w:webHidden/>
          </w:rPr>
          <w:fldChar w:fldCharType="begin"/>
        </w:r>
        <w:r w:rsidR="00397A21">
          <w:rPr>
            <w:noProof/>
            <w:webHidden/>
          </w:rPr>
          <w:instrText xml:space="preserve"> PAGEREF _Toc202251857 \h </w:instrText>
        </w:r>
        <w:r w:rsidR="00397A21">
          <w:rPr>
            <w:noProof/>
            <w:webHidden/>
          </w:rPr>
        </w:r>
        <w:r w:rsidR="00397A21">
          <w:rPr>
            <w:noProof/>
            <w:webHidden/>
          </w:rPr>
          <w:fldChar w:fldCharType="separate"/>
        </w:r>
        <w:r w:rsidR="002C185F">
          <w:rPr>
            <w:noProof/>
            <w:webHidden/>
          </w:rPr>
          <w:t>43</w:t>
        </w:r>
        <w:r w:rsidR="00397A21">
          <w:rPr>
            <w:noProof/>
            <w:webHidden/>
          </w:rPr>
          <w:fldChar w:fldCharType="end"/>
        </w:r>
      </w:hyperlink>
    </w:p>
    <w:p w14:paraId="1DED8ECA" w14:textId="77777777" w:rsidR="00397A21" w:rsidRDefault="00812C94" w:rsidP="00397A21">
      <w:pPr>
        <w:pStyle w:val="TableofFigures"/>
        <w:rPr>
          <w:rFonts w:asciiTheme="minorHAnsi" w:eastAsiaTheme="minorEastAsia" w:hAnsiTheme="minorHAnsi"/>
          <w:noProof/>
          <w:sz w:val="22"/>
        </w:rPr>
      </w:pPr>
      <w:hyperlink w:anchor="_Toc202251858" w:history="1">
        <w:r w:rsidR="00397A21" w:rsidRPr="00CF5991">
          <w:rPr>
            <w:rStyle w:val="Hyperlink"/>
            <w:rFonts w:cs="Times New Roman"/>
            <w:noProof/>
          </w:rPr>
          <w:t xml:space="preserve">Table 4: </w:t>
        </w:r>
        <w:r w:rsidR="00397A21" w:rsidRPr="00CF5991">
          <w:rPr>
            <w:rStyle w:val="Hyperlink"/>
            <w:rFonts w:cs="Times New Roman"/>
            <w:noProof/>
            <w14:textOutline w14:w="0" w14:cap="flat" w14:cmpd="sng" w14:algn="ctr">
              <w14:noFill/>
              <w14:prstDash w14:val="solid"/>
              <w14:round/>
            </w14:textOutline>
          </w:rPr>
          <w:t>Description of the PWM charge controller used.</w:t>
        </w:r>
        <w:r w:rsidR="00397A21">
          <w:rPr>
            <w:noProof/>
            <w:webHidden/>
          </w:rPr>
          <w:tab/>
        </w:r>
        <w:r w:rsidR="00397A21">
          <w:rPr>
            <w:noProof/>
            <w:webHidden/>
          </w:rPr>
          <w:fldChar w:fldCharType="begin"/>
        </w:r>
        <w:r w:rsidR="00397A21">
          <w:rPr>
            <w:noProof/>
            <w:webHidden/>
          </w:rPr>
          <w:instrText xml:space="preserve"> PAGEREF _Toc202251858 \h </w:instrText>
        </w:r>
        <w:r w:rsidR="00397A21">
          <w:rPr>
            <w:noProof/>
            <w:webHidden/>
          </w:rPr>
        </w:r>
        <w:r w:rsidR="00397A21">
          <w:rPr>
            <w:noProof/>
            <w:webHidden/>
          </w:rPr>
          <w:fldChar w:fldCharType="separate"/>
        </w:r>
        <w:r w:rsidR="002C185F">
          <w:rPr>
            <w:noProof/>
            <w:webHidden/>
          </w:rPr>
          <w:t>45</w:t>
        </w:r>
        <w:r w:rsidR="00397A21">
          <w:rPr>
            <w:noProof/>
            <w:webHidden/>
          </w:rPr>
          <w:fldChar w:fldCharType="end"/>
        </w:r>
      </w:hyperlink>
    </w:p>
    <w:p w14:paraId="3D8B92AE" w14:textId="77777777" w:rsidR="00397A21" w:rsidRDefault="00812C94" w:rsidP="00397A21">
      <w:pPr>
        <w:pStyle w:val="TableofFigures"/>
        <w:rPr>
          <w:rFonts w:asciiTheme="minorHAnsi" w:eastAsiaTheme="minorEastAsia" w:hAnsiTheme="minorHAnsi"/>
          <w:noProof/>
          <w:sz w:val="22"/>
        </w:rPr>
      </w:pPr>
      <w:hyperlink w:anchor="_Toc202251859" w:history="1">
        <w:r w:rsidR="00397A21" w:rsidRPr="00CF5991">
          <w:rPr>
            <w:rStyle w:val="Hyperlink"/>
            <w:rFonts w:cs="Times New Roman"/>
            <w:noProof/>
          </w:rPr>
          <w:t xml:space="preserve">Table 5: </w:t>
        </w:r>
        <w:r w:rsidR="00397A21" w:rsidRPr="00CF5991">
          <w:rPr>
            <w:rStyle w:val="Hyperlink"/>
            <w:rFonts w:cs="Times New Roman"/>
            <w:noProof/>
            <w14:textOutline w14:w="0" w14:cap="flat" w14:cmpd="sng" w14:algn="ctr">
              <w14:noFill/>
              <w14:prstDash w14:val="solid"/>
              <w14:round/>
            </w14:textOutline>
          </w:rPr>
          <w:t>The results of voltage, current and power of the 100w solar panel</w:t>
        </w:r>
        <w:r w:rsidR="00397A21">
          <w:rPr>
            <w:noProof/>
            <w:webHidden/>
          </w:rPr>
          <w:tab/>
        </w:r>
        <w:r w:rsidR="00397A21">
          <w:rPr>
            <w:noProof/>
            <w:webHidden/>
          </w:rPr>
          <w:fldChar w:fldCharType="begin"/>
        </w:r>
        <w:r w:rsidR="00397A21">
          <w:rPr>
            <w:noProof/>
            <w:webHidden/>
          </w:rPr>
          <w:instrText xml:space="preserve"> PAGEREF _Toc202251859 \h </w:instrText>
        </w:r>
        <w:r w:rsidR="00397A21">
          <w:rPr>
            <w:noProof/>
            <w:webHidden/>
          </w:rPr>
        </w:r>
        <w:r w:rsidR="00397A21">
          <w:rPr>
            <w:noProof/>
            <w:webHidden/>
          </w:rPr>
          <w:fldChar w:fldCharType="separate"/>
        </w:r>
        <w:r w:rsidR="002C185F">
          <w:rPr>
            <w:noProof/>
            <w:webHidden/>
          </w:rPr>
          <w:t>62</w:t>
        </w:r>
        <w:r w:rsidR="00397A21">
          <w:rPr>
            <w:noProof/>
            <w:webHidden/>
          </w:rPr>
          <w:fldChar w:fldCharType="end"/>
        </w:r>
      </w:hyperlink>
    </w:p>
    <w:p w14:paraId="2E86F900" w14:textId="77777777" w:rsidR="00397A21" w:rsidRDefault="00812C94" w:rsidP="00397A21">
      <w:pPr>
        <w:pStyle w:val="TableofFigures"/>
        <w:rPr>
          <w:rFonts w:asciiTheme="minorHAnsi" w:eastAsiaTheme="minorEastAsia" w:hAnsiTheme="minorHAnsi"/>
          <w:noProof/>
          <w:sz w:val="22"/>
        </w:rPr>
      </w:pPr>
      <w:hyperlink w:anchor="_Toc202251860" w:history="1">
        <w:r w:rsidR="00397A21" w:rsidRPr="00CF5991">
          <w:rPr>
            <w:rStyle w:val="Hyperlink"/>
            <w:rFonts w:cs="Times New Roman"/>
            <w:noProof/>
          </w:rPr>
          <w:t xml:space="preserve">Table 6: </w:t>
        </w:r>
        <w:r w:rsidR="00397A21" w:rsidRPr="00CF5991">
          <w:rPr>
            <w:rStyle w:val="Hyperlink"/>
            <w:rFonts w:cs="Times New Roman"/>
            <w:noProof/>
            <w14:textOutline w14:w="0" w14:cap="flat" w14:cmpd="sng" w14:algn="ctr">
              <w14:noFill/>
              <w14:prstDash w14:val="solid"/>
              <w14:round/>
            </w14:textOutline>
          </w:rPr>
          <w:t>The results of voltage, current, input power and output power of the MPPT solar charge controller with time.</w:t>
        </w:r>
        <w:r w:rsidR="00397A21">
          <w:rPr>
            <w:noProof/>
            <w:webHidden/>
          </w:rPr>
          <w:tab/>
        </w:r>
        <w:r w:rsidR="00397A21">
          <w:rPr>
            <w:noProof/>
            <w:webHidden/>
          </w:rPr>
          <w:fldChar w:fldCharType="begin"/>
        </w:r>
        <w:r w:rsidR="00397A21">
          <w:rPr>
            <w:noProof/>
            <w:webHidden/>
          </w:rPr>
          <w:instrText xml:space="preserve"> PAGEREF _Toc202251860 \h </w:instrText>
        </w:r>
        <w:r w:rsidR="00397A21">
          <w:rPr>
            <w:noProof/>
            <w:webHidden/>
          </w:rPr>
        </w:r>
        <w:r w:rsidR="00397A21">
          <w:rPr>
            <w:noProof/>
            <w:webHidden/>
          </w:rPr>
          <w:fldChar w:fldCharType="separate"/>
        </w:r>
        <w:r w:rsidR="002C185F">
          <w:rPr>
            <w:noProof/>
            <w:webHidden/>
          </w:rPr>
          <w:t>63</w:t>
        </w:r>
        <w:r w:rsidR="00397A21">
          <w:rPr>
            <w:noProof/>
            <w:webHidden/>
          </w:rPr>
          <w:fldChar w:fldCharType="end"/>
        </w:r>
      </w:hyperlink>
    </w:p>
    <w:p w14:paraId="0B0B3C09" w14:textId="77777777" w:rsidR="00397A21" w:rsidRDefault="00812C94" w:rsidP="00397A21">
      <w:pPr>
        <w:pStyle w:val="TableofFigures"/>
        <w:rPr>
          <w:rFonts w:asciiTheme="minorHAnsi" w:eastAsiaTheme="minorEastAsia" w:hAnsiTheme="minorHAnsi"/>
          <w:noProof/>
          <w:sz w:val="22"/>
        </w:rPr>
      </w:pPr>
      <w:hyperlink w:anchor="_Toc202251861" w:history="1">
        <w:r w:rsidR="00397A21" w:rsidRPr="00CF5991">
          <w:rPr>
            <w:rStyle w:val="Hyperlink"/>
            <w:rFonts w:cs="Times New Roman"/>
            <w:noProof/>
          </w:rPr>
          <w:t xml:space="preserve">Table 7: </w:t>
        </w:r>
        <w:r w:rsidR="00397A21" w:rsidRPr="00CF5991">
          <w:rPr>
            <w:rStyle w:val="Hyperlink"/>
            <w:rFonts w:cs="Times New Roman"/>
            <w:noProof/>
            <w14:textOutline w14:w="0" w14:cap="flat" w14:cmpd="sng" w14:algn="ctr">
              <w14:noFill/>
              <w14:prstDash w14:val="solid"/>
              <w14:round/>
            </w14:textOutline>
          </w:rPr>
          <w:t>The results of voltage, current, power input, power output and efficiency of the foreign PWM solar charge controller</w:t>
        </w:r>
        <w:r w:rsidR="00397A21">
          <w:rPr>
            <w:noProof/>
            <w:webHidden/>
          </w:rPr>
          <w:tab/>
        </w:r>
        <w:r w:rsidR="00397A21">
          <w:rPr>
            <w:noProof/>
            <w:webHidden/>
          </w:rPr>
          <w:fldChar w:fldCharType="begin"/>
        </w:r>
        <w:r w:rsidR="00397A21">
          <w:rPr>
            <w:noProof/>
            <w:webHidden/>
          </w:rPr>
          <w:instrText xml:space="preserve"> PAGEREF _Toc202251861 \h </w:instrText>
        </w:r>
        <w:r w:rsidR="00397A21">
          <w:rPr>
            <w:noProof/>
            <w:webHidden/>
          </w:rPr>
        </w:r>
        <w:r w:rsidR="00397A21">
          <w:rPr>
            <w:noProof/>
            <w:webHidden/>
          </w:rPr>
          <w:fldChar w:fldCharType="separate"/>
        </w:r>
        <w:r w:rsidR="002C185F">
          <w:rPr>
            <w:noProof/>
            <w:webHidden/>
          </w:rPr>
          <w:t>64</w:t>
        </w:r>
        <w:r w:rsidR="00397A21">
          <w:rPr>
            <w:noProof/>
            <w:webHidden/>
          </w:rPr>
          <w:fldChar w:fldCharType="end"/>
        </w:r>
      </w:hyperlink>
    </w:p>
    <w:p w14:paraId="490AE03D" w14:textId="77777777" w:rsidR="00397A21" w:rsidRDefault="00812C94" w:rsidP="00397A21">
      <w:pPr>
        <w:pStyle w:val="TableofFigures"/>
        <w:rPr>
          <w:rFonts w:asciiTheme="minorHAnsi" w:eastAsiaTheme="minorEastAsia" w:hAnsiTheme="minorHAnsi"/>
          <w:noProof/>
          <w:sz w:val="22"/>
        </w:rPr>
      </w:pPr>
      <w:hyperlink w:anchor="_Toc202251862" w:history="1">
        <w:r w:rsidR="00397A21" w:rsidRPr="00CF5991">
          <w:rPr>
            <w:rStyle w:val="Hyperlink"/>
            <w:rFonts w:cs="Times New Roman"/>
            <w:noProof/>
          </w:rPr>
          <w:t>Table 8:</w:t>
        </w:r>
        <w:r w:rsidR="00397A21" w:rsidRPr="00CF5991">
          <w:rPr>
            <w:rStyle w:val="Hyperlink"/>
            <w:noProof/>
          </w:rPr>
          <w:t xml:space="preserve"> </w:t>
        </w:r>
        <w:r w:rsidR="00397A21" w:rsidRPr="00CF5991">
          <w:rPr>
            <w:rStyle w:val="Hyperlink"/>
            <w:rFonts w:cs="Times New Roman"/>
            <w:noProof/>
            <w14:textOutline w14:w="0" w14:cap="flat" w14:cmpd="sng" w14:algn="ctr">
              <w14:noFill/>
              <w14:prstDash w14:val="solid"/>
              <w14:round/>
            </w14:textOutline>
          </w:rPr>
          <w:t>The results of voltage, current, input power, output power and efficiency of the local PWM solar charge controller with time.</w:t>
        </w:r>
        <w:r w:rsidR="00397A21">
          <w:rPr>
            <w:noProof/>
            <w:webHidden/>
          </w:rPr>
          <w:tab/>
        </w:r>
        <w:r w:rsidR="00397A21">
          <w:rPr>
            <w:noProof/>
            <w:webHidden/>
          </w:rPr>
          <w:fldChar w:fldCharType="begin"/>
        </w:r>
        <w:r w:rsidR="00397A21">
          <w:rPr>
            <w:noProof/>
            <w:webHidden/>
          </w:rPr>
          <w:instrText xml:space="preserve"> PAGEREF _Toc202251862 \h </w:instrText>
        </w:r>
        <w:r w:rsidR="00397A21">
          <w:rPr>
            <w:noProof/>
            <w:webHidden/>
          </w:rPr>
        </w:r>
        <w:r w:rsidR="00397A21">
          <w:rPr>
            <w:noProof/>
            <w:webHidden/>
          </w:rPr>
          <w:fldChar w:fldCharType="separate"/>
        </w:r>
        <w:r w:rsidR="002C185F">
          <w:rPr>
            <w:noProof/>
            <w:webHidden/>
          </w:rPr>
          <w:t>66</w:t>
        </w:r>
        <w:r w:rsidR="00397A21">
          <w:rPr>
            <w:noProof/>
            <w:webHidden/>
          </w:rPr>
          <w:fldChar w:fldCharType="end"/>
        </w:r>
      </w:hyperlink>
    </w:p>
    <w:p w14:paraId="4F28CBBF" w14:textId="77777777" w:rsidR="00167D44" w:rsidRDefault="00167D44" w:rsidP="00BF5D1C">
      <w:pPr>
        <w:spacing w:line="480" w:lineRule="auto"/>
        <w:jc w:val="center"/>
        <w:rPr>
          <w:rFonts w:ascii="Times New Roman" w:hAnsi="Times New Roman" w:cs="Times New Roman"/>
          <w:sz w:val="36"/>
          <w:szCs w:val="36"/>
        </w:rPr>
      </w:pPr>
      <w:r>
        <w:rPr>
          <w:rFonts w:ascii="Times New Roman" w:hAnsi="Times New Roman" w:cs="Times New Roman"/>
          <w:sz w:val="36"/>
          <w:szCs w:val="36"/>
        </w:rPr>
        <w:fldChar w:fldCharType="end"/>
      </w:r>
    </w:p>
    <w:p w14:paraId="15EE9731" w14:textId="77777777" w:rsidR="00167D44" w:rsidRDefault="00167D44" w:rsidP="00167D44">
      <w:pPr>
        <w:spacing w:line="480" w:lineRule="auto"/>
        <w:jc w:val="center"/>
        <w:rPr>
          <w:rFonts w:ascii="Times New Roman" w:hAnsi="Times New Roman" w:cs="Times New Roman"/>
          <w:sz w:val="36"/>
          <w:szCs w:val="36"/>
        </w:rPr>
      </w:pPr>
    </w:p>
    <w:p w14:paraId="7D2AE6B9" w14:textId="77777777" w:rsidR="00167D44" w:rsidRDefault="00167D44" w:rsidP="00167D44">
      <w:pPr>
        <w:spacing w:line="480" w:lineRule="auto"/>
        <w:jc w:val="center"/>
        <w:rPr>
          <w:rFonts w:ascii="Times New Roman" w:hAnsi="Times New Roman" w:cs="Times New Roman"/>
          <w:sz w:val="36"/>
          <w:szCs w:val="36"/>
        </w:rPr>
      </w:pPr>
    </w:p>
    <w:p w14:paraId="71E242B0" w14:textId="77777777" w:rsidR="00167D44" w:rsidRDefault="00167D44" w:rsidP="00167D44">
      <w:pPr>
        <w:spacing w:line="480" w:lineRule="auto"/>
        <w:jc w:val="center"/>
        <w:rPr>
          <w:rFonts w:ascii="Times New Roman" w:hAnsi="Times New Roman" w:cs="Times New Roman"/>
          <w:sz w:val="36"/>
          <w:szCs w:val="36"/>
        </w:rPr>
      </w:pPr>
    </w:p>
    <w:p w14:paraId="14D39303" w14:textId="77777777" w:rsidR="00B10F01" w:rsidRDefault="00B10F01" w:rsidP="00167D44">
      <w:pPr>
        <w:spacing w:line="480" w:lineRule="auto"/>
      </w:pPr>
    </w:p>
    <w:p w14:paraId="62339832" w14:textId="77777777" w:rsidR="00BF5D1C" w:rsidRDefault="00BF5D1C" w:rsidP="00167D44">
      <w:pPr>
        <w:spacing w:line="480" w:lineRule="auto"/>
      </w:pPr>
    </w:p>
    <w:p w14:paraId="7D3EE236" w14:textId="77777777" w:rsidR="00397A21" w:rsidRPr="00B10F01" w:rsidRDefault="00397A21" w:rsidP="00167D44">
      <w:pPr>
        <w:spacing w:line="480" w:lineRule="auto"/>
      </w:pPr>
    </w:p>
    <w:p w14:paraId="3AAE01C9" w14:textId="5C832F93" w:rsidR="00A67557" w:rsidRPr="00841491" w:rsidRDefault="00BF5D1C" w:rsidP="00841491">
      <w:pPr>
        <w:pStyle w:val="Heading1"/>
        <w:numPr>
          <w:ilvl w:val="0"/>
          <w:numId w:val="0"/>
        </w:numPr>
        <w:ind w:left="432"/>
        <w:jc w:val="center"/>
        <w:rPr>
          <w:rFonts w:ascii="Times New Roman" w:hAnsi="Times New Roman" w:cs="Times New Roman"/>
          <w:color w:val="000000" w:themeColor="text1"/>
          <w:sz w:val="24"/>
          <w:szCs w:val="24"/>
        </w:rPr>
      </w:pPr>
      <w:bookmarkStart w:id="8" w:name="_Toc203730974"/>
      <w:bookmarkStart w:id="9" w:name="_Toc201814133"/>
      <w:r w:rsidRPr="00841491">
        <w:rPr>
          <w:rStyle w:val="Strong"/>
          <w:rFonts w:ascii="Times New Roman" w:hAnsi="Times New Roman" w:cs="Times New Roman"/>
          <w:color w:val="000000" w:themeColor="text1"/>
          <w:sz w:val="24"/>
          <w:szCs w:val="24"/>
        </w:rPr>
        <w:lastRenderedPageBreak/>
        <w:t>ABSTRACT</w:t>
      </w:r>
      <w:bookmarkEnd w:id="8"/>
    </w:p>
    <w:p w14:paraId="66273505" w14:textId="71991E64" w:rsidR="00787583" w:rsidRDefault="00A67557" w:rsidP="00A67557">
      <w:pPr>
        <w:spacing w:before="100" w:beforeAutospacing="1" w:after="100" w:afterAutospacing="1" w:line="240" w:lineRule="auto"/>
        <w:jc w:val="both"/>
        <w:rPr>
          <w:rFonts w:ascii="Times New Roman" w:eastAsia="Times New Roman" w:hAnsi="Times New Roman" w:cs="Times New Roman"/>
          <w:sz w:val="24"/>
          <w:szCs w:val="24"/>
        </w:rPr>
        <w:sectPr w:rsidR="00787583" w:rsidSect="002F519F">
          <w:headerReference w:type="default" r:id="rId8"/>
          <w:footerReference w:type="default" r:id="rId9"/>
          <w:pgSz w:w="12240" w:h="15480" w:code="9"/>
          <w:pgMar w:top="1440" w:right="1440" w:bottom="1440" w:left="1440" w:header="720" w:footer="720" w:gutter="0"/>
          <w:pgNumType w:fmt="lowerRoman"/>
          <w:cols w:space="720"/>
          <w:docGrid w:linePitch="360"/>
        </w:sectPr>
      </w:pPr>
      <w:r w:rsidRPr="00080E5C">
        <w:rPr>
          <w:rFonts w:ascii="Times New Roman" w:eastAsia="Times New Roman" w:hAnsi="Times New Roman" w:cs="Times New Roman"/>
          <w:sz w:val="24"/>
          <w:szCs w:val="24"/>
        </w:rPr>
        <w:t>The growing demand for clean and reliable energy in off-grid and rural ar</w:t>
      </w:r>
      <w:r w:rsidR="00397A21">
        <w:rPr>
          <w:rFonts w:ascii="Times New Roman" w:eastAsia="Times New Roman" w:hAnsi="Times New Roman" w:cs="Times New Roman"/>
          <w:sz w:val="24"/>
          <w:szCs w:val="24"/>
        </w:rPr>
        <w:t xml:space="preserve">eas has made solar photovoltaic </w:t>
      </w:r>
      <w:r w:rsidRPr="00080E5C">
        <w:rPr>
          <w:rFonts w:ascii="Times New Roman" w:eastAsia="Times New Roman" w:hAnsi="Times New Roman" w:cs="Times New Roman"/>
          <w:sz w:val="24"/>
          <w:szCs w:val="24"/>
        </w:rPr>
        <w:t xml:space="preserve">(PV) systems a promising alternative to conventional power sources. However, maximizing the efficiency of these systems remains a significant challenge, particularly in developing regions where cost constraints and component reliability are major concerns. This study focuses on the </w:t>
      </w:r>
      <w:r w:rsidRPr="00080E5C">
        <w:rPr>
          <w:rFonts w:ascii="Times New Roman" w:eastAsia="Times New Roman" w:hAnsi="Times New Roman" w:cs="Times New Roman"/>
          <w:bCs/>
          <w:sz w:val="24"/>
          <w:szCs w:val="24"/>
        </w:rPr>
        <w:t>design and construction of a Pulse Width Modulation (PWM) solar charge controller</w:t>
      </w:r>
      <w:r w:rsidRPr="00080E5C">
        <w:rPr>
          <w:rFonts w:ascii="Times New Roman" w:eastAsia="Times New Roman" w:hAnsi="Times New Roman" w:cs="Times New Roman"/>
          <w:sz w:val="24"/>
          <w:szCs w:val="24"/>
        </w:rPr>
        <w:t xml:space="preserve"> to optimize energy conversion in a stand-alone PV system, and to evaluate its performance in comparison with foreign PWM and Maximum Power Point Tracking (MPPT) charge controllers.</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Previous studies have shown that MPPT-based controllers significantly outperform PWM controllers, especially under variable irradiance conditions, by ensuring operation close to the maximum power point of the solar module. While MPPT controllers offer higher efficiency, PWM controllers remain widely used due to their simpler design and lower cost.</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 xml:space="preserve">In this work, a locally constructed PWM charge controller was built and tested alongside a foreign PWM and an MPPT controller. Experimental analysis revealed that the MPPT controller achieved the highest efficiency, ranging from </w:t>
      </w:r>
      <w:r w:rsidRPr="00080E5C">
        <w:rPr>
          <w:rFonts w:ascii="Times New Roman" w:eastAsia="Times New Roman" w:hAnsi="Times New Roman" w:cs="Times New Roman"/>
          <w:bCs/>
          <w:sz w:val="24"/>
          <w:szCs w:val="24"/>
        </w:rPr>
        <w:t>45% to 77.6%</w:t>
      </w:r>
      <w:r w:rsidRPr="00080E5C">
        <w:rPr>
          <w:rFonts w:ascii="Times New Roman" w:eastAsia="Times New Roman" w:hAnsi="Times New Roman" w:cs="Times New Roman"/>
          <w:sz w:val="24"/>
          <w:szCs w:val="24"/>
        </w:rPr>
        <w:t xml:space="preserve">, whereas both the local and foreign PWM controllers recorded efficiency values between </w:t>
      </w:r>
      <w:r w:rsidRPr="00080E5C">
        <w:rPr>
          <w:rFonts w:ascii="Times New Roman" w:eastAsia="Times New Roman" w:hAnsi="Times New Roman" w:cs="Times New Roman"/>
          <w:bCs/>
          <w:sz w:val="24"/>
          <w:szCs w:val="24"/>
        </w:rPr>
        <w:t>43% and 66%</w:t>
      </w:r>
      <w:r w:rsidRPr="00080E5C">
        <w:rPr>
          <w:rFonts w:ascii="Times New Roman" w:eastAsia="Times New Roman" w:hAnsi="Times New Roman" w:cs="Times New Roman"/>
          <w:sz w:val="24"/>
          <w:szCs w:val="24"/>
        </w:rPr>
        <w:t xml:space="preserve">. Furthermore, the inverter used in the system achieved an efficiency of up to </w:t>
      </w:r>
      <w:r w:rsidRPr="00080E5C">
        <w:rPr>
          <w:rFonts w:ascii="Times New Roman" w:eastAsia="Times New Roman" w:hAnsi="Times New Roman" w:cs="Times New Roman"/>
          <w:bCs/>
          <w:sz w:val="24"/>
          <w:szCs w:val="24"/>
        </w:rPr>
        <w:t>89.7%</w:t>
      </w:r>
      <w:r w:rsidRPr="00080E5C">
        <w:rPr>
          <w:rFonts w:ascii="Times New Roman" w:eastAsia="Times New Roman" w:hAnsi="Times New Roman" w:cs="Times New Roman"/>
          <w:sz w:val="24"/>
          <w:szCs w:val="24"/>
        </w:rPr>
        <w:t xml:space="preserve">. The </w:t>
      </w:r>
      <w:r w:rsidRPr="00080E5C">
        <w:rPr>
          <w:rFonts w:ascii="Times New Roman" w:eastAsia="Times New Roman" w:hAnsi="Times New Roman" w:cs="Times New Roman"/>
          <w:bCs/>
          <w:sz w:val="24"/>
          <w:szCs w:val="24"/>
        </w:rPr>
        <w:t>overall system</w:t>
      </w:r>
      <w:r w:rsidRPr="00080E5C">
        <w:rPr>
          <w:rFonts w:ascii="Times New Roman" w:eastAsia="Times New Roman" w:hAnsi="Times New Roman" w:cs="Times New Roman"/>
          <w:b/>
          <w:bCs/>
          <w:sz w:val="24"/>
          <w:szCs w:val="24"/>
        </w:rPr>
        <w:t xml:space="preserve"> </w:t>
      </w:r>
      <w:r w:rsidRPr="00080E5C">
        <w:rPr>
          <w:rFonts w:ascii="Times New Roman" w:eastAsia="Times New Roman" w:hAnsi="Times New Roman" w:cs="Times New Roman"/>
          <w:bCs/>
          <w:sz w:val="24"/>
          <w:szCs w:val="24"/>
        </w:rPr>
        <w:t>efficiency</w:t>
      </w:r>
      <w:r w:rsidRPr="00080E5C">
        <w:rPr>
          <w:rFonts w:ascii="Times New Roman" w:eastAsia="Times New Roman" w:hAnsi="Times New Roman" w:cs="Times New Roman"/>
          <w:sz w:val="24"/>
          <w:szCs w:val="24"/>
        </w:rPr>
        <w:t xml:space="preserve"> was calculated as </w:t>
      </w:r>
      <w:r w:rsidRPr="00080E5C">
        <w:rPr>
          <w:rFonts w:ascii="Times New Roman" w:eastAsia="Times New Roman" w:hAnsi="Times New Roman" w:cs="Times New Roman"/>
          <w:bCs/>
          <w:sz w:val="24"/>
          <w:szCs w:val="24"/>
        </w:rPr>
        <w:t>39.7% using the MPPT controller</w:t>
      </w:r>
      <w:r w:rsidRPr="00080E5C">
        <w:rPr>
          <w:rFonts w:ascii="Times New Roman" w:eastAsia="Times New Roman" w:hAnsi="Times New Roman" w:cs="Times New Roman"/>
          <w:sz w:val="24"/>
          <w:szCs w:val="24"/>
        </w:rPr>
        <w:t xml:space="preserve">, and </w:t>
      </w:r>
      <w:r w:rsidRPr="00080E5C">
        <w:rPr>
          <w:rFonts w:ascii="Times New Roman" w:eastAsia="Times New Roman" w:hAnsi="Times New Roman" w:cs="Times New Roman"/>
          <w:bCs/>
          <w:sz w:val="24"/>
          <w:szCs w:val="24"/>
        </w:rPr>
        <w:t>28.4% using either the local or foreign PWM controllers</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These results underscore the superior performance of MPPT technology in maximizing solar energy utilization. However, the study also demonstrates that a well-designed local PWM controller can serve as a functional and economically viable solution for basic off-grid applications. The findings provide valuable insights for future design improvements and policy recommendations in renewable energy deployme</w:t>
      </w:r>
      <w:r w:rsidR="00787583">
        <w:rPr>
          <w:rFonts w:ascii="Times New Roman" w:eastAsia="Times New Roman" w:hAnsi="Times New Roman" w:cs="Times New Roman"/>
          <w:sz w:val="24"/>
          <w:szCs w:val="24"/>
        </w:rPr>
        <w:t>nt in resource-limited setting</w:t>
      </w:r>
      <w:r w:rsidR="002F519F">
        <w:rPr>
          <w:rFonts w:ascii="Times New Roman" w:eastAsia="Times New Roman" w:hAnsi="Times New Roman" w:cs="Times New Roman"/>
          <w:sz w:val="24"/>
          <w:szCs w:val="24"/>
        </w:rPr>
        <w:t>s.</w:t>
      </w:r>
    </w:p>
    <w:p w14:paraId="41BE61F4" w14:textId="77777777" w:rsidR="00FE5E17" w:rsidRPr="00A67557" w:rsidRDefault="00FE5E17" w:rsidP="00A67557">
      <w:pPr>
        <w:spacing w:before="100" w:beforeAutospacing="1" w:after="100" w:afterAutospacing="1" w:line="240" w:lineRule="auto"/>
        <w:jc w:val="both"/>
        <w:rPr>
          <w:rFonts w:ascii="Times New Roman" w:eastAsia="Times New Roman" w:hAnsi="Times New Roman" w:cs="Times New Roman"/>
          <w:sz w:val="24"/>
          <w:szCs w:val="24"/>
        </w:rPr>
      </w:pPr>
    </w:p>
    <w:p w14:paraId="4C9F7899" w14:textId="37F2D55F" w:rsidR="00AD17AE" w:rsidRPr="00B10F01" w:rsidRDefault="00AE042E" w:rsidP="00167D44">
      <w:pPr>
        <w:pStyle w:val="Heading1"/>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0" w:name="_Toc203730975"/>
      <w:r w:rsidRPr="00B10F01">
        <w:rPr>
          <w:rFonts w:ascii="Times New Roman" w:hAnsi="Times New Roman" w:cs="Times New Roman"/>
          <w:color w:val="000000" w:themeColor="text1"/>
          <w:sz w:val="24"/>
          <w:szCs w:val="24"/>
          <w14:textOutline w14:w="0" w14:cap="flat" w14:cmpd="sng" w14:algn="ctr">
            <w14:noFill/>
            <w14:prstDash w14:val="solid"/>
            <w14:round/>
          </w14:textOutline>
        </w:rPr>
        <w:t>CHAPTER ONE</w:t>
      </w:r>
      <w:bookmarkEnd w:id="9"/>
      <w:bookmarkEnd w:id="10"/>
    </w:p>
    <w:p w14:paraId="1CE25F59" w14:textId="46748A83" w:rsidR="00AE042E" w:rsidRPr="00B10F01" w:rsidRDefault="003A66F7" w:rsidP="00167D44">
      <w:pPr>
        <w:pStyle w:val="Heading2"/>
        <w:numPr>
          <w:ilvl w:val="0"/>
          <w:numId w:val="0"/>
        </w:numPr>
        <w:spacing w:line="480" w:lineRule="auto"/>
        <w:rPr>
          <w:rFonts w:ascii="Times New Roman" w:hAnsi="Times New Roman" w:cs="Times New Roman"/>
          <w:color w:val="auto"/>
          <w:sz w:val="24"/>
          <w:szCs w:val="24"/>
        </w:rPr>
      </w:pPr>
      <w:bookmarkStart w:id="11" w:name="_Toc201814134"/>
      <w:bookmarkStart w:id="12" w:name="_Toc203730976"/>
      <w:r>
        <w:rPr>
          <w:rFonts w:ascii="Times New Roman" w:hAnsi="Times New Roman" w:cs="Times New Roman"/>
          <w:color w:val="auto"/>
          <w:sz w:val="24"/>
          <w:szCs w:val="24"/>
        </w:rPr>
        <w:t>1.0</w:t>
      </w:r>
      <w:r w:rsidR="00AF5D31">
        <w:rPr>
          <w:rFonts w:ascii="Times New Roman" w:hAnsi="Times New Roman" w:cs="Times New Roman"/>
          <w:color w:val="auto"/>
          <w:sz w:val="24"/>
          <w:szCs w:val="24"/>
        </w:rPr>
        <w:tab/>
      </w:r>
      <w:r w:rsidR="00AE042E" w:rsidRPr="00B10F01">
        <w:rPr>
          <w:rFonts w:ascii="Times New Roman" w:hAnsi="Times New Roman" w:cs="Times New Roman"/>
          <w:color w:val="auto"/>
          <w:sz w:val="24"/>
          <w:szCs w:val="24"/>
        </w:rPr>
        <w:t>INTRODUCTION</w:t>
      </w:r>
      <w:bookmarkEnd w:id="11"/>
      <w:bookmarkEnd w:id="12"/>
    </w:p>
    <w:p w14:paraId="3370A409" w14:textId="5D17C8A4" w:rsidR="00EE0263" w:rsidRPr="00B10F01" w:rsidRDefault="0073736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rsad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28560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97hCB0ig","properties":{"formattedCitation":"(Arsad et al., 2025)","plainCitation":"(Arsad et al., 2025)","dontUpdate":true,"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ported that i</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 the past decade, the industrialization of the world has led to the depletion of fossil fuel and non-renewable reserves, posing serious threats to human survival. The majority of the current power generation is primarily based on fossil fuels, such as coal, rather than biofuels. The transition from fossil fuels to renewable energy (RE) is gaining momentum as more nations, towns, and companies set sustainability and zero-emission goals. </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newable energy </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sources</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S) </w:t>
      </w:r>
      <w:r w:rsidR="00293F02" w:rsidRPr="00B10F01">
        <w:rPr>
          <w:rFonts w:ascii="Times New Roman" w:hAnsi="Times New Roman" w:cs="Times New Roman"/>
          <w:color w:val="000000" w:themeColor="text1"/>
          <w:sz w:val="24"/>
          <w:szCs w:val="24"/>
          <w14:textOutline w14:w="0" w14:cap="flat" w14:cmpd="sng" w14:algn="ctr">
            <w14:noFill/>
            <w14:prstDash w14:val="solid"/>
            <w14:round/>
          </w14:textOutline>
        </w:rPr>
        <w:t>are</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nergy sources that are naturally replenished and can be used to generate electricity and heat</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as biomass, hydropower, wind, solar energy, geothermal energy</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nuclear en</w:t>
      </w:r>
      <w:r w:rsidR="00E350BD" w:rsidRPr="00B10F01">
        <w:rPr>
          <w:rFonts w:ascii="Times New Roman" w:hAnsi="Times New Roman" w:cs="Times New Roman"/>
          <w:color w:val="000000" w:themeColor="text1"/>
          <w:sz w:val="24"/>
          <w:szCs w:val="24"/>
          <w14:textOutline w14:w="0" w14:cap="flat" w14:cmpd="sng" w14:algn="ctr">
            <w14:noFill/>
            <w14:prstDash w14:val="solid"/>
            <w14:round/>
          </w14:textOutline>
        </w:rPr>
        <w:t>ergy</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350B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in a limited time frame</w: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ATmaU0m","properties":{"formattedCitation":"(Ang et al., 2022)","plainCitation":"(Ang et al., 2022)","noteIndex":0},"citationItems":[{"id":372,"uris":["http://zotero.org/users/15982792/items/Z4GJIYC3"],"itemData":{"id":372,"type":"article-journal","abstract":"Renewable energy (RE) is the key element of sustainable, environmentally friendly, and cost-effective electricity generation. An official report by International Energy Agency (IEA) states that the demand on fossil fuel usage to generate electricity has started to decrease since year 2019, along with the rise of RE usage to supply global energy demands. Researches on RE technologies are continuously growing in order to enhance the performance of RE generation, especially in term of energy conversion efficiency. The aim of this review paper is to understand and study further the current RE technologies such as solar energy, hydro energy, wind energy, bioenergy, geothermal energy, and hydrogen energy. Several hybrid RE technologies have been also studied and compared, to improve the overall performance of RE in generating electricity. Lastly, suggestions are provided for the purpose to solve and overcome the challenges and limitations of RE technologies in terms of economy, technical, and energy conversion efficiency.","container-title":"Energy Strategy Reviews","DOI":"10.1016/j.esr.2022.100939","ISSN":"2211-467X","journalAbbreviation":"Energy Strategy Reviews","page":"100939","source":"ScienceDirect","title":"A comprehensive study of renewable energy sources: Classifications, challenges and suggestions","title-short":"A comprehensive study of renewable energy sources","volume":"43","author":[{"family":"Ang","given":"Tze-Zhang"},{"family":"Salem","given":"Mohamed"},{"family":"Kamarol","given":"Mohamad"},{"family":"Das","given":"Himadry Shekhar"},{"family":"Nazari","given":"Mohammad Alhuyi"},{"family":"Prabaharan","given":"Natarajan"}],"issued":{"date-parts":[["2022",9,1]]}}}],"schema":"https://github.com/citation-style-language/schema/raw/master/csl-citation.json"} </w:instrTex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6724E0" w:rsidRPr="00B10F01">
        <w:rPr>
          <w:rFonts w:ascii="Times New Roman" w:hAnsi="Times New Roman" w:cs="Times New Roman"/>
          <w:sz w:val="24"/>
          <w:szCs w:val="24"/>
        </w:rPr>
        <w:t>(Ang et al., 2022)</w: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ne of the primary sources of renewable energy is biofuels, a sustainable alternative produced from organic materials. Biofuels are extracted from certain crops planted for the production of energy and fuel. These plants are referred to as energy crops, including sea</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weeds, algae, and microalgae</w:t>
      </w:r>
      <w:r w:rsidR="00AA732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owever, the sustainability </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biofuel as a generation source is problematic </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due to its limited resources</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Consequently, global research efforts were directed towards exploring sustainable energy alternatives such as tidal,</w:t>
      </w:r>
      <w:r w:rsidR="005A21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nd, solar, etc. Solar energy-</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sed photovoltaic (PV) </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is a potential renewable energy</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urce since it is constantly available, free, environmentally</w:t>
      </w:r>
      <w:r w:rsidR="00293F0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iendly, and </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low-maintenance</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erano et al. </w: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kVK58pKj","properties":{"formattedCitation":"(Serrano et al., 2019)","plainCitation":"(Serrano et al., 2019)","dontUpdate":true,"noteIndex":0},"citationItems":[{"id":72,"uris":["http://zotero.org/users/15982792/items/U6CNGAGT"],"itemData":{"id":72,"type":"article-journal","abstract":"Charge controllers are implemented in several electronic systems to protect and control the charge and discharge rates of a battery; for off-grid Photovoltai...","container-title":"Scientia Et Technica","issue":"1","language":"en","page":"6-11","source":"www.redalyc.org","title":"Performance comparison between PWM and MPPT charge controllers","volume":"24","author":[{"family":"Serrano","given":"M. A. Laguado-"},{"family":"Paipa","given":"E. A. Luna"},{"family":"Márquez","given":"L. F. Bustos-"},{"family":"Mora","given":"S. B. Sepulveda-"}],"issued":{"date-parts":[["2019"]]}}}],"schema":"https://github.com/citation-style-language/schema/raw/master/csl-citation.json"} </w:instrTex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2019)</w: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ighlight solar photovoltaic energy as a prominent method of electricity generation, as it captures solar radiation. This technology enables electricity access in rural areas where conventional power delivery is not feasible</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351CAC9" w14:textId="7F4B6A30" w:rsidR="002F224C" w:rsidRPr="00B10F01" w:rsidRDefault="00EF3AF2"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PV</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provide</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viable means of power generation for applications like</w:t>
      </w:r>
      <w:r w:rsidR="002936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wering residential appliances, electrification of villages in rural areas, telecommunications, refrigeration,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water pumping</w:t>
      </w:r>
      <w:r w:rsidR="00D0477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qD9fXle","properties":{"formattedCitation":"(Parida et al., 2011)","plainCitation":"(Parida et al., 2011)","noteIndex":0},"citationItems":[{"id":374,"uris":["http://zotero.org/users/15982792/items/K6S4EDXI"],"itemData":{"id":374,"type":"article-journal","abstract":"Global environmental concerns and the escalating demand for energy, coupled with steady progress in renewable energy technologies, are opening up new opportunities for utilization of renewable energy resources. Solar energy is the most abundant, inexhaustible and clean of all the renewable energy resources till date. The power from sun intercepted by the earth is about 1.8×1011MW, which is many times larger than the present rate of all the energy consumption. Photovoltaic technology is one of the finest ways to harness the solar power. This paper reviews the photovoltaic technology, its power generating capability, the different existing light absorbing materials used, its environmental aspect coupled with a variety of its applications. The different existing performance and reliability evaluation models, sizing and control, grid connection and distribution have also been discussed.","container-title":"Renewable and Sustainable Energy Reviews","DOI":"10.1016/j.rser.2010.11.032","ISSN":"1364-0321","issue":"3","journalAbbreviation":"Renewable and Sustainable Energy Reviews","page":"1625-1636","source":"ScienceDirect","title":"A review of solar photovoltaic technologies","volume":"15","author":[{"family":"Parida","given":"Bhubaneswari"},{"family":"Iniyan","given":"S."},{"family":"Goic","given":"Ranko"}],"issued":{"date-parts":[["2011",4,1]]}}}],"schema":"https://github.com/citation-style-language/schema/raw/master/csl-citation.json"} </w:instrTex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451F8" w:rsidRPr="00B10F01">
        <w:rPr>
          <w:rFonts w:ascii="Times New Roman" w:hAnsi="Times New Roman" w:cs="Times New Roman"/>
          <w:sz w:val="24"/>
          <w:szCs w:val="24"/>
        </w:rPr>
        <w:t>(Parida et al., 2011)</w: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8E015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3DD2881" w14:textId="3815C559" w:rsidR="00EE0263" w:rsidRPr="00B10F01" w:rsidRDefault="00A7258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okesh</w:t>
      </w:r>
      <w:r w:rsidR="007874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ddy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UrO9vK9A","properties":{"formattedCitation":"(LokeshReddy et al., 2017)","plainCitation":"(LokeshReddy et al., 2017)","dontUpdate":true,"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7B1E5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285607" w:rsidRPr="00B10F01">
        <w:rPr>
          <w:rFonts w:ascii="Times New Roman" w:hAnsi="Times New Roman" w:cs="Times New Roman"/>
          <w:color w:val="000000" w:themeColor="text1"/>
          <w:sz w:val="24"/>
          <w:szCs w:val="24"/>
          <w14:textOutline w14:w="0" w14:cap="flat" w14:cmpd="sng" w14:algn="ctr">
            <w14:noFill/>
            <w14:prstDash w14:val="solid"/>
            <w14:round/>
          </w14:textOutline>
        </w:rPr>
        <w:t>201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 their study,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dvised the use of s</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olar ener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y</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 all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countries</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world due to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excessive energy crisis and environmental pollution is considered vigorously. Photovoltaic system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ich convert solar energy to electricity, are now one of the most common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sources</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electrical energy. They can be used in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grid-connected</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 to support the network or in a stand</w:t>
      </w:r>
      <w:r w:rsidR="007820D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alone mode to supply some remote areas.</w:t>
      </w:r>
    </w:p>
    <w:p w14:paraId="2AC58DE5" w14:textId="50EE8186" w:rsidR="008E0150" w:rsidRPr="00B10F01" w:rsidRDefault="00C8183D"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 a stand-</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alone mode, the PV independently cannot be enough for supplying loads because weather conditions (such as cloud and fog</w:t>
      </w:r>
      <w:r w:rsidR="00212BDF" w:rsidRPr="00B10F01">
        <w:rPr>
          <w:rFonts w:ascii="Times New Roman" w:hAnsi="Times New Roman" w:cs="Times New Roman"/>
          <w:color w:val="000000" w:themeColor="text1"/>
          <w:sz w:val="24"/>
          <w:szCs w:val="24"/>
          <w14:textOutline w14:w="0" w14:cap="flat" w14:cmpd="sng" w14:algn="ctr">
            <w14:noFill/>
            <w14:prstDash w14:val="solid"/>
            <w14:round/>
          </w14:textOutline>
        </w:rPr>
        <w:t>) have a significant impact on the solar energy received by a PV array</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820D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refore, </w:t>
      </w:r>
      <w:r w:rsidR="00212BDF" w:rsidRPr="00B10F01">
        <w:rPr>
          <w:rFonts w:ascii="Times New Roman" w:hAnsi="Times New Roman" w:cs="Times New Roman"/>
          <w:color w:val="000000" w:themeColor="text1"/>
          <w:sz w:val="24"/>
          <w:szCs w:val="24"/>
          <w14:textOutline w14:w="0" w14:cap="flat" w14:cmpd="sng" w14:algn="ctr">
            <w14:noFill/>
            <w14:prstDash w14:val="solid"/>
            <w14:round/>
          </w14:textOutline>
        </w:rPr>
        <w:t>there is a need for energy storage systems like batteries</w:t>
      </w:r>
      <w:r w:rsidR="00656A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97D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qQO3rkne","properties":{"formattedCitation":"(K &amp; Vijayaraj, 2020a; LokeshReddy et al., 2017)","plainCitation":"(K &amp; Vijayaraj, 2020a; 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id":74,"uris":["http://zotero.org/users/15982792/items/VNATWNZJ"],"itemData":{"id":74,"type":"article-journal","abstract":"An Overview of Battery Charging Methods, Charge Controllers, and Design of MPPT Controller based on Adruino Nano for Solar Renewable Storage Energy System - written by Parthasarathy K , Dr. S Vijayaraj published on 2020/12/02 download full article with reference data and citations","container-title":"International Journal of Engineering Research &amp; Technology","DOI":"10.17577/IJERTV9IS110214","ISSN":"2278-0181","issue":"11","language":"en-US","note":"publisher: IJERT-International Journal of Engineering Research &amp; Technology","source":"www.ijert.org","title":"An Overview of Battery Charging Methods, Charge Controllers, and Design of MPPT Controller based on Adruino Nano for Solar Renewable Storage Energy System","URL":"https://www.ijert.org/research/an-overview-of-battery-charging-methods-charge-controllers-and-design-of-mppt-controller-based-on-adruino-nano-for-solar-renewable-storage-energy-system-IJERTV9IS110214.pdf, https://www.ijert.org/an-overview-of-battery-charging-methods-charge-controllers-and-design-of-mppt-controller-based-on-adruino-nano-for-solar-renewable-storage-energy-system","volume":"9","author":[{"family":"K","given":"Parthasarathy"},{"family":"Vijayaraj","given":"Dr S."}],"accessed":{"date-parts":[["2024",12,12]]},"issued":{"date-parts":[["2020",12,2]]}}}],"schema":"https://github.com/citation-style-language/schema/raw/master/csl-citation.json"} </w:instrText>
      </w:r>
      <w:r w:rsidR="00F97D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451F8" w:rsidRPr="00B10F01">
        <w:rPr>
          <w:rFonts w:ascii="Times New Roman" w:hAnsi="Times New Roman" w:cs="Times New Roman"/>
          <w:sz w:val="24"/>
          <w:szCs w:val="24"/>
        </w:rPr>
        <w:t>(K &amp; Vijayaraj, 2020a; LokeshReddy et al., 2017)</w:t>
      </w:r>
      <w:r w:rsidR="00F97D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1E5F6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energy produced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by</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solar panel varies with the incident sunlight. During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the day</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energy from the solar panel increases to the peak level and decreases to zero from morning till evening. </w:t>
      </w:r>
    </w:p>
    <w:p w14:paraId="0667D282" w14:textId="4C6D471C" w:rsidR="001E5F6D" w:rsidRPr="00B10F01" w:rsidRDefault="008E0150"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re are several important issues in a stand-alone PV battery system such as efficiency controllability, charge capability, proper protection scheme, system weight, battery lifespan, battery charge and discharge pattern, system ON and OFF mode, system cost, output voltage quality etc. these features are affected by the type and configuration of DC to DC converter, size of batteries and PV arrays, control strategy, MPPT algorithm and energy management system. Therefore, proper selection and adjustment of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EB58EC"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the most vital task of the photovoltaic system design</w:t>
      </w:r>
      <w:r w:rsidR="00CC65B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This variation in solar energy</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pending on the sunlight</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quires a controller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tha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trols the</w: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ing of the battery backup</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1NYFcbv","properties":{"formattedCitation":"(K &amp; Vijayaraj, 2020b)","plainCitation":"(K &amp; Vijayaraj, 2020b)","noteIndex":0},"citationItems":[{"id":379,"uris":["http://zotero.org/users/15982792/items/4JHZVGMZ"],"itemData":{"id":379,"type":"article-journal","abstract":"An Overview of Battery Charging Methods, Charge Controllers, and Design of MPPT Controller based on Adruino Nano for Solar Renewable Storage Energy System - written by Parthasarathy K , Dr. S Vijayaraj published on 2020/12/02 download full article with reference data and citations","container-title":"International Journal of Engineering Research &amp; Technology","DOI":"10.17577/IJERTV9IS110214","ISSN":"2278-0181","issue":"11","language":"en-US","note":"publisher: IJERT-International Journal of Engineering Research &amp; Technology","source":"www.ijert.org","title":"An Overview of Battery Charging Methods, Charge Controllers, and Design of MPPT Controller based on Adruino Nano for Solar Renewable Storage Energy System","URL":"https://www.ijert.org/research/an-overview-of-battery-charging-methods-charge-controllers-and-design-of-mppt-controller-based-on-adruino-nano-for-solar-renewable-storage-energy-system-IJERTV9IS110214.pdf, https://www.ijert.org/an-overview-of-battery-charging-methods-charge-controllers-and-design-of-mppt-controller-based-on-adruino-nano-for-solar-renewable-storage-energy-system","volume":"9","author":[{"family":"K","given":"Parthasarathy"},{"family":"Vijayaraj","given":"Dr S."}],"accessed":{"date-parts":[["2025",6,11]]},"issued":{"date-parts":[["2020",12,2]]}}}],"schema":"https://github.com/citation-style-language/schema/raw/master/csl-citation.json"} </w:instrTex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451F8" w:rsidRPr="00B10F01">
        <w:rPr>
          <w:rFonts w:ascii="Times New Roman" w:hAnsi="Times New Roman" w:cs="Times New Roman"/>
          <w:sz w:val="24"/>
          <w:szCs w:val="24"/>
        </w:rPr>
        <w:t>(K &amp; Vijayaraj, 2020b)</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16F2B1CF" w14:textId="7408CC62" w:rsidR="00A11AE3" w:rsidRPr="00B10F01" w:rsidRDefault="00580C07"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Solar c</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arge controller is one of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ost influential elements on the quality and lifespan of the photovoltaic solar system due to its function of protecting the battery from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overcharging</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deep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discharging</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This ensures the battery charges efficiently and does not get overcharged, undercharged</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damaged</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e to fluctuations in current or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charge controllers often includ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built-in</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nitoring systems to display parameters like battery voltages, charging current</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system status. They also protect against reverse current flow from the battery to the solar panel</w:t>
      </w:r>
      <w:r w:rsidR="00565AF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t night, short circuit and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overcurrent</w:t>
      </w:r>
      <w:r w:rsidR="00565AF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dition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w:t>
      </w:r>
      <w:r w:rsidR="00565AF4" w:rsidRPr="00B10F01">
        <w:rPr>
          <w:rFonts w:ascii="Times New Roman" w:hAnsi="Times New Roman" w:cs="Times New Roman"/>
          <w:color w:val="000000" w:themeColor="text1"/>
          <w:sz w:val="24"/>
          <w:szCs w:val="24"/>
          <w14:textOutline w14:w="0" w14:cap="flat" w14:cmpd="sng" w14:algn="ctr">
            <w14:noFill/>
            <w14:prstDash w14:val="solid"/>
            <w14:round/>
          </w14:textOutline>
        </w:rPr>
        <w:t>temperature extremes that could affect charging. Some advanced charge controllers offer equalization, a process that balances the charge among the cells of a battery bank to enhance performance and life span.</w:t>
      </w:r>
    </w:p>
    <w:p w14:paraId="779C0EAA" w14:textId="2B4EEDEC" w:rsidR="00565AF4" w:rsidRPr="00B10F01" w:rsidRDefault="00565AF4"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harge controller exists mainly in pulse width modulation (PWM) and maximum power point tracker (MPPT) technologies for</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oth foreign and locally manufactured</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ducts</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8EB8000" w14:textId="05EFE7A9" w:rsidR="001E3741" w:rsidRPr="00B10F01" w:rsidRDefault="00EF3AF2"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 is a widely used type of solar charg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controller</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an efficiency of 60-80%</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signed to regulate the power sent from solar panels to a battery. Its primary purpose is to ensure the battery is charged efficiently while preventing overcharging</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 undercharging</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damage to the battery. This controller us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echnology</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to adjust the charging rate of the battery by rapidly switching the connection between the solar panel and the battery ON and OFF. It also modulates the width (duration) of the pulse of current sent to the battery depending on the battery’s charge level.</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PWM contro</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l</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ers usually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employ</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three-stage</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ing proces</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as</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ulk charging, absorption charging</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loat charging.</w:t>
      </w:r>
    </w:p>
    <w:p w14:paraId="660AD80D" w14:textId="2D427CCF" w:rsidR="00BF5AC8" w:rsidRPr="00B10F01" w:rsidRDefault="00EF3AF2"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n MPPT</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 is an advanced type of charge controller designed to maximize the energy harvested from solar panels by operating them at their maximum power point (MPP). This capability make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MPPT charge controller highly efficient (85-95%)</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articularly in large </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or high voltage power systems. The MPPT controller continuously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adjusts</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its</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put voltage and current to ensure the solar panel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operate</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t their maximum power point, which is the point on the solar panel’s voltage</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urve</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Current (V-I) curve where power output is maximize</w:t>
      </w:r>
      <w:r w:rsidR="00732E9B"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is efficient in cold or variable conditions and suitable </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for medium to large solar power systems, making them ideal for homes, businesse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individual applications. </w:t>
      </w:r>
      <w:r w:rsidR="00CA2A24">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DC-to-DC</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sion of the MPPT minimizes energy los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compared</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PWM controller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specially in a system with mismatched panel and battery voltages. The main goal of this project is to design and construct a locally mad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 and determine the most efficient among the locally made PWM, foreign PWM</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oreign MPPT charge co</w:t>
      </w:r>
      <w:r w:rsidR="00294E86" w:rsidRPr="00B10F01">
        <w:rPr>
          <w:rFonts w:ascii="Times New Roman" w:hAnsi="Times New Roman" w:cs="Times New Roman"/>
          <w:color w:val="000000" w:themeColor="text1"/>
          <w:sz w:val="24"/>
          <w:szCs w:val="24"/>
          <w14:textOutline w14:w="0" w14:cap="flat" w14:cmpd="sng" w14:algn="ctr">
            <w14:noFill/>
            <w14:prstDash w14:val="solid"/>
            <w14:round/>
          </w14:textOutline>
        </w:rPr>
        <w:t>ntrollers.</w:t>
      </w:r>
    </w:p>
    <w:p w14:paraId="490F53FF" w14:textId="343BD7CA" w:rsidR="00BF5AC8"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3" w:name="_Toc201814135"/>
      <w:bookmarkStart w:id="14" w:name="_Toc203730977"/>
      <w:r>
        <w:rPr>
          <w:rFonts w:ascii="Times New Roman" w:hAnsi="Times New Roman" w:cs="Times New Roman"/>
          <w:color w:val="000000" w:themeColor="text1"/>
          <w:sz w:val="24"/>
          <w:szCs w:val="24"/>
          <w14:textOutline w14:w="0" w14:cap="flat" w14:cmpd="sng" w14:algn="ctr">
            <w14:noFill/>
            <w14:prstDash w14:val="solid"/>
            <w14:round/>
          </w14:textOutline>
        </w:rPr>
        <w:t>1.1</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AIM</w:t>
      </w:r>
      <w:bookmarkEnd w:id="13"/>
      <w:bookmarkEnd w:id="14"/>
    </w:p>
    <w:p w14:paraId="6C163F57" w14:textId="61CB9AEB" w:rsidR="00DF0263" w:rsidRPr="00B10F01" w:rsidRDefault="00DF0263"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i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ject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aims</w:t>
      </w:r>
      <w:r w:rsidR="002D280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o design</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struct a locally made charge controller for optimum efficiency in a stand-alone photovoltaic system.</w:t>
      </w:r>
    </w:p>
    <w:p w14:paraId="2C88E76A" w14:textId="0CC64AC1" w:rsidR="00DF0263"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5" w:name="_Toc201814136"/>
      <w:bookmarkStart w:id="16" w:name="_Toc203730978"/>
      <w:r>
        <w:rPr>
          <w:rFonts w:ascii="Times New Roman" w:hAnsi="Times New Roman" w:cs="Times New Roman"/>
          <w:color w:val="000000" w:themeColor="text1"/>
          <w:sz w:val="24"/>
          <w:szCs w:val="24"/>
          <w14:textOutline w14:w="0" w14:cap="flat" w14:cmpd="sng" w14:algn="ctr">
            <w14:noFill/>
            <w14:prstDash w14:val="solid"/>
            <w14:round/>
          </w14:textOutline>
        </w:rPr>
        <w:t>1.2</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OBJECTIVES</w:t>
      </w:r>
      <w:bookmarkEnd w:id="15"/>
      <w:bookmarkEnd w:id="16"/>
    </w:p>
    <w:p w14:paraId="62084453" w14:textId="723207BB" w:rsidR="007A37A2" w:rsidRPr="00B10F01" w:rsidRDefault="007A37A2" w:rsidP="00167D44">
      <w:pPr>
        <w:spacing w:line="480" w:lineRule="auto"/>
        <w:ind w:left="576"/>
        <w:rPr>
          <w:rFonts w:ascii="Times New Roman" w:hAnsi="Times New Roman" w:cs="Times New Roman"/>
          <w:sz w:val="24"/>
          <w:szCs w:val="24"/>
        </w:rPr>
      </w:pPr>
      <w:r w:rsidRPr="00B10F01">
        <w:rPr>
          <w:rFonts w:ascii="Times New Roman" w:hAnsi="Times New Roman" w:cs="Times New Roman"/>
          <w:sz w:val="24"/>
          <w:szCs w:val="24"/>
        </w:rPr>
        <w:t>The objectives of this study are to:</w:t>
      </w:r>
    </w:p>
    <w:p w14:paraId="1B229C43" w14:textId="34FEED54"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etermine the efficiency of local and foreign (MPPT and PWM)</w:t>
      </w:r>
      <w:r w:rsidR="0056616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charge controllers</w:t>
      </w:r>
      <w:r w:rsidR="00293604"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19D16626" w14:textId="5125737D"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esign, construct</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install a prototype stand-alone solar photovoltaic system.</w:t>
      </w:r>
    </w:p>
    <w:p w14:paraId="22D4AA55" w14:textId="389AC578"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etermine the efficiency of each stage of the stand-alone solar photovoltaic system</w:t>
      </w:r>
      <w:r w:rsidR="00D85969"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3973ABF" w14:textId="57237C5D"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termine the </w:t>
      </w:r>
      <w:r w:rsidR="00EF40E9" w:rsidRPr="00B10F01">
        <w:rPr>
          <w:rFonts w:ascii="Times New Roman" w:hAnsi="Times New Roman" w:cs="Times New Roman"/>
          <w:color w:val="000000" w:themeColor="text1"/>
          <w:sz w:val="24"/>
          <w:szCs w:val="24"/>
          <w14:textOutline w14:w="0" w14:cap="flat" w14:cmpd="sng" w14:algn="ctr">
            <w14:noFill/>
            <w14:prstDash w14:val="solid"/>
            <w14:round/>
          </w14:textOutline>
        </w:rPr>
        <w:t>overall efficiency of the stand-alone photovoltaic system.</w:t>
      </w:r>
    </w:p>
    <w:p w14:paraId="6BB5903E" w14:textId="10C7B099" w:rsidR="00EF40E9"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7" w:name="_Toc201814137"/>
      <w:bookmarkStart w:id="18" w:name="_Toc203730979"/>
      <w:r>
        <w:rPr>
          <w:rFonts w:ascii="Times New Roman" w:hAnsi="Times New Roman" w:cs="Times New Roman"/>
          <w:color w:val="000000" w:themeColor="text1"/>
          <w:sz w:val="24"/>
          <w:szCs w:val="24"/>
          <w14:textOutline w14:w="0" w14:cap="flat" w14:cmpd="sng" w14:algn="ctr">
            <w14:noFill/>
            <w14:prstDash w14:val="solid"/>
            <w14:round/>
          </w14:textOutline>
        </w:rPr>
        <w:t>1.3</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9167C3" w:rsidRPr="00B10F01">
        <w:rPr>
          <w:rFonts w:ascii="Times New Roman" w:hAnsi="Times New Roman" w:cs="Times New Roman"/>
          <w:color w:val="000000" w:themeColor="text1"/>
          <w:sz w:val="24"/>
          <w:szCs w:val="24"/>
          <w14:textOutline w14:w="0" w14:cap="flat" w14:cmpd="sng" w14:algn="ctr">
            <w14:noFill/>
            <w14:prstDash w14:val="solid"/>
            <w14:round/>
          </w14:textOutline>
        </w:rPr>
        <w:t>PROBLEM STATEMENT</w:t>
      </w:r>
      <w:bookmarkEnd w:id="17"/>
      <w:bookmarkEnd w:id="18"/>
    </w:p>
    <w:p w14:paraId="2F6B9914" w14:textId="650C258A" w:rsidR="009167C3" w:rsidRPr="00B10F01" w:rsidRDefault="009167C3"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efficiency of stand-alone PV systems depends largely on the performance of the charge controllers. Despite the availability of PWM and MPPT controllers, many solar photovoltaic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systems still operate below optimal efficiency due to suboptimal charge management</w:t>
      </w:r>
      <w:r w:rsidR="00EF3AF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HYMcYRFm","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3C1E85" w:rsidRPr="00B10F01">
        <w:rPr>
          <w:rFonts w:ascii="Times New Roman" w:hAnsi="Times New Roman" w:cs="Times New Roman"/>
          <w:sz w:val="24"/>
          <w:szCs w:val="24"/>
        </w:rPr>
        <w:t>(Singh et al., 2023)</w:t>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DDC6629" w14:textId="0CE4DD76" w:rsidR="00197D09"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9" w:name="_Toc201814138"/>
      <w:bookmarkStart w:id="20" w:name="_Toc203730980"/>
      <w:r>
        <w:rPr>
          <w:rFonts w:ascii="Times New Roman" w:hAnsi="Times New Roman" w:cs="Times New Roman"/>
          <w:color w:val="000000" w:themeColor="text1"/>
          <w:sz w:val="24"/>
          <w:szCs w:val="24"/>
          <w14:textOutline w14:w="0" w14:cap="flat" w14:cmpd="sng" w14:algn="ctr">
            <w14:noFill/>
            <w14:prstDash w14:val="solid"/>
            <w14:round/>
          </w14:textOutline>
        </w:rPr>
        <w:t>1.4</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197D09" w:rsidRPr="00B10F01">
        <w:rPr>
          <w:rFonts w:ascii="Times New Roman" w:hAnsi="Times New Roman" w:cs="Times New Roman"/>
          <w:color w:val="000000" w:themeColor="text1"/>
          <w:sz w:val="24"/>
          <w:szCs w:val="24"/>
          <w14:textOutline w14:w="0" w14:cap="flat" w14:cmpd="sng" w14:algn="ctr">
            <w14:noFill/>
            <w14:prstDash w14:val="solid"/>
            <w14:round/>
          </w14:textOutline>
        </w:rPr>
        <w:t>SCOPE OF THE PROJECT</w:t>
      </w:r>
      <w:bookmarkEnd w:id="19"/>
      <w:bookmarkEnd w:id="20"/>
    </w:p>
    <w:p w14:paraId="1B482131" w14:textId="77777777" w:rsidR="00197D09" w:rsidRPr="00B10F01" w:rsidRDefault="00197D09"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project covers the following:</w:t>
      </w:r>
    </w:p>
    <w:p w14:paraId="392E16AA" w14:textId="1ED0B92D" w:rsidR="00197D09" w:rsidRPr="00B10F01" w:rsidRDefault="00197D09"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esign and construction of a locally</w:t>
      </w:r>
      <w:r w:rsidR="004C3CF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ade PWM charge controller</w:t>
      </w:r>
      <w:r w:rsidR="00D85969"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7C36230" w14:textId="485CBF66" w:rsidR="003767B6" w:rsidRPr="00B10F01" w:rsidRDefault="003767B6"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urchase of </w:t>
      </w:r>
      <w:r w:rsidR="004C3CFF" w:rsidRPr="00B10F01">
        <w:rPr>
          <w:rFonts w:ascii="Times New Roman" w:hAnsi="Times New Roman" w:cs="Times New Roman"/>
          <w:color w:val="000000" w:themeColor="text1"/>
          <w:sz w:val="24"/>
          <w:szCs w:val="24"/>
          <w14:textOutline w14:w="0" w14:cap="flat" w14:cmpd="sng" w14:algn="ctr">
            <w14:noFill/>
            <w14:prstDash w14:val="solid"/>
            <w14:round/>
          </w14:textOutline>
        </w:rPr>
        <w:t>a foreign-made PWM and MPPT charge controller</w:t>
      </w:r>
    </w:p>
    <w:p w14:paraId="382844A3" w14:textId="6E61FBAD" w:rsidR="00197D09" w:rsidRPr="00B10F01" w:rsidRDefault="00D85969"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stallation of a prototype stand-alone solar PV system.</w:t>
      </w:r>
    </w:p>
    <w:p w14:paraId="7BDDE2A0" w14:textId="39B8F410" w:rsidR="00D85969" w:rsidRPr="00B10F01" w:rsidRDefault="00D85969"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etermination of the efficiencies </w:t>
      </w:r>
      <w:r w:rsidR="00FA18F8" w:rsidRPr="00B10F01">
        <w:rPr>
          <w:rFonts w:ascii="Times New Roman" w:hAnsi="Times New Roman" w:cs="Times New Roman"/>
          <w:color w:val="000000" w:themeColor="text1"/>
          <w:sz w:val="24"/>
          <w:szCs w:val="24"/>
          <w14:textOutline w14:w="0" w14:cap="flat" w14:cmpd="sng" w14:algn="ctr">
            <w14:noFill/>
            <w14:prstDash w14:val="solid"/>
            <w14:round/>
          </w14:textOutline>
        </w:rPr>
        <w:t>f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s (local PWM, foreign PWM and </w:t>
      </w:r>
      <w:r w:rsidR="00B640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oreign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PPT)</w:t>
      </w:r>
      <w:r w:rsidR="004C3CF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515E84"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A4C03EC" w14:textId="50C2A8C1" w:rsidR="00D85969"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21" w:name="_Toc201814139"/>
      <w:bookmarkStart w:id="22" w:name="_Toc203730981"/>
      <w:r>
        <w:rPr>
          <w:rFonts w:ascii="Times New Roman" w:hAnsi="Times New Roman" w:cs="Times New Roman"/>
          <w:color w:val="000000" w:themeColor="text1"/>
          <w:sz w:val="24"/>
          <w:szCs w:val="24"/>
          <w14:textOutline w14:w="0" w14:cap="flat" w14:cmpd="sng" w14:algn="ctr">
            <w14:noFill/>
            <w14:prstDash w14:val="solid"/>
            <w14:round/>
          </w14:textOutline>
        </w:rPr>
        <w:t>1.5</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D85969" w:rsidRPr="00B10F01">
        <w:rPr>
          <w:rFonts w:ascii="Times New Roman" w:hAnsi="Times New Roman" w:cs="Times New Roman"/>
          <w:color w:val="000000" w:themeColor="text1"/>
          <w:sz w:val="24"/>
          <w:szCs w:val="24"/>
          <w14:textOutline w14:w="0" w14:cap="flat" w14:cmpd="sng" w14:algn="ctr">
            <w14:noFill/>
            <w14:prstDash w14:val="solid"/>
            <w14:round/>
          </w14:textOutline>
        </w:rPr>
        <w:t>CONTRIBUTION</w:t>
      </w:r>
      <w:bookmarkEnd w:id="21"/>
      <w:bookmarkEnd w:id="22"/>
    </w:p>
    <w:p w14:paraId="213F2883" w14:textId="6557D4D0" w:rsidR="009A4282" w:rsidRPr="00B10F01" w:rsidRDefault="004A33EF" w:rsidP="00167D44">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hancing the performance of PV systems for optimal battery charging.</w:t>
      </w:r>
    </w:p>
    <w:p w14:paraId="0F01F0C6" w14:textId="1D78389C" w:rsidR="009A4282" w:rsidRPr="00B10F01" w:rsidRDefault="009111EE" w:rsidP="00167D44">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duction in the overall size of the control circuit used for </w:t>
      </w:r>
      <w:r w:rsidR="00715474" w:rsidRPr="00B10F01">
        <w:rPr>
          <w:rFonts w:ascii="Times New Roman" w:hAnsi="Times New Roman" w:cs="Times New Roman"/>
          <w:color w:val="000000" w:themeColor="text1"/>
          <w:sz w:val="24"/>
          <w:szCs w:val="24"/>
          <w14:textOutline w14:w="0" w14:cap="flat" w14:cmpd="sng" w14:algn="ctr">
            <w14:noFill/>
            <w14:prstDash w14:val="solid"/>
            <w14:round/>
          </w14:textOutline>
        </w:rPr>
        <w:t>P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 control.</w:t>
      </w:r>
    </w:p>
    <w:p w14:paraId="587EA4D5" w14:textId="16281966" w:rsidR="009A4282" w:rsidRPr="00B10F01" w:rsidRDefault="00293F02" w:rsidP="00167D44">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oposal </w:t>
      </w:r>
      <w:r w:rsidR="000B2055" w:rsidRPr="00B10F01">
        <w:rPr>
          <w:rFonts w:ascii="Times New Roman" w:hAnsi="Times New Roman" w:cs="Times New Roman"/>
          <w:color w:val="000000" w:themeColor="text1"/>
          <w:sz w:val="24"/>
          <w:szCs w:val="24"/>
          <w14:textOutline w14:w="0" w14:cap="flat" w14:cmpd="sng" w14:algn="ctr">
            <w14:noFill/>
            <w14:prstDash w14:val="solid"/>
            <w14:round/>
          </w14:textOutline>
        </w:rPr>
        <w:t>f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w:t>
      </w:r>
      <w:r w:rsidR="000B2055" w:rsidRPr="00B10F01">
        <w:rPr>
          <w:rFonts w:ascii="Times New Roman" w:hAnsi="Times New Roman" w:cs="Times New Roman"/>
          <w:color w:val="000000" w:themeColor="text1"/>
          <w:sz w:val="24"/>
          <w:szCs w:val="24"/>
          <w14:textOutline w14:w="0" w14:cap="flat" w14:cmpd="sng" w14:algn="ctr">
            <w14:noFill/>
            <w14:prstDash w14:val="solid"/>
            <w14:round/>
          </w14:textOutline>
        </w:rPr>
        <w:t>cost-effective</w:t>
      </w:r>
      <w:r w:rsidR="008A16E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lar PV system installation.</w:t>
      </w:r>
    </w:p>
    <w:p w14:paraId="0D867578" w14:textId="202351EC" w:rsidR="005517BB"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23" w:name="_Toc201814140"/>
      <w:bookmarkStart w:id="24" w:name="_Toc203730982"/>
      <w:r>
        <w:rPr>
          <w:rFonts w:ascii="Times New Roman" w:hAnsi="Times New Roman" w:cs="Times New Roman"/>
          <w:color w:val="000000" w:themeColor="text1"/>
          <w:sz w:val="24"/>
          <w:szCs w:val="24"/>
          <w14:textOutline w14:w="0" w14:cap="flat" w14:cmpd="sng" w14:algn="ctr">
            <w14:noFill/>
            <w14:prstDash w14:val="solid"/>
            <w14:round/>
          </w14:textOutline>
        </w:rPr>
        <w:t>1.6</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5517BB"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23"/>
      <w:bookmarkEnd w:id="24"/>
    </w:p>
    <w:p w14:paraId="7A553A42" w14:textId="152E9A1B" w:rsidR="00217F74" w:rsidRPr="00B10F01" w:rsidRDefault="005517BB"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Renewable energy sources (RES) are naturally replenishing resources used to generate electricity and heat. Photovoltaic systems</w:t>
      </w:r>
      <w:r w:rsidR="000B2055" w:rsidRPr="00B10F0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which convert solar energy to electricity, are now one of the most common </w:t>
      </w:r>
      <w:r w:rsidR="000B2055" w:rsidRPr="00B10F01">
        <w:rPr>
          <w:color w:val="000000" w:themeColor="text1"/>
          <w14:textOutline w14:w="0" w14:cap="flat" w14:cmpd="sng" w14:algn="ctr">
            <w14:noFill/>
            <w14:prstDash w14:val="solid"/>
            <w14:round/>
          </w14:textOutline>
        </w:rPr>
        <w:t>sources</w:t>
      </w:r>
      <w:r w:rsidRPr="00B10F01">
        <w:rPr>
          <w:color w:val="000000" w:themeColor="text1"/>
          <w14:textOutline w14:w="0" w14:cap="flat" w14:cmpd="sng" w14:algn="ctr">
            <w14:noFill/>
            <w14:prstDash w14:val="solid"/>
            <w14:round/>
          </w14:textOutline>
        </w:rPr>
        <w:t xml:space="preserve"> of electrical energy. Due to issues like weather variations, stand-alone PV systems often require energy storage systems like batteries, as they cannot always generate sufficient power independently. These systems use a DC to DC converter</w:t>
      </w:r>
      <w:r w:rsidR="00217F74" w:rsidRPr="00B10F01">
        <w:rPr>
          <w:color w:val="000000" w:themeColor="text1"/>
          <w14:textOutline w14:w="0" w14:cap="flat" w14:cmpd="sng" w14:algn="ctr">
            <w14:noFill/>
            <w14:prstDash w14:val="solid"/>
            <w14:round/>
          </w14:textOutline>
        </w:rPr>
        <w:t xml:space="preserve"> (solar charge controllers)</w:t>
      </w:r>
      <w:r w:rsidRPr="00B10F01">
        <w:rPr>
          <w:color w:val="000000" w:themeColor="text1"/>
          <w14:textOutline w14:w="0" w14:cap="flat" w14:cmpd="sng" w14:algn="ctr">
            <w14:noFill/>
            <w14:prstDash w14:val="solid"/>
            <w14:round/>
          </w14:textOutline>
        </w:rPr>
        <w:t xml:space="preserve"> to connect the PV array and batteries</w:t>
      </w:r>
      <w:r w:rsidR="00217F74" w:rsidRPr="00B10F01">
        <w:rPr>
          <w:color w:val="000000" w:themeColor="text1"/>
          <w14:textOutline w14:w="0" w14:cap="flat" w14:cmpd="sng" w14:algn="ctr">
            <w14:noFill/>
            <w14:prstDash w14:val="solid"/>
            <w14:round/>
          </w14:textOutline>
        </w:rPr>
        <w:t>. The charge controller plays a critical role in managing these factors by ensuring the batteries are neither overcharged nor undercharged.</w:t>
      </w:r>
      <w:r w:rsidRPr="00B10F01">
        <w:rPr>
          <w:color w:val="000000" w:themeColor="text1"/>
          <w14:textOutline w14:w="0" w14:cap="flat" w14:cmpd="sng" w14:algn="ctr">
            <w14:noFill/>
            <w14:prstDash w14:val="solid"/>
            <w14:round/>
          </w14:textOutline>
        </w:rPr>
        <w:t xml:space="preserve"> </w:t>
      </w:r>
      <w:r w:rsidR="00217F74" w:rsidRPr="00B10F01">
        <w:rPr>
          <w:color w:val="000000" w:themeColor="text1"/>
          <w14:textOutline w14:w="0" w14:cap="flat" w14:cmpd="sng" w14:algn="ctr">
            <w14:noFill/>
            <w14:prstDash w14:val="solid"/>
            <w14:round/>
          </w14:textOutline>
        </w:rPr>
        <w:t xml:space="preserve">There </w:t>
      </w:r>
      <w:r w:rsidR="00217F74" w:rsidRPr="00B10F01">
        <w:rPr>
          <w:color w:val="000000" w:themeColor="text1"/>
          <w14:textOutline w14:w="0" w14:cap="flat" w14:cmpd="sng" w14:algn="ctr">
            <w14:noFill/>
            <w14:prstDash w14:val="solid"/>
            <w14:round/>
          </w14:textOutline>
        </w:rPr>
        <w:lastRenderedPageBreak/>
        <w:t>are two main types of charge controllers: PWM and</w:t>
      </w:r>
      <w:r w:rsidR="000B2055" w:rsidRPr="00B10F01">
        <w:rPr>
          <w:color w:val="000000" w:themeColor="text1"/>
          <w14:textOutline w14:w="0" w14:cap="flat" w14:cmpd="sng" w14:algn="ctr">
            <w14:noFill/>
            <w14:prstDash w14:val="solid"/>
            <w14:round/>
          </w14:textOutline>
        </w:rPr>
        <w:t xml:space="preserve"> </w:t>
      </w:r>
      <w:r w:rsidR="00217F74" w:rsidRPr="00B10F01">
        <w:rPr>
          <w:color w:val="000000" w:themeColor="text1"/>
          <w14:textOutline w14:w="0" w14:cap="flat" w14:cmpd="sng" w14:algn="ctr">
            <w14:noFill/>
            <w14:prstDash w14:val="solid"/>
            <w14:round/>
          </w14:textOutline>
        </w:rPr>
        <w:t>MPPT. PWM controllers, which are widely used, regulate battery charging through a three-stage process and operate with efficiencies of 60-80%. MPPT controllers are more advanced, optimizing the energy harvested from solar panels and operating at efficiencies of 85-95%. MPPT is especially effective in larger systems or under variable environmental conditions.</w:t>
      </w:r>
    </w:p>
    <w:p w14:paraId="68AED96C" w14:textId="6751FC7A" w:rsidR="001E3741" w:rsidRPr="00B10F01" w:rsidRDefault="00217F74" w:rsidP="00167D44">
      <w:pPr>
        <w:pStyle w:val="NormalWeb"/>
        <w:spacing w:line="480" w:lineRule="auto"/>
        <w:ind w:firstLine="432"/>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w:t>
      </w:r>
      <w:r w:rsidR="00BD29B0" w:rsidRPr="00B10F01">
        <w:rPr>
          <w:color w:val="000000" w:themeColor="text1"/>
          <w14:textOutline w14:w="0" w14:cap="flat" w14:cmpd="sng" w14:algn="ctr">
            <w14:noFill/>
            <w14:prstDash w14:val="solid"/>
            <w14:round/>
          </w14:textOutline>
        </w:rPr>
        <w:t>is</w:t>
      </w:r>
      <w:r w:rsidRPr="00B10F01">
        <w:rPr>
          <w:color w:val="000000" w:themeColor="text1"/>
          <w14:textOutline w14:w="0" w14:cap="flat" w14:cmpd="sng" w14:algn="ctr">
            <w14:noFill/>
            <w14:prstDash w14:val="solid"/>
            <w14:round/>
          </w14:textOutline>
        </w:rPr>
        <w:t xml:space="preserve"> project</w:t>
      </w:r>
      <w:r w:rsidR="00BD29B0" w:rsidRPr="00B10F01">
        <w:rPr>
          <w:color w:val="000000" w:themeColor="text1"/>
          <w14:textOutline w14:w="0" w14:cap="flat" w14:cmpd="sng" w14:algn="ctr">
            <w14:noFill/>
            <w14:prstDash w14:val="solid"/>
            <w14:round/>
          </w14:textOutline>
        </w:rPr>
        <w:t xml:space="preserve"> </w:t>
      </w:r>
      <w:r w:rsidR="00251BCE" w:rsidRPr="00B10F01">
        <w:rPr>
          <w:color w:val="000000" w:themeColor="text1"/>
          <w14:textOutline w14:w="0" w14:cap="flat" w14:cmpd="sng" w14:algn="ctr">
            <w14:noFill/>
            <w14:prstDash w14:val="solid"/>
            <w14:round/>
          </w14:textOutline>
        </w:rPr>
        <w:t>aims</w:t>
      </w:r>
      <w:r w:rsidR="00BD29B0" w:rsidRPr="00B10F01">
        <w:rPr>
          <w:color w:val="000000" w:themeColor="text1"/>
          <w14:textOutline w14:w="0" w14:cap="flat" w14:cmpd="sng" w14:algn="ctr">
            <w14:noFill/>
            <w14:prstDash w14:val="solid"/>
            <w14:round/>
          </w14:textOutline>
        </w:rPr>
        <w:t xml:space="preserve"> to</w:t>
      </w:r>
      <w:r w:rsidRPr="00B10F01">
        <w:rPr>
          <w:color w:val="000000" w:themeColor="text1"/>
          <w14:textOutline w14:w="0" w14:cap="flat" w14:cmpd="sng" w14:algn="ctr">
            <w14:noFill/>
            <w14:prstDash w14:val="solid"/>
            <w14:round/>
          </w14:textOutline>
        </w:rPr>
        <w:t xml:space="preserve"> design</w:t>
      </w:r>
      <w:r w:rsidR="00BD29B0"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construct</w:t>
      </w:r>
      <w:r w:rsidR="00251BCE" w:rsidRPr="00B10F01">
        <w:rPr>
          <w:color w:val="000000" w:themeColor="text1"/>
          <w14:textOutline w14:w="0" w14:cap="flat" w14:cmpd="sng" w14:algn="ctr">
            <w14:noFill/>
            <w14:prstDash w14:val="solid"/>
            <w14:round/>
          </w14:textOutline>
        </w:rPr>
        <w:t>,</w:t>
      </w:r>
      <w:r w:rsidR="00BD29B0" w:rsidRPr="00B10F01">
        <w:rPr>
          <w:color w:val="000000" w:themeColor="text1"/>
          <w14:textOutline w14:w="0" w14:cap="flat" w14:cmpd="sng" w14:algn="ctr">
            <w14:noFill/>
            <w14:prstDash w14:val="solid"/>
            <w14:round/>
          </w14:textOutline>
        </w:rPr>
        <w:t xml:space="preserve"> and simulate</w:t>
      </w:r>
      <w:r w:rsidRPr="00B10F01">
        <w:rPr>
          <w:color w:val="000000" w:themeColor="text1"/>
          <w14:textOutline w14:w="0" w14:cap="flat" w14:cmpd="sng" w14:algn="ctr">
            <w14:noFill/>
            <w14:prstDash w14:val="solid"/>
            <w14:round/>
          </w14:textOutline>
        </w:rPr>
        <w:t xml:space="preserve"> a locally made PWM charge controller and compare its efficiency with foreign-made PWM and MPPT controllers in a stand-alone solar </w:t>
      </w:r>
      <w:r w:rsidR="001D0EDD" w:rsidRPr="00B10F01">
        <w:rPr>
          <w:color w:val="000000" w:themeColor="text1"/>
          <w14:textOutline w14:w="0" w14:cap="flat" w14:cmpd="sng" w14:algn="ctr">
            <w14:noFill/>
            <w14:prstDash w14:val="solid"/>
            <w14:round/>
          </w14:textOutline>
        </w:rPr>
        <w:t>photovoltaic</w:t>
      </w:r>
      <w:r w:rsidRPr="00B10F01">
        <w:rPr>
          <w:color w:val="000000" w:themeColor="text1"/>
          <w14:textOutline w14:w="0" w14:cap="flat" w14:cmpd="sng" w14:algn="ctr">
            <w14:noFill/>
            <w14:prstDash w14:val="solid"/>
            <w14:round/>
          </w14:textOutline>
        </w:rPr>
        <w:t xml:space="preserve"> system.</w:t>
      </w:r>
      <w:r w:rsidR="001E3741" w:rsidRPr="00B10F01">
        <w:rPr>
          <w:color w:val="000000" w:themeColor="text1"/>
          <w14:textOutline w14:w="0" w14:cap="flat" w14:cmpd="sng" w14:algn="ctr">
            <w14:noFill/>
            <w14:prstDash w14:val="solid"/>
            <w14:round/>
          </w14:textOutline>
        </w:rPr>
        <w:br w:type="page"/>
      </w:r>
    </w:p>
    <w:p w14:paraId="63AA5E32" w14:textId="4A449F0E" w:rsidR="00AF5D31" w:rsidRDefault="00EB48A2" w:rsidP="00167D44">
      <w:pPr>
        <w:pStyle w:val="Heading2"/>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25" w:name="_Toc201814141"/>
      <w:bookmarkStart w:id="26" w:name="_Toc203730983"/>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PTER TWO</w:t>
      </w:r>
      <w:bookmarkEnd w:id="25"/>
      <w:bookmarkEnd w:id="26"/>
    </w:p>
    <w:p w14:paraId="04B6E75E" w14:textId="3CC94581" w:rsidR="00294E86" w:rsidRPr="00B10F01" w:rsidRDefault="007C31D0" w:rsidP="00167D44">
      <w:pPr>
        <w:pStyle w:val="Heading2"/>
        <w:numPr>
          <w:ilvl w:val="0"/>
          <w:numId w:val="0"/>
        </w:num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bookmarkStart w:id="27" w:name="_Toc201814142"/>
      <w:bookmarkStart w:id="28" w:name="_Toc203730984"/>
      <w:r>
        <w:rPr>
          <w:rFonts w:ascii="Times New Roman" w:hAnsi="Times New Roman" w:cs="Times New Roman"/>
          <w:color w:val="000000" w:themeColor="text1"/>
          <w:sz w:val="24"/>
          <w:szCs w:val="24"/>
          <w14:textOutline w14:w="0" w14:cap="flat" w14:cmpd="sng" w14:algn="ctr">
            <w14:noFill/>
            <w14:prstDash w14:val="solid"/>
            <w14:round/>
          </w14:textOutline>
        </w:rPr>
        <w:t>S</w:t>
      </w:r>
      <w:r w:rsidR="003A66F7">
        <w:rPr>
          <w:rFonts w:ascii="Times New Roman" w:hAnsi="Times New Roman" w:cs="Times New Roman"/>
          <w:color w:val="000000" w:themeColor="text1"/>
          <w:sz w:val="24"/>
          <w:szCs w:val="24"/>
          <w14:textOutline w14:w="0" w14:cap="flat" w14:cmpd="sng" w14:algn="ctr">
            <w14:noFill/>
            <w14:prstDash w14:val="solid"/>
            <w14:round/>
          </w14:textOutline>
        </w:rPr>
        <w:t>2.0</w:t>
      </w:r>
      <w:r w:rsidR="00AF5D31">
        <w:rPr>
          <w:rFonts w:ascii="Times New Roman" w:hAnsi="Times New Roman" w:cs="Times New Roman"/>
          <w:color w:val="000000" w:themeColor="text1"/>
          <w:sz w:val="24"/>
          <w:szCs w:val="24"/>
          <w14:textOutline w14:w="0" w14:cap="flat" w14:cmpd="sng" w14:algn="ctr">
            <w14:noFill/>
            <w14:prstDash w14:val="solid"/>
            <w14:round/>
          </w14:textOutline>
        </w:rPr>
        <w:tab/>
      </w:r>
      <w:r w:rsidR="00294E86" w:rsidRPr="00B10F01">
        <w:rPr>
          <w:rFonts w:ascii="Times New Roman" w:hAnsi="Times New Roman" w:cs="Times New Roman"/>
          <w:color w:val="000000" w:themeColor="text1"/>
          <w:sz w:val="24"/>
          <w:szCs w:val="24"/>
          <w14:textOutline w14:w="0" w14:cap="flat" w14:cmpd="sng" w14:algn="ctr">
            <w14:noFill/>
            <w14:prstDash w14:val="solid"/>
            <w14:round/>
          </w14:textOutline>
        </w:rPr>
        <w:t>LITERATURE REVIEW</w:t>
      </w:r>
      <w:bookmarkEnd w:id="27"/>
      <w:bookmarkEnd w:id="28"/>
    </w:p>
    <w:p w14:paraId="0CE44DFF" w14:textId="2E4BABA1" w:rsidR="00401137" w:rsidRPr="00B10F01" w:rsidRDefault="00A01115" w:rsidP="00167D44">
      <w:pPr>
        <w:spacing w:line="480" w:lineRule="auto"/>
        <w:ind w:firstLine="576"/>
        <w:jc w:val="both"/>
        <w:rPr>
          <w:rFonts w:ascii="Times New Roman" w:hAnsi="Times New Roman" w:cs="Times New Roman"/>
          <w:color w:val="1F1F1F"/>
          <w:sz w:val="24"/>
          <w:szCs w:val="24"/>
        </w:rPr>
      </w:pPr>
      <w:r w:rsidRPr="00B10F01">
        <w:rPr>
          <w:rFonts w:ascii="Times New Roman" w:hAnsi="Times New Roman" w:cs="Times New Roman"/>
          <w:color w:val="1F1F1F"/>
          <w:sz w:val="24"/>
          <w:szCs w:val="24"/>
        </w:rPr>
        <w:t xml:space="preserve">Today, it is estimated that approximately </w:t>
      </w:r>
      <w:r w:rsidR="00611B30" w:rsidRPr="00B10F01">
        <w:rPr>
          <w:rFonts w:ascii="Times New Roman" w:hAnsi="Times New Roman" w:cs="Times New Roman"/>
          <w:color w:val="1F1F1F"/>
          <w:sz w:val="24"/>
          <w:szCs w:val="24"/>
        </w:rPr>
        <w:t>one-third</w:t>
      </w:r>
      <w:r w:rsidRPr="00B10F01">
        <w:rPr>
          <w:rFonts w:ascii="Times New Roman" w:hAnsi="Times New Roman" w:cs="Times New Roman"/>
          <w:color w:val="1F1F1F"/>
          <w:sz w:val="24"/>
          <w:szCs w:val="24"/>
        </w:rPr>
        <w:t xml:space="preserve"> of the world′s population (i.e.</w:t>
      </w:r>
      <w:r w:rsidR="00611B30" w:rsidRPr="00B10F01">
        <w:rPr>
          <w:rFonts w:ascii="Times New Roman" w:hAnsi="Times New Roman" w:cs="Times New Roman"/>
          <w:color w:val="1F1F1F"/>
          <w:sz w:val="24"/>
          <w:szCs w:val="24"/>
        </w:rPr>
        <w:t>,</w:t>
      </w:r>
      <w:r w:rsidRPr="00B10F01">
        <w:rPr>
          <w:rFonts w:ascii="Times New Roman" w:hAnsi="Times New Roman" w:cs="Times New Roman"/>
          <w:color w:val="1F1F1F"/>
          <w:sz w:val="24"/>
          <w:szCs w:val="24"/>
        </w:rPr>
        <w:t xml:space="preserve"> around two billion people) has no access to electric power, potentially leading to recurrent cycles of poverty and deprivation </w:t>
      </w:r>
      <w:r w:rsidRPr="00B10F01">
        <w:rPr>
          <w:rFonts w:ascii="Times New Roman" w:hAnsi="Times New Roman" w:cs="Times New Roman"/>
          <w:color w:val="1F1F1F"/>
          <w:sz w:val="24"/>
          <w:szCs w:val="24"/>
        </w:rPr>
        <w:fldChar w:fldCharType="begin"/>
      </w:r>
      <w:r w:rsidR="00113444" w:rsidRPr="00B10F01">
        <w:rPr>
          <w:rFonts w:ascii="Times New Roman" w:hAnsi="Times New Roman" w:cs="Times New Roman"/>
          <w:color w:val="1F1F1F"/>
          <w:sz w:val="24"/>
          <w:szCs w:val="24"/>
        </w:rPr>
        <w:instrText xml:space="preserve"> ADDIN ZOTERO_ITEM CSL_CITATION {"citationID":"ItmG6WXt","properties":{"formattedCitation":"(Abdul-Ganiyu et al., 2021)","plainCitation":"(Abdul-Ganiyu et al., 2021)","noteIndex":0},"citationItems":[{"id":382,"uris":["http://zotero.org/users/15982792/items/C2Q7HKVF"],"itemData":{"id":382,"type":"article-journal","abstract":"This paper assesses the technical and economic viability of a hybrid water-based mono-crystalline silicon (mc-Si) photovoltaic-thermal (PVT) module in comparison with a conventional mc-Si photovoltaic (PV) module installed in Ghana. Analytical models are developed to analyze the technical and economic performance of the systems over a 25-year period. The study shows that although the PVT system is more expensive to setup, it generally performs better than the conventional PV system when both systems are installed with batteries. The estimated average yearly total exergy to load from PV and PVT sub-systems are respectively 159.42 kWh/m2 and 330.15 kWh/m2. The levelized cost of exergy (LCOEx) from the PV and PVT basic systems are US$ 0.45/kWh and US$ 0.33/kWh respectively for average peak sun hours (Sh) of 4.6 h (installation site). Varying Sh from 4.6 h to 6.5 h (northmost regions of Ghana) reduces the LCOEx for the PV and PVT systems by approximately 18% and 11% respectively. The PV system however becomes more economically viable than the PVT system when both systems are installed without batteries.","container-title":"Sustainable Energy Technologies and Assessments","DOI":"10.1016/j.seta.2021.101520","ISSN":"2213-1388","journalAbbreviation":"Sustainable Energy Technologies and Assessments","page":"101520","source":"ScienceDirect","title":"Techno-economic analysis of solar photovoltaic (PV) and solar photovoltaic thermal (PVT) systems using exergy analysis","volume":"47","author":[{"family":"Abdul-Ganiyu","given":"Saeed"},{"family":"Quansah","given":"David A."},{"family":"Ramde","given":"Emmanuel W."},{"family":"Seidu","given":"Razak"},{"family":"Adaramola","given":"Muyiwa S."}],"issued":{"date-parts":[["2021",10,1]]}}}],"schema":"https://github.com/citation-style-language/schema/raw/master/csl-citation.json"} </w:instrText>
      </w:r>
      <w:r w:rsidRPr="00B10F01">
        <w:rPr>
          <w:rFonts w:ascii="Times New Roman" w:hAnsi="Times New Roman" w:cs="Times New Roman"/>
          <w:color w:val="1F1F1F"/>
          <w:sz w:val="24"/>
          <w:szCs w:val="24"/>
        </w:rPr>
        <w:fldChar w:fldCharType="separate"/>
      </w:r>
      <w:r w:rsidR="00113444" w:rsidRPr="00B10F01">
        <w:rPr>
          <w:rFonts w:ascii="Times New Roman" w:hAnsi="Times New Roman" w:cs="Times New Roman"/>
          <w:sz w:val="24"/>
          <w:szCs w:val="24"/>
        </w:rPr>
        <w:t>(Abdul-Ganiyu et al., 2021)</w:t>
      </w:r>
      <w:r w:rsidRPr="00B10F01">
        <w:rPr>
          <w:rFonts w:ascii="Times New Roman" w:hAnsi="Times New Roman" w:cs="Times New Roman"/>
          <w:color w:val="1F1F1F"/>
          <w:sz w:val="24"/>
          <w:szCs w:val="24"/>
        </w:rPr>
        <w:fldChar w:fldCharType="end"/>
      </w:r>
      <w:r w:rsidRPr="00B10F01">
        <w:rPr>
          <w:rFonts w:ascii="Times New Roman" w:hAnsi="Times New Roman" w:cs="Times New Roman"/>
          <w:color w:val="1F1F1F"/>
          <w:sz w:val="24"/>
          <w:szCs w:val="24"/>
        </w:rPr>
        <w:t>. A </w:t>
      </w:r>
      <w:r w:rsidRPr="00B10F01">
        <w:rPr>
          <w:rStyle w:val="topic-highlight"/>
          <w:rFonts w:ascii="Times New Roman" w:hAnsi="Times New Roman" w:cs="Times New Roman"/>
          <w:color w:val="1F1F1F"/>
          <w:sz w:val="24"/>
          <w:szCs w:val="24"/>
        </w:rPr>
        <w:t>power inverter</w:t>
      </w:r>
      <w:r w:rsidRPr="00B10F01">
        <w:rPr>
          <w:rFonts w:ascii="Times New Roman" w:hAnsi="Times New Roman" w:cs="Times New Roman"/>
          <w:color w:val="1F1F1F"/>
          <w:sz w:val="24"/>
          <w:szCs w:val="24"/>
        </w:rPr>
        <w:t xml:space="preserve">, or inverter, is an electronic device or circuitry </w:t>
      </w:r>
      <w:r w:rsidR="00611B30" w:rsidRPr="00B10F01">
        <w:rPr>
          <w:rFonts w:ascii="Times New Roman" w:hAnsi="Times New Roman" w:cs="Times New Roman"/>
          <w:color w:val="1F1F1F"/>
          <w:sz w:val="24"/>
          <w:szCs w:val="24"/>
        </w:rPr>
        <w:t>that</w:t>
      </w:r>
      <w:r w:rsidRPr="00B10F01">
        <w:rPr>
          <w:rFonts w:ascii="Times New Roman" w:hAnsi="Times New Roman" w:cs="Times New Roman"/>
          <w:color w:val="1F1F1F"/>
          <w:sz w:val="24"/>
          <w:szCs w:val="24"/>
        </w:rPr>
        <w:t xml:space="preserve"> is essential in converting DC to AC power</w:t>
      </w:r>
      <w:r w:rsidR="00611B30" w:rsidRPr="00B10F01">
        <w:rPr>
          <w:rFonts w:ascii="Times New Roman" w:hAnsi="Times New Roman" w:cs="Times New Roman"/>
          <w:color w:val="1F1F1F"/>
          <w:sz w:val="24"/>
          <w:szCs w:val="24"/>
        </w:rPr>
        <w:t>,</w:t>
      </w:r>
      <w:r w:rsidRPr="00B10F01">
        <w:rPr>
          <w:rFonts w:ascii="Times New Roman" w:hAnsi="Times New Roman" w:cs="Times New Roman"/>
          <w:color w:val="1F1F1F"/>
          <w:sz w:val="24"/>
          <w:szCs w:val="24"/>
        </w:rPr>
        <w:t xml:space="preserve"> and they are widely used in renewable energy systems, uninterruptible power supplies (UPS), and industrial applications. With the </w:t>
      </w:r>
      <w:r w:rsidR="00611B30" w:rsidRPr="00B10F01">
        <w:rPr>
          <w:rFonts w:ascii="Times New Roman" w:hAnsi="Times New Roman" w:cs="Times New Roman"/>
          <w:color w:val="1F1F1F"/>
          <w:sz w:val="24"/>
          <w:szCs w:val="24"/>
        </w:rPr>
        <w:t>increased</w:t>
      </w:r>
      <w:r w:rsidRPr="00B10F01">
        <w:rPr>
          <w:rFonts w:ascii="Times New Roman" w:hAnsi="Times New Roman" w:cs="Times New Roman"/>
          <w:color w:val="1F1F1F"/>
          <w:sz w:val="24"/>
          <w:szCs w:val="24"/>
        </w:rPr>
        <w:t xml:space="preserve"> adoption of </w:t>
      </w:r>
      <w:r w:rsidR="00EF3AF2" w:rsidRPr="00B10F01">
        <w:rPr>
          <w:rFonts w:ascii="Times New Roman" w:hAnsi="Times New Roman" w:cs="Times New Roman"/>
          <w:color w:val="1F1F1F"/>
          <w:sz w:val="24"/>
          <w:szCs w:val="24"/>
        </w:rPr>
        <w:t>PV</w:t>
      </w:r>
      <w:r w:rsidRPr="00B10F01">
        <w:rPr>
          <w:rFonts w:ascii="Times New Roman" w:hAnsi="Times New Roman" w:cs="Times New Roman"/>
          <w:color w:val="1F1F1F"/>
          <w:sz w:val="24"/>
          <w:szCs w:val="24"/>
        </w:rPr>
        <w:t xml:space="preserve"> systems, electric vehicles (EVs), and off-grid power solutions, the demand for efficient and reliable inverters has surged </w:t>
      </w:r>
      <w:r w:rsidRPr="00B10F01">
        <w:rPr>
          <w:rFonts w:ascii="Times New Roman" w:hAnsi="Times New Roman" w:cs="Times New Roman"/>
          <w:color w:val="1F1F1F"/>
          <w:sz w:val="24"/>
          <w:szCs w:val="24"/>
        </w:rPr>
        <w:fldChar w:fldCharType="begin"/>
      </w:r>
      <w:r w:rsidRPr="00B10F01">
        <w:rPr>
          <w:rFonts w:ascii="Times New Roman" w:hAnsi="Times New Roman" w:cs="Times New Roman"/>
          <w:color w:val="1F1F1F"/>
          <w:sz w:val="24"/>
          <w:szCs w:val="24"/>
        </w:rPr>
        <w:instrText xml:space="preserve"> ADDIN ZOTERO_ITEM CSL_CITATION {"citationID":"0XIqA4z9","properties":{"formattedCitation":"(Morey et al., 2023)","plainCitation":"(Morey et al., 2023)","noteIndex":0},"citationItems":[{"id":30,"uris":["http://zotero.org/users/15982792/items/WRZCAKW4"],"itemData":{"id":30,"type":"article-journal","abstract":"The installed capacity of solar photovoltaic (PV) based generating power plants has increased significantly in the last couple of decades compared to the various renewable energy sources (VRES). As a result, the increased penetration of solar PV-based generating units leads to several issues related to power quality, system stability, and reliability. In view of these concerns, various international standards and grid codes have been amended to address such critical issues. Therefore, most solar PV-based generating units have undergone several changes in operational and control structure. Subsequently, varieties of solar PV configurations and control structures have been proposed by several researchers to augment the desired operational features. This paper presents a comprehensive review of various solar PV configurations, control strategies, and ancillary services with multifunctional features within this context. The utilization and benefits of various configurations and their practical aspects have been discussed thoroughly for all the configurations and architectures. Apart from this, the control aspects of grid-connected solar PV systems are categorized into two important segments, namely, a) DC-side control and b) AC-side control. This article covers the important features, utilization, and significant challenges of this controller and summarizes the advanced control techniques available in the literature. Further, the various control techniques have been compared concerning different operational parameters, such as controller gains, duties, and selector quantities in tabular form with ready references. Furthermore, the concerns related to power quality, stability, and reliability of various techniques have been included for understanding the applicability of grid-connected PV systems. In the end, a detailed comparison of some available industrial inverters concerning their power ratings, voltage ratings, configurations, and advanced functions incorporated are also presented, which will help the researchers, academicians, and practicing engineers.","container-title":"Renewable Energy Focus","DOI":"10.1016/j.ref.2023.04.009","ISSN":"1755-0084","journalAbbreviation":"Renewable Energy Focus","page":"307-330","source":"ScienceDirect","title":"A comprehensive review of grid-connected solar photovoltaic system: Architecture, control, and ancillary services","title-short":"A comprehensive review of grid-connected solar photovoltaic system","volume":"45","author":[{"family":"Morey","given":"Meghraj"},{"family":"Gupta","given":"Nitin"},{"family":"Garg","given":"Man Mohan"},{"family":"Kumar","given":"Ajay"}],"issued":{"date-parts":[["2023",6,1]]}}}],"schema":"https://github.com/citation-style-language/schema/raw/master/csl-citation.json"} </w:instrText>
      </w:r>
      <w:r w:rsidRPr="00B10F01">
        <w:rPr>
          <w:rFonts w:ascii="Times New Roman" w:hAnsi="Times New Roman" w:cs="Times New Roman"/>
          <w:color w:val="1F1F1F"/>
          <w:sz w:val="24"/>
          <w:szCs w:val="24"/>
        </w:rPr>
        <w:fldChar w:fldCharType="separate"/>
      </w:r>
      <w:r w:rsidRPr="00B10F01">
        <w:rPr>
          <w:rFonts w:ascii="Times New Roman" w:hAnsi="Times New Roman" w:cs="Times New Roman"/>
          <w:sz w:val="24"/>
          <w:szCs w:val="24"/>
        </w:rPr>
        <w:t>(Morey et al., 2023)</w:t>
      </w:r>
      <w:r w:rsidRPr="00B10F01">
        <w:rPr>
          <w:rFonts w:ascii="Times New Roman" w:hAnsi="Times New Roman" w:cs="Times New Roman"/>
          <w:color w:val="1F1F1F"/>
          <w:sz w:val="24"/>
          <w:szCs w:val="24"/>
        </w:rPr>
        <w:fldChar w:fldCharType="end"/>
      </w:r>
      <w:r w:rsidR="00401137" w:rsidRPr="00B10F01">
        <w:rPr>
          <w:rFonts w:ascii="Times New Roman" w:hAnsi="Times New Roman" w:cs="Times New Roman"/>
          <w:color w:val="1F1F1F"/>
          <w:sz w:val="24"/>
          <w:szCs w:val="24"/>
        </w:rPr>
        <w:t>.</w:t>
      </w:r>
      <w:r w:rsidR="00686708">
        <w:rPr>
          <w:rFonts w:ascii="Times New Roman" w:hAnsi="Times New Roman" w:cs="Times New Roman"/>
          <w:color w:val="1F1F1F"/>
          <w:sz w:val="24"/>
          <w:szCs w:val="24"/>
        </w:rPr>
        <w:t xml:space="preserve"> Figure 1 describes</w:t>
      </w:r>
      <w:r w:rsidR="00FC361A" w:rsidRPr="00B10F01">
        <w:rPr>
          <w:rFonts w:ascii="Times New Roman" w:hAnsi="Times New Roman" w:cs="Times New Roman"/>
          <w:color w:val="1F1F1F"/>
          <w:sz w:val="24"/>
          <w:szCs w:val="24"/>
        </w:rPr>
        <w:t xml:space="preserve"> the concept of an </w:t>
      </w:r>
      <w:r w:rsidR="00F50D8E" w:rsidRPr="00B10F01">
        <w:rPr>
          <w:rFonts w:ascii="Times New Roman" w:hAnsi="Times New Roman" w:cs="Times New Roman"/>
          <w:color w:val="1F1F1F"/>
          <w:sz w:val="24"/>
          <w:szCs w:val="24"/>
        </w:rPr>
        <w:t>inverter, s</w:t>
      </w:r>
      <w:r w:rsidR="007B4AF7" w:rsidRPr="00B10F01">
        <w:rPr>
          <w:rFonts w:ascii="Times New Roman" w:hAnsi="Times New Roman" w:cs="Times New Roman"/>
          <w:color w:val="1F1F1F"/>
          <w:sz w:val="24"/>
          <w:szCs w:val="24"/>
        </w:rPr>
        <w:t>howing</w:t>
      </w:r>
      <w:r w:rsidR="00F50D8E" w:rsidRPr="00B10F01">
        <w:rPr>
          <w:rFonts w:ascii="Times New Roman" w:hAnsi="Times New Roman" w:cs="Times New Roman"/>
          <w:color w:val="1F1F1F"/>
          <w:sz w:val="24"/>
          <w:szCs w:val="24"/>
        </w:rPr>
        <w:t xml:space="preserve"> </w:t>
      </w:r>
      <w:r w:rsidR="007B4AF7" w:rsidRPr="00B10F01">
        <w:rPr>
          <w:rFonts w:ascii="Times New Roman" w:hAnsi="Times New Roman" w:cs="Times New Roman"/>
          <w:color w:val="1F1F1F"/>
          <w:sz w:val="24"/>
          <w:szCs w:val="24"/>
        </w:rPr>
        <w:t>how inverter</w:t>
      </w:r>
      <w:r w:rsidR="00FC361A" w:rsidRPr="00B10F01">
        <w:rPr>
          <w:rFonts w:ascii="Times New Roman" w:hAnsi="Times New Roman" w:cs="Times New Roman"/>
          <w:color w:val="1F1F1F"/>
          <w:sz w:val="24"/>
          <w:szCs w:val="24"/>
        </w:rPr>
        <w:t xml:space="preserve"> works by converting direct (DC) source into alternating (AC) sources.</w:t>
      </w:r>
    </w:p>
    <w:p w14:paraId="4EB98915" w14:textId="77777777" w:rsidR="000C6893" w:rsidRDefault="000D4606" w:rsidP="00167D44">
      <w:pPr>
        <w:keepNext/>
        <w:spacing w:line="480" w:lineRule="auto"/>
        <w:jc w:val="center"/>
      </w:pPr>
      <w:r w:rsidRPr="00B10F01">
        <w:rPr>
          <w:rFonts w:ascii="Times New Roman" w:hAnsi="Times New Roman" w:cs="Times New Roman"/>
          <w:noProof/>
          <w:sz w:val="24"/>
          <w:szCs w:val="24"/>
        </w:rPr>
        <w:drawing>
          <wp:inline distT="0" distB="0" distL="0" distR="0" wp14:anchorId="0C1D95B9" wp14:editId="66058E94">
            <wp:extent cx="5017135" cy="1093470"/>
            <wp:effectExtent l="0" t="0" r="0" b="0"/>
            <wp:docPr id="2097153" name="Picture 6"/>
            <wp:cNvGraphicFramePr/>
            <a:graphic xmlns:a="http://schemas.openxmlformats.org/drawingml/2006/main">
              <a:graphicData uri="http://schemas.openxmlformats.org/drawingml/2006/picture">
                <pic:pic xmlns:pic="http://schemas.openxmlformats.org/drawingml/2006/picture">
                  <pic:nvPicPr>
                    <pic:cNvPr id="2097153" name="Picture 6"/>
                    <pic:cNvPicPr/>
                  </pic:nvPicPr>
                  <pic:blipFill>
                    <a:blip r:embed="rId10"/>
                    <a:srcRect/>
                    <a:stretch>
                      <a:fillRect/>
                    </a:stretch>
                  </pic:blipFill>
                  <pic:spPr bwMode="auto">
                    <a:xfrm>
                      <a:off x="0" y="0"/>
                      <a:ext cx="5017135" cy="1093470"/>
                    </a:xfrm>
                    <a:prstGeom prst="rect">
                      <a:avLst/>
                    </a:prstGeom>
                    <a:noFill/>
                  </pic:spPr>
                </pic:pic>
              </a:graphicData>
            </a:graphic>
          </wp:inline>
        </w:drawing>
      </w:r>
    </w:p>
    <w:p w14:paraId="2C7F2906" w14:textId="353A29AA" w:rsidR="00401137" w:rsidRPr="000C6893" w:rsidRDefault="000C6893" w:rsidP="00167D44">
      <w:pPr>
        <w:pStyle w:val="Caption"/>
        <w:spacing w:line="480" w:lineRule="auto"/>
        <w:jc w:val="center"/>
        <w:rPr>
          <w:rFonts w:ascii="Times New Roman" w:hAnsi="Times New Roman" w:cs="Times New Roman"/>
          <w:color w:val="auto"/>
          <w:sz w:val="24"/>
          <w:szCs w:val="24"/>
        </w:rPr>
      </w:pPr>
      <w:bookmarkStart w:id="29" w:name="_Toc201845108"/>
      <w:r w:rsidRPr="000C6893">
        <w:rPr>
          <w:rFonts w:ascii="Times New Roman" w:hAnsi="Times New Roman" w:cs="Times New Roman"/>
          <w:color w:val="auto"/>
          <w:sz w:val="24"/>
          <w:szCs w:val="24"/>
        </w:rPr>
        <w:t xml:space="preserve">Figure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SEQ Figure \* ARABIC </w:instrText>
      </w:r>
      <w:r w:rsidRPr="000C6893">
        <w:rPr>
          <w:rFonts w:ascii="Times New Roman" w:hAnsi="Times New Roman" w:cs="Times New Roman"/>
          <w:color w:val="auto"/>
          <w:sz w:val="24"/>
          <w:szCs w:val="24"/>
        </w:rPr>
        <w:fldChar w:fldCharType="separate"/>
      </w:r>
      <w:r w:rsidR="002C185F">
        <w:rPr>
          <w:rFonts w:ascii="Times New Roman" w:hAnsi="Times New Roman" w:cs="Times New Roman"/>
          <w:noProof/>
          <w:color w:val="auto"/>
          <w:sz w:val="24"/>
          <w:szCs w:val="24"/>
        </w:rPr>
        <w:t>1</w:t>
      </w:r>
      <w:r w:rsidRPr="000C6893">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sidRPr="00B10F01">
        <w:rPr>
          <w:rFonts w:ascii="Times New Roman" w:hAnsi="Times New Roman" w:cs="Times New Roman"/>
          <w:color w:val="1F1F1F"/>
          <w:sz w:val="24"/>
          <w:szCs w:val="24"/>
        </w:rPr>
        <w:t>Concept of an inverter.</w:t>
      </w:r>
      <w:bookmarkEnd w:id="29"/>
    </w:p>
    <w:p w14:paraId="1267ED34" w14:textId="6A9629AA" w:rsidR="00A01115" w:rsidRPr="00B10F01" w:rsidRDefault="00A01115" w:rsidP="00167D44">
      <w:pPr>
        <w:spacing w:line="480" w:lineRule="auto"/>
        <w:ind w:firstLine="720"/>
        <w:jc w:val="both"/>
        <w:rPr>
          <w:rFonts w:ascii="Times New Roman" w:hAnsi="Times New Roman" w:cs="Times New Roman"/>
          <w:sz w:val="24"/>
          <w:szCs w:val="24"/>
        </w:rPr>
      </w:pPr>
      <w:r w:rsidRPr="00B10F01">
        <w:rPr>
          <w:rFonts w:ascii="Times New Roman" w:hAnsi="Times New Roman" w:cs="Times New Roman"/>
          <w:sz w:val="24"/>
          <w:szCs w:val="24"/>
        </w:rPr>
        <w:t>The efficiency, performance, and suitability of inverters are largely determined by their operating frequency, which can be classified into two broad categories: high-frequency inverters and low-frequency inverters. These two types of inverters differ in their design, operation, and application areas, making them each suitable for distinct scenarios</w:t>
      </w:r>
      <w:r w:rsidRPr="00B10F01">
        <w:rPr>
          <w:rFonts w:ascii="Times New Roman" w:hAnsi="Times New Roman" w:cs="Times New Roman"/>
          <w:color w:val="1F1F1F"/>
          <w:sz w:val="24"/>
          <w:szCs w:val="24"/>
        </w:rPr>
        <w:t xml:space="preserve">. The fundamental distinction between these two lies in their switching frequency, transformer design, efficiency characteristics, size and </w:t>
      </w:r>
      <w:r w:rsidR="00951199" w:rsidRPr="00B10F01">
        <w:rPr>
          <w:rFonts w:ascii="Times New Roman" w:hAnsi="Times New Roman" w:cs="Times New Roman"/>
          <w:color w:val="1F1F1F"/>
          <w:sz w:val="24"/>
          <w:szCs w:val="24"/>
        </w:rPr>
        <w:t>weight</w:t>
      </w:r>
      <w:r w:rsidRPr="00B10F01">
        <w:rPr>
          <w:rFonts w:ascii="Times New Roman" w:hAnsi="Times New Roman" w:cs="Times New Roman"/>
          <w:color w:val="1F1F1F"/>
          <w:sz w:val="24"/>
          <w:szCs w:val="24"/>
        </w:rPr>
        <w:t>, electromagnetic interference (EMI)</w:t>
      </w:r>
      <w:r w:rsidR="00951199" w:rsidRPr="00B10F01">
        <w:rPr>
          <w:rFonts w:ascii="Times New Roman" w:hAnsi="Times New Roman" w:cs="Times New Roman"/>
          <w:color w:val="1F1F1F"/>
          <w:sz w:val="24"/>
          <w:szCs w:val="24"/>
        </w:rPr>
        <w:t>,</w:t>
      </w:r>
      <w:r w:rsidRPr="00B10F01">
        <w:rPr>
          <w:rFonts w:ascii="Times New Roman" w:hAnsi="Times New Roman" w:cs="Times New Roman"/>
          <w:color w:val="1F1F1F"/>
          <w:sz w:val="24"/>
          <w:szCs w:val="24"/>
        </w:rPr>
        <w:t xml:space="preserve"> and load suitability. </w:t>
      </w:r>
      <w:r w:rsidR="00951199" w:rsidRPr="00B10F01">
        <w:rPr>
          <w:rFonts w:ascii="Times New Roman" w:hAnsi="Times New Roman" w:cs="Times New Roman"/>
          <w:sz w:val="24"/>
          <w:szCs w:val="24"/>
        </w:rPr>
        <w:t>High-frequency</w:t>
      </w:r>
      <w:r w:rsidRPr="00B10F01">
        <w:rPr>
          <w:rFonts w:ascii="Times New Roman" w:hAnsi="Times New Roman" w:cs="Times New Roman"/>
          <w:sz w:val="24"/>
          <w:szCs w:val="24"/>
        </w:rPr>
        <w:t xml:space="preserve"> inverters </w:t>
      </w:r>
      <w:r w:rsidRPr="00B10F01">
        <w:rPr>
          <w:rFonts w:ascii="Times New Roman" w:hAnsi="Times New Roman" w:cs="Times New Roman"/>
          <w:sz w:val="24"/>
          <w:szCs w:val="24"/>
        </w:rPr>
        <w:lastRenderedPageBreak/>
        <w:t>typically operate at higher switching frequencies, enabling them to achieve smaller, lighter, and more efficient designs. The advantages of high-frequency operation include better control over the output waveform and improved efficiency, particularly in applications requiring compact size and quick response times, such as in portable devices or high-precision systems. However, their performance can be affected by challenges like electromagnetic interference and switching losses at higher frequencies</w:t>
      </w:r>
      <w:r w:rsidR="005905B6" w:rsidRPr="00B10F01">
        <w:rPr>
          <w:rFonts w:ascii="Times New Roman" w:hAnsi="Times New Roman" w:cs="Times New Roman"/>
          <w:sz w:val="24"/>
          <w:szCs w:val="24"/>
        </w:rPr>
        <w:t xml:space="preserve"> </w:t>
      </w:r>
      <w:r w:rsidR="005905B6" w:rsidRPr="00B10F01">
        <w:rPr>
          <w:rFonts w:ascii="Times New Roman" w:hAnsi="Times New Roman" w:cs="Times New Roman"/>
          <w:sz w:val="24"/>
          <w:szCs w:val="24"/>
        </w:rPr>
        <w:fldChar w:fldCharType="begin"/>
      </w:r>
      <w:r w:rsidR="005905B6" w:rsidRPr="00B10F01">
        <w:rPr>
          <w:rFonts w:ascii="Times New Roman" w:hAnsi="Times New Roman" w:cs="Times New Roman"/>
          <w:sz w:val="24"/>
          <w:szCs w:val="24"/>
        </w:rPr>
        <w:instrText xml:space="preserve"> ADDIN ZOTERO_ITEM CSL_CITATION {"citationID":"6vjzl0d6","properties":{"formattedCitation":"(Robles et al., 2021)","plainCitation":"(Robles et al., 2021)","noteIndex":0},"citationItems":[{"id":386,"uris":["http://zotero.org/users/15982792/items/AG4MBIDF"],"itemData":{"id":386,"type":"article-journal","abstract":"The demand for more reliable and efficient electric machines and drives is constantly growing in the renewable energy and transport electrification sectors. Such drive systems are usually fed by semiconductor switch-based inverters, which, unlike balanced pure sine-wave AC sources, produce large-amplitude, high-frequency common-mode voltage (CMV) waveforms, as a result of the application of pulse-width modulation (PWM). This can lead to a number of issues, such as high electromagnetic interference, deterioration of stator winding insulation, and leakage current flow through motor bearings, which dramatically reduce the life-cycle of machines and drives. Thus, this topic has been extensively investigated in the scientific literature, where either corrective or preventive mitigation approaches have been proposed. The former attempt to relieve the damage produced, whereas the latter tackle the problem at its root, by minimizing or eliminating the CMV produced by the inverter. This work provides a comprehensive review of the major CMV mitigation/elimination solutions, with emphasis on preventive actions, in the form of inverter topology variants and/or advanced modulation techniques. A wide picture of this subject is provided to researchers and field engineers, with valuable information and practical hints for the design and development of high-performance electric drive systems. Indeed, an in-depth analysis of the most recent literature clearly shows that best results are obtained by conveniently combining alternative topologies and modulation techniques, which, in some cases, make it possible to completely suppress the CMV component.","container-title":"Renewable and Sustainable Energy Reviews","DOI":"10.1016/j.rser.2021.110746","ISSN":"1364-0321","journalAbbreviation":"Renewable and Sustainable Energy Reviews","page":"110746","source":"ScienceDirect","title":"Advanced power inverter topologies and modulation techniques for common-mode voltage elimination in electric motor drive systems","volume":"140","author":[{"family":"Robles","given":"Endika"},{"family":"Fernandez","given":"Markel"},{"family":"Andreu","given":"Jon"},{"family":"Ibarra","given":"Edorta"},{"family":"Ugalde","given":"Unai"}],"issued":{"date-parts":[["2021",4,1]]}}}],"schema":"https://github.com/citation-style-language/schema/raw/master/csl-citation.json"} </w:instrText>
      </w:r>
      <w:r w:rsidR="005905B6" w:rsidRPr="00B10F01">
        <w:rPr>
          <w:rFonts w:ascii="Times New Roman" w:hAnsi="Times New Roman" w:cs="Times New Roman"/>
          <w:sz w:val="24"/>
          <w:szCs w:val="24"/>
        </w:rPr>
        <w:fldChar w:fldCharType="separate"/>
      </w:r>
      <w:r w:rsidR="005905B6" w:rsidRPr="00B10F01">
        <w:rPr>
          <w:rFonts w:ascii="Times New Roman" w:hAnsi="Times New Roman" w:cs="Times New Roman"/>
          <w:sz w:val="24"/>
          <w:szCs w:val="24"/>
        </w:rPr>
        <w:t>(Robles et al., 2021)</w:t>
      </w:r>
      <w:r w:rsidR="005905B6"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0967C2B8" w14:textId="5DE79183" w:rsidR="00DE3291" w:rsidRPr="00B10F01" w:rsidRDefault="00DE3291" w:rsidP="00167D44">
      <w:pPr>
        <w:spacing w:line="480" w:lineRule="auto"/>
        <w:ind w:firstLine="720"/>
        <w:jc w:val="both"/>
        <w:rPr>
          <w:rFonts w:ascii="Times New Roman" w:hAnsi="Times New Roman" w:cs="Times New Roman"/>
          <w:sz w:val="24"/>
          <w:szCs w:val="24"/>
        </w:rPr>
      </w:pPr>
      <w:r w:rsidRPr="00B10F01">
        <w:rPr>
          <w:rFonts w:ascii="Times New Roman" w:hAnsi="Times New Roman" w:cs="Times New Roman"/>
          <w:sz w:val="24"/>
          <w:szCs w:val="24"/>
        </w:rPr>
        <w:t xml:space="preserve">Technological advancements in inverter design over recent decades have profoundly reshaped the landscape of power conversion systems, driving marked improvements in efficiency, compactness, reliability, and cost-effectiveness. These innovations have expanded the role of inverters beyond traditional applications such as power grid stabilization and renewable energy integration into cutting-edge domains like electric mobility, grid-scale energy storage, and compact consumer electronics. By leveraging breakthroughs in semiconductor materials, advanced control algorithms, and thermal management techniques, modern inverters now deliver superior performance under dynamic operating conditions while enabling lighter, more scalable solutions. This evolution underscores their growing versatility in bridging the gap between sustainable energy generation, storage, and next-generation electrification demands </w:t>
      </w:r>
      <w:r w:rsidRPr="00B10F01">
        <w:rPr>
          <w:rFonts w:ascii="Times New Roman" w:hAnsi="Times New Roman" w:cs="Times New Roman"/>
          <w:sz w:val="24"/>
          <w:szCs w:val="24"/>
        </w:rPr>
        <w:fldChar w:fldCharType="begin"/>
      </w:r>
      <w:r w:rsidR="00681892" w:rsidRPr="00B10F01">
        <w:rPr>
          <w:rFonts w:ascii="Times New Roman" w:hAnsi="Times New Roman" w:cs="Times New Roman"/>
          <w:sz w:val="24"/>
          <w:szCs w:val="24"/>
        </w:rPr>
        <w:instrText xml:space="preserve"> ADDIN ZOTERO_ITEM CSL_CITATION {"citationID":"8ezudHKQ","properties":{"formattedCitation":"(Y. Liu et al., 2020; Petri et al., 2022)","plainCitation":"(Y. Liu et al., 2020; Petri et al., 2022)","noteIndex":0},"citationItems":[{"id":25,"uris":["http://zotero.org/users/15982792/items/AIQEWHG4"],"itemData":{"id":25,"type":"article-journal","abstract":"PV inverters can provide reactive power while generating active power. An ongoing microgrid implementation at Duke Energy actively engages non-utility PVs to generate/absorb reactive power in support of ancillary services to increase microgrid resiliency during extreme events. PV systems are requested to provide reactive power support: 1) in response to grid voltage variation to better regulate the local voltage; or 2) in response to utility incentives, such as following Transactive Energy System (TES) incentives. However, providing ancillary services might shorten the lifetime expectation of PV inverter semiconductors. This paper summarizes the potential impacts on a PV inverter semiconductor's lifetime when providing ancillary services. The analysis presented in this research work shows that providing reactive power support will increase the mean junction temperature and the junction temperature variation of the inverter diodes. This increased junction temperature will eventually lead to shorter diode lifetime. The lifetime estimation of semiconductors is briefly reviewed. The power losses of PV inverter semiconductors are derived as a support analysis to the junction temperature calculation. In addition, the impact of the filtering inductor on the semiconductor current distribution is discussed. The theoretical analysis presented in this research work is supported by simulation results.","container-title":"IEEE Open Journal of Industry Applications","DOI":"10.1109/OJIA.2020.3028647","ISSN":"2644-1241","note":"event-title: IEEE Open Journal of Industry Applications","page":"157-170","source":"IEEE Xplore","title":"Aging Effect Analysis of PV Inverter Semiconductors for Ancillary Services Support","volume":"1","author":[{"family":"Liu","given":"Yunting"},{"family":"Tolbert","given":"Leon M."},{"family":"Kritprajun","given":"Paychuda"},{"family":"Dong","given":"Jiaojiao"},{"family":"Zhu","given":"Lin"},{"family":"Hambrick","given":"Joshua"},{"family":"Schneider","given":"Kevin P."},{"family":"Prabakar","given":"Kumaraguru"}],"issued":{"date-parts":[["2020"]]}}},{"id":24,"uris":["http://zotero.org/users/15982792/items/LAZ4EVUJ"],"itemData":{"id":24,"type":"article-journal","abstract":"The use of wide bandgap (WBG) semiconductor devices, which enable higher switching slew rates, and the increase in DC link voltage, which provides system-wide advantages, exposes the winding system of traction machines to enhanced electrical stress. The resulting nonlinear voltage distribution along the motor winding favors partial discharges (PD), which in low voltage (LV) machines causes excessive damage to the insulation system, and premature failure can occur. A simple solution by increasing the enamel thickness of the wires leads on the one hand to a lower copper fill factor. On the other hand, this measure is not necessarily accompanied by an increase in electrical resilience in the case of pulsed voltage. It is therefore essential to understand the phenomenon of partial discharges, which is composed of a large number of processes and mechanisms, to be able to make an estimation of aging. The ultimate goal is to derive a lifetime model that links the dynamic load collectives – ideally in conjunction with the environmental stress influences – of a traction application to a usage-dependent and realistic prediction of the residual lifetime. To this end, this paper provides an overview of the current state of science and technology in this interdisciplinary topic by describing, with reference to high voltage (HV) technology/engineering, the design of the insulation system, the discharge physics, the degradation mechanisms, the statistical effects to be considered, and the partial discharge measurement methods.","container-title":"IEEE Access","DOI":"10.1109/ACCESS.2022.3210348","ISSN":"2169-3536","note":"event-title: IEEE Access","page":"104023-104049","source":"IEEE Xplore","title":"The Insulation Resilience of Inverter-Fed Low Voltage Traction Machines: Review, Challenges, and Opportunities","title-short":"The Insulation Resilience of Inverter-Fed Low Voltage Traction Machines","volume":"10","author":[{"family":"Petri","given":"Timo"},{"family":"Keller","given":"Marina"},{"family":"Parspour","given":"Nejila"}],"issued":{"date-parts":[["2022"]]}}}],"schema":"https://github.com/citation-style-language/schema/raw/master/csl-citation.json"} </w:instrText>
      </w:r>
      <w:r w:rsidRPr="00B10F01">
        <w:rPr>
          <w:rFonts w:ascii="Times New Roman" w:hAnsi="Times New Roman" w:cs="Times New Roman"/>
          <w:sz w:val="24"/>
          <w:szCs w:val="24"/>
        </w:rPr>
        <w:fldChar w:fldCharType="separate"/>
      </w:r>
      <w:r w:rsidR="00681892" w:rsidRPr="00B10F01">
        <w:rPr>
          <w:rFonts w:ascii="Times New Roman" w:hAnsi="Times New Roman" w:cs="Times New Roman"/>
          <w:sz w:val="24"/>
          <w:szCs w:val="24"/>
        </w:rPr>
        <w:t>(Y. Liu et al., 2020; Petri et al., 2022)</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6CA5BE38" w14:textId="205DC80D" w:rsidR="00DE3291" w:rsidRPr="00B10F01" w:rsidRDefault="00DE3291" w:rsidP="00167D44">
      <w:pPr>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n recent years, inverter technology has undergone transformative advancements driven by the escalating demands of modern power systems and the integration of renewable energy sources. These improvements can be broadly classified into several key areas:</w:t>
      </w:r>
      <w:r w:rsidRPr="00B10F01">
        <w:rPr>
          <w:rFonts w:ascii="Times New Roman" w:hAnsi="Times New Roman" w:cs="Times New Roman"/>
          <w:sz w:val="24"/>
          <w:szCs w:val="24"/>
          <w:lang w:val="en-GB"/>
        </w:rPr>
        <w:br/>
        <w:t xml:space="preserve">The evolution of inverters is closely linked to breakthroughs in power semiconductor devices. Traditional silicon-based semiconductors are increasingly being supplanted by wide-bandgap </w:t>
      </w:r>
      <w:r w:rsidRPr="00B10F01">
        <w:rPr>
          <w:rFonts w:ascii="Times New Roman" w:hAnsi="Times New Roman" w:cs="Times New Roman"/>
          <w:sz w:val="24"/>
          <w:szCs w:val="24"/>
          <w:lang w:val="en-GB"/>
        </w:rPr>
        <w:lastRenderedPageBreak/>
        <w:t>(WBG) materials such as silicon carbide (SiC) and gallium nitride (GaN). These materials offer significant advantages</w:t>
      </w:r>
      <w:r w:rsidR="00C104C4"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t xml:space="preserve"> including superior thermal performance, faster switching speeds, and enhanced efficiency. As a result, SiC and GaN devices enable the design of inverters that are not only more compact and robust but also capable of operating at higher temperatures and frequencies. These characteristics are particularly beneficial for high-performance applications such as electric vehicles and large-scale </w:t>
      </w:r>
      <w:r w:rsidR="003D12C7" w:rsidRPr="00B10F01">
        <w:rPr>
          <w:rFonts w:ascii="Times New Roman" w:hAnsi="Times New Roman" w:cs="Times New Roman"/>
          <w:sz w:val="24"/>
          <w:szCs w:val="24"/>
          <w:lang w:val="en-GB"/>
        </w:rPr>
        <w:t>RES</w:t>
      </w:r>
      <w:r w:rsidRPr="00B10F01">
        <w:rPr>
          <w:rFonts w:ascii="Times New Roman" w:hAnsi="Times New Roman" w:cs="Times New Roman"/>
          <w:sz w:val="24"/>
          <w:szCs w:val="24"/>
          <w:lang w:val="en-GB"/>
        </w:rPr>
        <w:t xml:space="preserve"> </w:t>
      </w:r>
      <w:r w:rsidRPr="00B10F01">
        <w:rPr>
          <w:rFonts w:ascii="Times New Roman" w:hAnsi="Times New Roman" w:cs="Times New Roman"/>
          <w:sz w:val="24"/>
          <w:szCs w:val="24"/>
        </w:rPr>
        <w:fldChar w:fldCharType="begin"/>
      </w:r>
      <w:r w:rsidR="00681892" w:rsidRPr="00B10F01">
        <w:rPr>
          <w:rFonts w:ascii="Times New Roman" w:hAnsi="Times New Roman" w:cs="Times New Roman"/>
          <w:sz w:val="24"/>
          <w:szCs w:val="24"/>
        </w:rPr>
        <w:instrText xml:space="preserve"> ADDIN ZOTERO_ITEM CSL_CITATION {"citationID":"jvcwGDho","properties":{"formattedCitation":"(Zhao et al., 2012)","plainCitation":"(Zhao et al., 2012)","noteIndex":0},"citationItems":[{"id":23,"uris":["http://zotero.org/users/15982792/items/Q3RMYQ2Z"],"itemData":{"id":23,"type":"article-journal","abstract":"In this paper, a single-phase grid-connected transformerless photovoltaic inverter for residential application is presented. The inverter is derived from a boost cascaded with a buck converter along with a line frequency unfolding circuit. Due to its novel operating modes, high efficiency can be achieved because there is only one switch operating at high frequency at a time, and the converter allows the use of power MOSFET and ultrafast reverse recovery diode. It also features a robust structure because the phase leg does not have a shoot-through issue. This paper begins with theoretical analysis and modeling of this boost-buck converter-based inverter. And the model indicates that small boost inductance will lead to an increase in the resonant pole frequency and a decrease in the peak of Q, which results in easier control and greater stability. Thus, interleaved multiple phases structure is proposed to have small equivalent inductance; meanwhile, the ripple can be decreased, and the inductor size can be reduced as well. A two-phase interleaved inverter is then designed accordingly. Finally, the simulation and experiment results are shown to verify the concept and the tested efficiency under 1-kW power condition is up to 98.5%.","container-title":"IEEE Transactions on Power Electronics","DOI":"10.1109/TPEL.2011.2163805","ISSN":"1941-0107","issue":"3","note":"event-title: IEEE Transactions on Power Electronics","page":"1304-1313","source":"IEEE Xplore","title":"Derivation, Analysis, and Implementation of a Boost–Buck Converter-Based High-Efficiency PV Inverter","volume":"27","author":[{"family":"Zhao","given":"Zheng"},{"family":"Xu","given":"Ming"},{"family":"Chen","given":"Qiaoliang"},{"family":"Lai","given":"Jih-Sheng"},{"family":"Cho","given":"Younghoon"}],"issued":{"date-parts":[["2012",3]]}}}],"schema":"https://github.com/citation-style-language/schema/raw/master/csl-citation.json"} </w:instrText>
      </w:r>
      <w:r w:rsidRPr="00B10F01">
        <w:rPr>
          <w:rFonts w:ascii="Times New Roman" w:hAnsi="Times New Roman" w:cs="Times New Roman"/>
          <w:sz w:val="24"/>
          <w:szCs w:val="24"/>
        </w:rPr>
        <w:fldChar w:fldCharType="separate"/>
      </w:r>
      <w:r w:rsidR="00681892" w:rsidRPr="00B10F01">
        <w:rPr>
          <w:rFonts w:ascii="Times New Roman" w:hAnsi="Times New Roman" w:cs="Times New Roman"/>
          <w:sz w:val="24"/>
          <w:szCs w:val="24"/>
        </w:rPr>
        <w:t>(Zhao et al., 2012)</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r w:rsidRPr="00B10F01">
        <w:rPr>
          <w:rFonts w:ascii="Times New Roman" w:hAnsi="Times New Roman" w:cs="Times New Roman"/>
          <w:sz w:val="24"/>
          <w:szCs w:val="24"/>
          <w:lang w:val="en-GB"/>
        </w:rPr>
        <w:br/>
        <w:t>A pivotal development in inverter design is the ability to operate at high switching frequencies. High</w:t>
      </w:r>
      <w:r w:rsidR="003D12C7" w:rsidRPr="00B10F01">
        <w:rPr>
          <w:rFonts w:ascii="Times New Roman" w:hAnsi="Times New Roman" w:cs="Times New Roman"/>
          <w:sz w:val="24"/>
          <w:szCs w:val="24"/>
          <w:lang w:val="en-GB"/>
        </w:rPr>
        <w:t xml:space="preserve"> </w:t>
      </w:r>
      <w:r w:rsidRPr="00B10F01">
        <w:rPr>
          <w:rFonts w:ascii="Times New Roman" w:hAnsi="Times New Roman" w:cs="Times New Roman"/>
          <w:sz w:val="24"/>
          <w:szCs w:val="24"/>
          <w:lang w:val="en-GB"/>
        </w:rPr>
        <w:t>frequency switching reduces the size and weight of passive components s</w:t>
      </w:r>
      <w:r w:rsidR="00C83E30" w:rsidRPr="00B10F01">
        <w:rPr>
          <w:rFonts w:ascii="Times New Roman" w:hAnsi="Times New Roman" w:cs="Times New Roman"/>
          <w:sz w:val="24"/>
          <w:szCs w:val="24"/>
          <w:lang w:val="en-GB"/>
        </w:rPr>
        <w:t xml:space="preserve">uch as inductors and capacitors, </w:t>
      </w:r>
      <w:r w:rsidRPr="00B10F01">
        <w:rPr>
          <w:rFonts w:ascii="Times New Roman" w:hAnsi="Times New Roman" w:cs="Times New Roman"/>
          <w:sz w:val="24"/>
          <w:szCs w:val="24"/>
          <w:lang w:val="en-GB"/>
        </w:rPr>
        <w:t xml:space="preserve">thereby allowing for more compact inverter designs. Moreover, elevated switching frequencies contribute to a more agile dynamic response, which is crucial for applications like </w:t>
      </w:r>
      <w:r w:rsidR="003D12C7" w:rsidRPr="00B10F01">
        <w:rPr>
          <w:rFonts w:ascii="Times New Roman" w:hAnsi="Times New Roman" w:cs="Times New Roman"/>
          <w:sz w:val="24"/>
          <w:szCs w:val="24"/>
          <w:lang w:val="en-GB"/>
        </w:rPr>
        <w:t>PV</w:t>
      </w:r>
      <w:r w:rsidRPr="00B10F01">
        <w:rPr>
          <w:rFonts w:ascii="Times New Roman" w:hAnsi="Times New Roman" w:cs="Times New Roman"/>
          <w:sz w:val="24"/>
          <w:szCs w:val="24"/>
          <w:lang w:val="en-GB"/>
        </w:rPr>
        <w:t xml:space="preserve"> systems</w:t>
      </w:r>
      <w:r w:rsidR="00C104C4"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t xml:space="preserve"> where space constraints and rapid control adjustments are critical </w:t>
      </w:r>
      <w:r w:rsidRPr="00B10F01">
        <w:rPr>
          <w:rFonts w:ascii="Times New Roman" w:hAnsi="Times New Roman" w:cs="Times New Roman"/>
          <w:sz w:val="24"/>
          <w:szCs w:val="24"/>
          <w:lang w:val="en-GB"/>
        </w:rPr>
        <w:fldChar w:fldCharType="begin"/>
      </w:r>
      <w:r w:rsidR="00681892" w:rsidRPr="00B10F01">
        <w:rPr>
          <w:rFonts w:ascii="Times New Roman" w:hAnsi="Times New Roman" w:cs="Times New Roman"/>
          <w:sz w:val="24"/>
          <w:szCs w:val="24"/>
          <w:lang w:val="en-GB"/>
        </w:rPr>
        <w:instrText xml:space="preserve"> ADDIN ZOTERO_ITEM CSL_CITATION {"citationID":"o7sdaaOc","properties":{"formattedCitation":"(Chen &amp; Xu, 2022)","plainCitation":"(Chen &amp; Xu, 2022)","noteIndex":0},"citationItems":[{"id":22,"uris":["http://zotero.org/users/15982792/items/I7UK5KWU"],"itemData":{"id":22,"type":"article-journal","abstract":"Soft switching is one of the effective techniques to improve the efficiency and power density of power electronics converters. This article presents a comprehensive review of the soft-switching topologies used in single-phase photovoltaic (PV) inverters for residential applications. The topologies of single-phase PV inverters are investigated and divided into two types of power conversion stages: the PV interface stage for boosting PV voltage and the grid interface stage for feeding ac power to the grid. The soft-switching topologies for each type of power conversion stage are reviewed and compared, respectively, including the soft-switching mechanisms, efficiency, device ratings, and design challenges. Discussions and recommendations of soft-switching topologies for each stage are also provided. This article is an attempt to provide a helpful reference for engineers working on high-performance single-phase PV inverters.","container-title":"IEEE Transactions on Power Electronics","DOI":"10.1109/TPEL.2021.3106258","ISSN":"1941-0107","issue":"2","note":"event-title: IEEE Transactions on Power Electronics","page":"1926-1944","source":"IEEE Xplore","title":"Review of Soft-Switching Topologies for Single-Phase Photovoltaic Inverters","volume":"37","author":[{"family":"Chen","given":"Yenan"},{"family":"Xu","given":"Dehong"}],"issued":{"date-parts":[["2022",2]]}}}],"schema":"https://github.com/citation-style-language/schema/raw/master/csl-citation.json"} </w:instrText>
      </w:r>
      <w:r w:rsidRPr="00B10F01">
        <w:rPr>
          <w:rFonts w:ascii="Times New Roman" w:hAnsi="Times New Roman" w:cs="Times New Roman"/>
          <w:sz w:val="24"/>
          <w:szCs w:val="24"/>
          <w:lang w:val="en-GB"/>
        </w:rPr>
        <w:fldChar w:fldCharType="separate"/>
      </w:r>
      <w:r w:rsidR="00681892" w:rsidRPr="00B10F01">
        <w:rPr>
          <w:rFonts w:ascii="Times New Roman" w:hAnsi="Times New Roman" w:cs="Times New Roman"/>
          <w:sz w:val="24"/>
          <w:szCs w:val="24"/>
        </w:rPr>
        <w:t>(Chen &amp; Xu, 2022)</w:t>
      </w:r>
      <w:r w:rsidRPr="00B10F01">
        <w:rPr>
          <w:rFonts w:ascii="Times New Roman" w:hAnsi="Times New Roman" w:cs="Times New Roman"/>
          <w:sz w:val="24"/>
          <w:szCs w:val="24"/>
          <w:lang w:val="en-GB"/>
        </w:rPr>
        <w:fldChar w:fldCharType="end"/>
      </w:r>
      <w:r w:rsidRPr="00B10F01">
        <w:rPr>
          <w:rFonts w:ascii="Times New Roman" w:hAnsi="Times New Roman" w:cs="Times New Roman"/>
          <w:sz w:val="24"/>
          <w:szCs w:val="24"/>
          <w:lang w:val="en-GB"/>
        </w:rPr>
        <w:t xml:space="preserve"> </w:t>
      </w:r>
    </w:p>
    <w:p w14:paraId="2D7F5F15" w14:textId="4B439103" w:rsidR="00DE3291" w:rsidRPr="00B10F01" w:rsidRDefault="00DE3291" w:rsidP="00167D44">
      <w:pPr>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 xml:space="preserve">Modern inverter control has benefited immensely from advances in digital signal processing and microcontroller technologies. Inverters now routinely implement sophisticated control algorithms such as </w:t>
      </w:r>
      <w:r w:rsidR="003D12C7" w:rsidRPr="00B10F01">
        <w:rPr>
          <w:rFonts w:ascii="Times New Roman" w:hAnsi="Times New Roman" w:cs="Times New Roman"/>
          <w:sz w:val="24"/>
          <w:szCs w:val="24"/>
          <w:lang w:val="en-GB"/>
        </w:rPr>
        <w:t>PWM</w:t>
      </w:r>
      <w:r w:rsidRPr="00B10F01">
        <w:rPr>
          <w:rFonts w:ascii="Times New Roman" w:hAnsi="Times New Roman" w:cs="Times New Roman"/>
          <w:sz w:val="24"/>
          <w:szCs w:val="24"/>
          <w:lang w:val="en-GB"/>
        </w:rPr>
        <w:t xml:space="preserve">, vector control, and model predictive control (MPC) to optimize power conversion. These algorithms improve system performance by adapting to fluctuating load conditions and reducing harmonic distortion. Adaptive control techniques further refine inverter responsiveness, ensuring optimal performance across a range of operating scenarios </w:t>
      </w:r>
      <w:r w:rsidRPr="00B10F01">
        <w:rPr>
          <w:rFonts w:ascii="Times New Roman" w:hAnsi="Times New Roman" w:cs="Times New Roman"/>
          <w:sz w:val="24"/>
          <w:szCs w:val="24"/>
        </w:rPr>
        <w:fldChar w:fldCharType="begin"/>
      </w:r>
      <w:r w:rsidR="00681892" w:rsidRPr="00B10F01">
        <w:rPr>
          <w:rFonts w:ascii="Times New Roman" w:hAnsi="Times New Roman" w:cs="Times New Roman"/>
          <w:sz w:val="24"/>
          <w:szCs w:val="24"/>
        </w:rPr>
        <w:instrText xml:space="preserve"> ADDIN ZOTERO_ITEM CSL_CITATION {"citationID":"e184ShRB","properties":{"formattedCitation":"(Bhatt et al., 2020)","plainCitation":"(Bhatt et al., 2020)","noteIndex":0},"citationItems":[{"id":31,"uris":["http://zotero.org/users/15982792/items/Q5HXWS3V"],"itemData":{"id":31,"type":"article-journal","abstract":"In this work, we present the design, fabrication, optimization, and experimental results of a high-efficiency planar solar thermophotovoltaic (STPV) system utilizing a micro-textured absorber and a nanostructure multilayer metal-dielectric coated selective emitter fabricated on a tungsten (W) substrate. Light absorptance of more than 90% was achieved at visible and near-infrared wavelengths using the microtextured absorbing surface. The nanostructure selective emitter consists of two thin-film optical coatings of silicon nitride (Si3N4) and a layer of W in between to increase the surface emissivity in spectral regimes matching the quantum efficiency of the thermophotovoltaic (TPV) cells. Gallium antimonide (GaSb)-based TPV cells are used in our STPV design. The experiment was conducted at different operating temperatures using a high-power continuous wave laser diode stack as a simulated source of concentrated incident radiation. Our experimental setup measured a maximum electrical output power density of 1.71 W/cm2 at 1676 K STPV temperature, and the overall power conversion efficiency of 8.4% after normalizing the output power density to the emitter area. This is the highest STPV system efficiency reported so far for any experimental STPV device. The incident optical laser power on the absorber side was 131 W. This is equivalent to a solar concentration factor of ~2100, which is within the practical limit and readily achievable with Fresnel lens setup.","container-title":"Solar Energy","DOI":"10.1016/j.solener.2020.01.029","ISSN":"0038-092X","journalAbbreviation":"Solar Energy","page":"538-545","source":"ScienceDirect","title":"High-efficiency solar thermophotovoltaic system using a nanostructure-based selective emitter","volume":"197","author":[{"family":"Bhatt","given":"Rajendra"},{"family":"Kravchenko","given":"Ivan"},{"family":"Gupta","given":"Mool"}],"issued":{"date-parts":[["2020",2,1]]}}}],"schema":"https://github.com/citation-style-language/schema/raw/master/csl-citation.json"} </w:instrText>
      </w:r>
      <w:r w:rsidRPr="00B10F01">
        <w:rPr>
          <w:rFonts w:ascii="Times New Roman" w:hAnsi="Times New Roman" w:cs="Times New Roman"/>
          <w:sz w:val="24"/>
          <w:szCs w:val="24"/>
        </w:rPr>
        <w:fldChar w:fldCharType="separate"/>
      </w:r>
      <w:r w:rsidR="00681892" w:rsidRPr="00B10F01">
        <w:rPr>
          <w:rFonts w:ascii="Times New Roman" w:hAnsi="Times New Roman" w:cs="Times New Roman"/>
          <w:sz w:val="24"/>
          <w:szCs w:val="24"/>
        </w:rPr>
        <w:t>(Bhatt et al., 2020)</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0A6F8279" w14:textId="293894E6" w:rsidR="00DE3291" w:rsidRPr="00B10F01" w:rsidRDefault="00DE3291" w:rsidP="00167D44">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 xml:space="preserve">As renewable energy becomes increasingly prevalent, inverters are evolving to integrate seamlessly with sources such as solar panels and wind turbines. New grid-tied and off-grid inverter designs feature advanced </w:t>
      </w:r>
      <w:r w:rsidR="003D12C7" w:rsidRPr="00B10F01">
        <w:rPr>
          <w:rFonts w:ascii="Times New Roman" w:hAnsi="Times New Roman" w:cs="Times New Roman"/>
          <w:sz w:val="24"/>
          <w:szCs w:val="24"/>
          <w:lang w:val="en-GB"/>
        </w:rPr>
        <w:t>MPPT</w:t>
      </w:r>
      <w:r w:rsidRPr="00B10F01">
        <w:rPr>
          <w:rFonts w:ascii="Times New Roman" w:hAnsi="Times New Roman" w:cs="Times New Roman"/>
          <w:sz w:val="24"/>
          <w:szCs w:val="24"/>
          <w:lang w:val="en-GB"/>
        </w:rPr>
        <w:t xml:space="preserve"> algorithms that maximize power extraction under variable environmental conditions. Additionally, these inverters are designed to support bidirectional </w:t>
      </w:r>
      <w:r w:rsidRPr="00B10F01">
        <w:rPr>
          <w:rFonts w:ascii="Times New Roman" w:hAnsi="Times New Roman" w:cs="Times New Roman"/>
          <w:sz w:val="24"/>
          <w:szCs w:val="24"/>
          <w:lang w:val="en-GB"/>
        </w:rPr>
        <w:lastRenderedPageBreak/>
        <w:t>power flow and enhance grid synchronization, which are essential for energy storage integration and overall grid stability.</w:t>
      </w:r>
    </w:p>
    <w:p w14:paraId="0A3C9519" w14:textId="4DCA7A87" w:rsidR="00DE3291" w:rsidRPr="00B10F01" w:rsidRDefault="00DE3291" w:rsidP="00167D44">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nverters are now a critical component in energy storage systems, facilitating bidirectional power flow that allows for efficient energy charging and discharging. The synergy between modern inverters and battery management systems (BMS) is key to maintaining energy balance in micro</w:t>
      </w:r>
      <w:r w:rsidR="000D4606"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t>grids and residential solar applications, thereby enhancing system reliabi</w:t>
      </w:r>
      <w:r w:rsidR="000D4606" w:rsidRPr="00B10F01">
        <w:rPr>
          <w:rFonts w:ascii="Times New Roman" w:hAnsi="Times New Roman" w:cs="Times New Roman"/>
          <w:sz w:val="24"/>
          <w:szCs w:val="24"/>
          <w:lang w:val="en-GB"/>
        </w:rPr>
        <w:t xml:space="preserve">lity and extending battery life. </w:t>
      </w:r>
      <w:r w:rsidRPr="00B10F01">
        <w:rPr>
          <w:rFonts w:ascii="Times New Roman" w:hAnsi="Times New Roman" w:cs="Times New Roman"/>
          <w:sz w:val="24"/>
          <w:szCs w:val="24"/>
          <w:lang w:val="en-GB"/>
        </w:rPr>
        <w:t xml:space="preserve">Advances in inverter technology have led to more compact and modular designs that simplify installation and maintenance. Modular inverters allow for scalable system configurations, enabling users to expand their energy capacity as needed without significant redesign. This modularity not only reduces costs but also improves system flexibility in </w:t>
      </w:r>
      <w:r w:rsidR="00681892" w:rsidRPr="00B10F01">
        <w:rPr>
          <w:rFonts w:ascii="Times New Roman" w:hAnsi="Times New Roman" w:cs="Times New Roman"/>
          <w:sz w:val="24"/>
          <w:szCs w:val="24"/>
          <w:lang w:val="en-GB"/>
        </w:rPr>
        <w:t xml:space="preserve">both residential and industrial </w:t>
      </w:r>
      <w:r w:rsidR="00C929CE" w:rsidRPr="00B10F01">
        <w:rPr>
          <w:rFonts w:ascii="Times New Roman" w:hAnsi="Times New Roman" w:cs="Times New Roman"/>
          <w:sz w:val="24"/>
          <w:szCs w:val="24"/>
          <w:lang w:val="en-GB"/>
        </w:rPr>
        <w:t xml:space="preserve">settings. </w:t>
      </w:r>
      <w:r w:rsidRPr="00B10F01">
        <w:rPr>
          <w:rFonts w:ascii="Times New Roman" w:hAnsi="Times New Roman" w:cs="Times New Roman"/>
          <w:sz w:val="24"/>
          <w:szCs w:val="24"/>
          <w:lang w:val="en-GB"/>
        </w:rPr>
        <w:t>The advent of smart grid technologies and the Internet of Things (IoT) has spurred the development of smart inverters. These devices provide real-time communication and remote monitoring capabilities, allowing for enhanced grid management through demand response, frequency regulation, and voltage stabilization. Moreover, smart inverters facilitate predictive maintenance and continuous performance optimization, contributing to overall grid resilience.</w:t>
      </w:r>
    </w:p>
    <w:p w14:paraId="026BD99B" w14:textId="73F9B22E" w:rsidR="00DE3291" w:rsidRPr="00B10F01" w:rsidRDefault="00DE3291" w:rsidP="00167D44">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mprovements in materials, design, and control algorithms have culminated in inverters that achieve efficiencies exceeding 98%. Modern thermal management techniques, such as advanced cooling systems and optimized ventilation, further enhance inverter reliability and longevity even under extreme operating conditions.</w:t>
      </w:r>
      <w:r w:rsidR="00C929CE" w:rsidRPr="00B10F01">
        <w:rPr>
          <w:rFonts w:ascii="Times New Roman" w:hAnsi="Times New Roman" w:cs="Times New Roman"/>
          <w:sz w:val="24"/>
          <w:szCs w:val="24"/>
          <w:lang w:val="en-GB"/>
        </w:rPr>
        <w:t xml:space="preserve"> </w:t>
      </w:r>
      <w:r w:rsidRPr="00B10F01">
        <w:rPr>
          <w:rFonts w:ascii="Times New Roman" w:hAnsi="Times New Roman" w:cs="Times New Roman"/>
          <w:sz w:val="24"/>
          <w:szCs w:val="24"/>
          <w:lang w:val="en-GB"/>
        </w:rPr>
        <w:t xml:space="preserve">Inverters now play an active role in supporting grid operations by providing functions such as reactive power compensation, voltage regulation, and fault detection. Enhanced filtering and harmonic suppression capabilities ensure high-quality power output, which is crucial for applications that require stringent power quality standards, such </w:t>
      </w:r>
      <w:r w:rsidRPr="00B10F01">
        <w:rPr>
          <w:rFonts w:ascii="Times New Roman" w:hAnsi="Times New Roman" w:cs="Times New Roman"/>
          <w:sz w:val="24"/>
          <w:szCs w:val="24"/>
          <w:lang w:val="en-GB"/>
        </w:rPr>
        <w:lastRenderedPageBreak/>
        <w:t xml:space="preserve">as healthcare and data </w:t>
      </w:r>
      <w:r w:rsidR="00C104C4" w:rsidRPr="00B10F01">
        <w:rPr>
          <w:rFonts w:ascii="Times New Roman" w:hAnsi="Times New Roman" w:cs="Times New Roman"/>
          <w:sz w:val="24"/>
          <w:szCs w:val="24"/>
          <w:lang w:val="en-GB"/>
        </w:rPr>
        <w:t>centres</w:t>
      </w:r>
      <w:r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br/>
        <w:t xml:space="preserve">Finally, advances in manufacturing processes, economies of scale, and improved component integration have driven down the cost of inverters. These cost reductions have made high-performance inverters more accessible for a broad spectrum of applications, ranging from small-scale residential solar systems to </w:t>
      </w:r>
      <w:r w:rsidR="000D4606" w:rsidRPr="00B10F01">
        <w:rPr>
          <w:rFonts w:ascii="Times New Roman" w:hAnsi="Times New Roman" w:cs="Times New Roman"/>
          <w:sz w:val="24"/>
          <w:szCs w:val="24"/>
          <w:lang w:val="en-GB"/>
        </w:rPr>
        <w:t>large industrial installations.</w:t>
      </w:r>
      <w:r w:rsidR="00C104C4" w:rsidRPr="00B10F01">
        <w:rPr>
          <w:rFonts w:ascii="Times New Roman" w:hAnsi="Times New Roman" w:cs="Times New Roman"/>
          <w:sz w:val="24"/>
          <w:szCs w:val="24"/>
          <w:lang w:val="en-GB"/>
        </w:rPr>
        <w:t xml:space="preserve"> </w:t>
      </w:r>
      <w:r w:rsidRPr="00B10F01">
        <w:rPr>
          <w:rFonts w:ascii="Times New Roman" w:eastAsia="Times New Roman" w:hAnsi="Times New Roman" w:cs="Times New Roman"/>
          <w:sz w:val="24"/>
          <w:szCs w:val="24"/>
        </w:rPr>
        <w:t>The future of inverters lies in continued improvements in efficiency, integration with renewable energy systems, and the development of smart, interconnected devices that optimize energy use. High-frequency inverters will likely continue to dominate in applications requiring compactness and precision, while low-frequency inverters will remain central to large-scale industrial systems.</w:t>
      </w:r>
    </w:p>
    <w:p w14:paraId="49E265F7" w14:textId="4B759EF5" w:rsidR="00B60529" w:rsidRPr="00B10F01" w:rsidRDefault="00B60529"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Solar charge controllers are essential components in</w:t>
      </w:r>
      <w:r w:rsidR="00860045"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P</w:t>
      </w:r>
      <w:r w:rsidR="00860045" w:rsidRPr="00B10F01">
        <w:rPr>
          <w:color w:val="000000" w:themeColor="text1"/>
          <w14:textOutline w14:w="0" w14:cap="flat" w14:cmpd="sng" w14:algn="ctr">
            <w14:noFill/>
            <w14:prstDash w14:val="solid"/>
            <w14:round/>
          </w14:textOutline>
        </w:rPr>
        <w:t>V</w:t>
      </w:r>
      <w:r w:rsidRPr="00B10F01">
        <w:rPr>
          <w:color w:val="000000" w:themeColor="text1"/>
          <w14:textOutline w14:w="0" w14:cap="flat" w14:cmpd="sng" w14:algn="ctr">
            <w14:noFill/>
            <w14:prstDash w14:val="solid"/>
            <w14:round/>
          </w14:textOutline>
        </w:rPr>
        <w:t xml:space="preserve"> systems, particularly for off-grid applications, where they regulate the flow of energy between solar panels, batteries, and the load. They ensure the safe and efficient operation of the solar energy storage system by preventing overcharging, deep discharge, and improving the overall system performance. However, like any technology, solar charge controllers have their advantages and limitations. This critical review highlights both the strengths and the challenges of solar charge controllers.</w:t>
      </w:r>
      <w:r w:rsidR="00617515" w:rsidRPr="00B10F01">
        <w:rPr>
          <w:color w:val="000000" w:themeColor="text1"/>
          <w14:textOutline w14:w="0" w14:cap="flat" w14:cmpd="sng" w14:algn="ctr">
            <w14:noFill/>
            <w14:prstDash w14:val="solid"/>
            <w14:round/>
          </w14:textOutline>
        </w:rPr>
        <w:t xml:space="preserve"> Solar charge </w:t>
      </w:r>
      <w:r w:rsidR="00C104C4" w:rsidRPr="00B10F01">
        <w:rPr>
          <w:color w:val="000000" w:themeColor="text1"/>
          <w14:textOutline w14:w="0" w14:cap="flat" w14:cmpd="sng" w14:algn="ctr">
            <w14:noFill/>
            <w14:prstDash w14:val="solid"/>
            <w14:round/>
          </w14:textOutline>
        </w:rPr>
        <w:t>controllers</w:t>
      </w:r>
      <w:r w:rsidR="00617515" w:rsidRPr="00B10F01">
        <w:rPr>
          <w:color w:val="000000" w:themeColor="text1"/>
          <w14:textOutline w14:w="0" w14:cap="flat" w14:cmpd="sng" w14:algn="ctr">
            <w14:noFill/>
            <w14:prstDash w14:val="solid"/>
            <w14:round/>
          </w14:textOutline>
        </w:rPr>
        <w:t xml:space="preserve"> exist in two types:</w:t>
      </w:r>
    </w:p>
    <w:p w14:paraId="77297A20" w14:textId="1F6AE057" w:rsidR="00EB48A2" w:rsidRPr="00B10F01" w:rsidRDefault="00E046A8" w:rsidP="00167D44">
      <w:pPr>
        <w:pStyle w:val="Heading1"/>
        <w:numPr>
          <w:ilvl w:val="0"/>
          <w:numId w:val="0"/>
        </w:numPr>
        <w:spacing w:line="480" w:lineRule="auto"/>
        <w:ind w:left="432" w:hanging="432"/>
        <w:rPr>
          <w:rFonts w:ascii="Times New Roman" w:hAnsi="Times New Roman" w:cs="Times New Roman"/>
          <w:color w:val="auto"/>
          <w:sz w:val="24"/>
          <w:szCs w:val="24"/>
        </w:rPr>
      </w:pPr>
      <w:bookmarkStart w:id="30" w:name="_Toc201814143"/>
      <w:bookmarkStart w:id="31" w:name="_Toc203730985"/>
      <w:r>
        <w:rPr>
          <w:rFonts w:ascii="Times New Roman" w:hAnsi="Times New Roman" w:cs="Times New Roman"/>
          <w:color w:val="auto"/>
          <w:sz w:val="24"/>
          <w:szCs w:val="24"/>
        </w:rPr>
        <w:t>2.1</w:t>
      </w:r>
      <w:r>
        <w:rPr>
          <w:rFonts w:ascii="Times New Roman" w:hAnsi="Times New Roman" w:cs="Times New Roman"/>
          <w:color w:val="auto"/>
          <w:sz w:val="24"/>
          <w:szCs w:val="24"/>
        </w:rPr>
        <w:tab/>
      </w:r>
      <w:r w:rsidR="00B60529" w:rsidRPr="00B10F01">
        <w:rPr>
          <w:rFonts w:ascii="Times New Roman" w:hAnsi="Times New Roman" w:cs="Times New Roman"/>
          <w:color w:val="auto"/>
          <w:sz w:val="24"/>
          <w:szCs w:val="24"/>
        </w:rPr>
        <w:t>PULSE WIDTH MODULATION (PWM)</w:t>
      </w:r>
      <w:bookmarkEnd w:id="30"/>
      <w:bookmarkEnd w:id="31"/>
    </w:p>
    <w:p w14:paraId="3AED5BFD" w14:textId="73AF938D" w:rsidR="00C75AD7" w:rsidRPr="00B10F01" w:rsidRDefault="00291F04" w:rsidP="00167D44">
      <w:pPr>
        <w:pStyle w:val="NormalWeb"/>
        <w:shd w:val="clear" w:color="auto" w:fill="FFFFFF"/>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 technology for solar photovoltaic battery charge contro</w:t>
      </w:r>
      <w:r w:rsidR="00E046A8">
        <w:rPr>
          <w:color w:val="000000" w:themeColor="text1"/>
          <w14:textOutline w14:w="0" w14:cap="flat" w14:cmpd="sng" w14:algn="ctr">
            <w14:noFill/>
            <w14:prstDash w14:val="solid"/>
            <w14:round/>
          </w14:textOutline>
        </w:rPr>
        <w:t xml:space="preserve">llers has advanced dramatically </w:t>
      </w:r>
      <w:r w:rsidRPr="00B10F01">
        <w:rPr>
          <w:color w:val="000000" w:themeColor="text1"/>
          <w14:textOutline w14:w="0" w14:cap="flat" w14:cmpd="sng" w14:algn="ctr">
            <w14:noFill/>
            <w14:prstDash w14:val="solid"/>
            <w14:round/>
          </w14:textOutline>
        </w:rPr>
        <w:t xml:space="preserve">over the past five years. The most exciting new technology, PWM charging, has become very popular. </w:t>
      </w:r>
      <w:r w:rsidR="00187F20" w:rsidRPr="00B10F01">
        <w:rPr>
          <w:color w:val="000000" w:themeColor="text1"/>
          <w14:textOutline w14:w="0" w14:cap="flat" w14:cmpd="sng" w14:algn="ctr">
            <w14:noFill/>
            <w14:prstDash w14:val="solid"/>
            <w14:round/>
          </w14:textOutline>
        </w:rPr>
        <w:t>PWM</w:t>
      </w:r>
      <w:r w:rsidRPr="00B10F01">
        <w:rPr>
          <w:color w:val="000000" w:themeColor="text1"/>
          <w14:textOutline w14:w="0" w14:cap="flat" w14:cmpd="sng" w14:algn="ctr">
            <w14:noFill/>
            <w14:prstDash w14:val="solid"/>
            <w14:round/>
          </w14:textOutline>
        </w:rPr>
        <w:t xml:space="preserve"> is the most effective means to achieve constant voltage battery charging by switching the solar system controller's power devices. When in PWM regulation, the current from </w:t>
      </w:r>
      <w:r w:rsidRPr="00B10F01">
        <w:rPr>
          <w:color w:val="000000" w:themeColor="text1"/>
          <w14:textOutline w14:w="0" w14:cap="flat" w14:cmpd="sng" w14:algn="ctr">
            <w14:noFill/>
            <w14:prstDash w14:val="solid"/>
            <w14:round/>
          </w14:textOutline>
        </w:rPr>
        <w:lastRenderedPageBreak/>
        <w:t>the solar array tapers according to the battery's condition and recharging needs. When a battery voltage reaches the regulation se</w:t>
      </w:r>
      <w:r w:rsidR="002D2809" w:rsidRPr="00B10F01">
        <w:rPr>
          <w:color w:val="000000" w:themeColor="text1"/>
          <w14:textOutline w14:w="0" w14:cap="flat" w14:cmpd="sng" w14:algn="ctr">
            <w14:noFill/>
            <w14:prstDash w14:val="solid"/>
            <w14:round/>
          </w14:textOutline>
        </w:rPr>
        <w:t>t</w:t>
      </w:r>
      <w:r w:rsidR="008A20F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point, the PWM algorithm slowly reduces the charging current to avoid heating and gassing of the battery, yet charging continues to return the maximum amount of energy to the battery in the shortest time </w:t>
      </w:r>
      <w:r w:rsidR="005905B6" w:rsidRPr="00B10F01">
        <w:rPr>
          <w:color w:val="000000" w:themeColor="text1"/>
          <w14:textOutline w14:w="0" w14:cap="flat" w14:cmpd="sng" w14:algn="ctr">
            <w14:noFill/>
            <w14:prstDash w14:val="solid"/>
            <w14:round/>
          </w14:textOutline>
        </w:rPr>
        <w:fldChar w:fldCharType="begin"/>
      </w:r>
      <w:r w:rsidR="005905B6" w:rsidRPr="00B10F01">
        <w:rPr>
          <w:color w:val="000000" w:themeColor="text1"/>
          <w14:textOutline w14:w="0" w14:cap="flat" w14:cmpd="sng" w14:algn="ctr">
            <w14:noFill/>
            <w14:prstDash w14:val="solid"/>
            <w14:round/>
          </w14:textOutline>
        </w:rPr>
        <w:instrText xml:space="preserve"> ADDIN ZOTERO_ITEM CSL_CITATION {"citationID":"jiOhDZEm","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005905B6" w:rsidRPr="00B10F01">
        <w:rPr>
          <w:color w:val="000000" w:themeColor="text1"/>
          <w14:textOutline w14:w="0" w14:cap="flat" w14:cmpd="sng" w14:algn="ctr">
            <w14:noFill/>
            <w14:prstDash w14:val="solid"/>
            <w14:round/>
          </w14:textOutline>
        </w:rPr>
        <w:fldChar w:fldCharType="separate"/>
      </w:r>
      <w:r w:rsidR="005905B6" w:rsidRPr="00B10F01">
        <w:t>(Acharya &amp; Aithal, 2020)</w:t>
      </w:r>
      <w:r w:rsidR="005905B6" w:rsidRPr="00B10F01">
        <w:rPr>
          <w:color w:val="000000" w:themeColor="text1"/>
          <w14:textOutline w14:w="0" w14:cap="flat" w14:cmpd="sng" w14:algn="ctr">
            <w14:noFill/>
            <w14:prstDash w14:val="solid"/>
            <w14:round/>
          </w14:textOutline>
        </w:rPr>
        <w:fldChar w:fldCharType="end"/>
      </w:r>
      <w:r w:rsidR="005905B6" w:rsidRPr="00B10F01">
        <w:rPr>
          <w:color w:val="000000" w:themeColor="text1"/>
          <w14:textOutline w14:w="0" w14:cap="flat" w14:cmpd="sng" w14:algn="ctr">
            <w14:noFill/>
            <w14:prstDash w14:val="solid"/>
            <w14:round/>
          </w14:textOutline>
        </w:rPr>
        <w:t xml:space="preserve">. </w:t>
      </w:r>
      <w:r w:rsidR="00C75AD7" w:rsidRPr="00B10F01">
        <w:rPr>
          <w:color w:val="000000" w:themeColor="text1"/>
          <w14:textOutline w14:w="0" w14:cap="flat" w14:cmpd="sng" w14:algn="ctr">
            <w14:noFill/>
            <w14:prstDash w14:val="solid"/>
            <w14:round/>
          </w14:textOutline>
        </w:rPr>
        <w:t xml:space="preserve">Charging a battery with a solar system is a unique and difficult challenge. In the old days, simple on-off regulators were used to limit battery outgassing when a solar panel produced excess energy. However, as solar systems </w:t>
      </w:r>
      <w:r w:rsidR="00C104C4" w:rsidRPr="00B10F01">
        <w:rPr>
          <w:color w:val="000000" w:themeColor="text1"/>
          <w14:textOutline w14:w="0" w14:cap="flat" w14:cmpd="sng" w14:algn="ctr">
            <w14:noFill/>
            <w14:prstDash w14:val="solid"/>
            <w14:round/>
          </w14:textOutline>
        </w:rPr>
        <w:t>advanced,</w:t>
      </w:r>
      <w:r w:rsidR="00C75AD7" w:rsidRPr="00B10F01">
        <w:rPr>
          <w:color w:val="000000" w:themeColor="text1"/>
          <w14:textOutline w14:w="0" w14:cap="flat" w14:cmpd="sng" w14:algn="ctr">
            <w14:noFill/>
            <w14:prstDash w14:val="solid"/>
            <w14:round/>
          </w14:textOutline>
        </w:rPr>
        <w:t xml:space="preserve"> it became clear how much these simple devices interfered with the charging process.</w:t>
      </w:r>
      <w:r w:rsidR="00F47199" w:rsidRPr="00B10F01">
        <w:rPr>
          <w:color w:val="000000" w:themeColor="text1"/>
          <w14:textOutline w14:w="0" w14:cap="flat" w14:cmpd="sng" w14:algn="ctr">
            <w14:noFill/>
            <w14:prstDash w14:val="solid"/>
            <w14:round/>
          </w14:textOutline>
        </w:rPr>
        <w:t xml:space="preserve"> </w:t>
      </w:r>
      <w:r w:rsidR="00C75AD7" w:rsidRPr="00B10F01">
        <w:rPr>
          <w:color w:val="000000" w:themeColor="text1"/>
          <w14:textOutline w14:w="0" w14:cap="flat" w14:cmpd="sng" w14:algn="ctr">
            <w14:noFill/>
            <w14:prstDash w14:val="solid"/>
            <w14:round/>
          </w14:textOutline>
        </w:rPr>
        <w:t xml:space="preserve">The history </w:t>
      </w:r>
      <w:r w:rsidR="00C104C4" w:rsidRPr="00B10F01">
        <w:rPr>
          <w:color w:val="000000" w:themeColor="text1"/>
          <w14:textOutline w14:w="0" w14:cap="flat" w14:cmpd="sng" w14:algn="ctr">
            <w14:noFill/>
            <w14:prstDash w14:val="solid"/>
            <w14:round/>
          </w14:textOutline>
        </w:rPr>
        <w:t>of</w:t>
      </w:r>
      <w:r w:rsidR="00C75AD7" w:rsidRPr="00B10F01">
        <w:rPr>
          <w:color w:val="000000" w:themeColor="text1"/>
          <w14:textOutline w14:w="0" w14:cap="flat" w14:cmpd="sng" w14:algn="ctr">
            <w14:noFill/>
            <w14:prstDash w14:val="solid"/>
            <w14:round/>
          </w14:textOutline>
        </w:rPr>
        <w:t xml:space="preserve"> on-off regulators has been early battery failures, increasing load disconnects, and growing user dissatisfaction. PWM has recently surfaced as the first significant advance in solar battery charging.</w:t>
      </w:r>
    </w:p>
    <w:p w14:paraId="3EEEC989" w14:textId="759A1E14" w:rsidR="00C75AD7" w:rsidRPr="00B10F01" w:rsidRDefault="00C75AD7" w:rsidP="00167D44">
      <w:pPr>
        <w:pStyle w:val="NormalWeb"/>
        <w:shd w:val="clear" w:color="auto" w:fill="FFFFFF"/>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PWM solar chargers use technology similar to other modern high</w:t>
      </w:r>
      <w:r w:rsidR="00132CF0" w:rsidRPr="00B10F0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quality battery chargers. When a battery voltage reaches the regulation set</w:t>
      </w:r>
      <w:r w:rsidR="007B1E5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point, the PWM algorithm slowly reduces the charging current to avoid heating and gassing of the battery, yet the charging continues to return the maximum amount of energy to the battery in the shortest time. The result is a higher charging efficiency, rapid recharging, and a healthy battery at full capacity.</w:t>
      </w:r>
    </w:p>
    <w:p w14:paraId="69B65154" w14:textId="44A52D27" w:rsidR="00C75AD7" w:rsidRPr="00B10F01" w:rsidRDefault="00C75AD7" w:rsidP="00167D44">
      <w:pPr>
        <w:pStyle w:val="NormalWeb"/>
        <w:shd w:val="clear" w:color="auto" w:fill="FFFFFF"/>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In addition, this new method of solar battery charging promises some very interesting and unique benefits from the PWM pulsing. These </w:t>
      </w:r>
      <w:r w:rsidR="00C104C4" w:rsidRPr="00B10F01">
        <w:rPr>
          <w:color w:val="000000" w:themeColor="text1"/>
          <w14:textOutline w14:w="0" w14:cap="flat" w14:cmpd="sng" w14:algn="ctr">
            <w14:noFill/>
            <w14:prstDash w14:val="solid"/>
            <w14:round/>
          </w14:textOutline>
        </w:rPr>
        <w:t>include</w:t>
      </w:r>
      <w:r w:rsidRPr="00B10F01">
        <w:rPr>
          <w:color w:val="000000" w:themeColor="text1"/>
          <w14:textOutline w14:w="0" w14:cap="flat" w14:cmpd="sng" w14:algn="ctr">
            <w14:noFill/>
            <w14:prstDash w14:val="solid"/>
            <w14:round/>
          </w14:textOutline>
        </w:rPr>
        <w:t>:</w:t>
      </w:r>
    </w:p>
    <w:p w14:paraId="125AE513" w14:textId="28C19E38"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Ability </w:t>
      </w:r>
      <w:r w:rsidR="00C104C4"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o recover</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lost battery capacity and </w:t>
      </w:r>
      <w:r w:rsidR="00C104C4"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desulfate</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a battery.</w:t>
      </w:r>
    </w:p>
    <w:p w14:paraId="4412D069"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Dramatically increas</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the charge acceptance of the battery.</w:t>
      </w:r>
    </w:p>
    <w:p w14:paraId="20D22310"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aintain</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high average battery capacities (90% to 95%) compared to on-off regulated state-of-charge levels that are typically 55% to 60%.</w:t>
      </w:r>
    </w:p>
    <w:p w14:paraId="3897EB43" w14:textId="77777777" w:rsidR="00C75AD7" w:rsidRPr="00B10F01" w:rsidRDefault="00132CF0" w:rsidP="00167D44">
      <w:pPr>
        <w:numPr>
          <w:ilvl w:val="0"/>
          <w:numId w:val="3"/>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lastRenderedPageBreak/>
        <w:t>Balancing battery cells with varying charge levels</w:t>
      </w:r>
      <w:r w:rsidR="007F325B"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p>
    <w:p w14:paraId="37294A00"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battery heating and gassing.</w:t>
      </w:r>
    </w:p>
    <w:p w14:paraId="4608A19D"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Automatically adjust</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for battery aging.</w:t>
      </w:r>
    </w:p>
    <w:p w14:paraId="542CE60A"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elf-regulat</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or voltage drops and temperature effects in solar systems</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981FDF3" w14:textId="67C52921" w:rsidR="00C75AD7" w:rsidRPr="00B10F01" w:rsidRDefault="00C75AD7" w:rsidP="00167D44">
      <w:pPr>
        <w:pStyle w:val="NormalWeb"/>
        <w:shd w:val="clear" w:color="auto" w:fill="FFFFFF"/>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benefits noted above are </w:t>
      </w:r>
      <w:r w:rsidR="00C104C4" w:rsidRPr="00B10F01">
        <w:rPr>
          <w:color w:val="000000" w:themeColor="text1"/>
          <w14:textOutline w14:w="0" w14:cap="flat" w14:cmpd="sng" w14:algn="ctr">
            <w14:noFill/>
            <w14:prstDash w14:val="solid"/>
            <w14:round/>
          </w14:textOutline>
        </w:rPr>
        <w:t>technology-driven</w:t>
      </w:r>
      <w:r w:rsidRPr="00B10F01">
        <w:rPr>
          <w:color w:val="000000" w:themeColor="text1"/>
          <w14:textOutline w14:w="0" w14:cap="flat" w14:cmpd="sng" w14:algn="ctr">
            <w14:noFill/>
            <w14:prstDash w14:val="solid"/>
            <w14:round/>
          </w14:textOutline>
        </w:rPr>
        <w:t>. The more important question is how the PWM technology benefits the solar system user.</w:t>
      </w:r>
    </w:p>
    <w:p w14:paraId="6AF837D4" w14:textId="3994901D" w:rsidR="00C75AD7" w:rsidRPr="00B10F01" w:rsidRDefault="00C75AD7" w:rsidP="00167D44">
      <w:pPr>
        <w:pStyle w:val="NormalWeb"/>
        <w:shd w:val="clear" w:color="auto" w:fill="FFFFFF"/>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Jumping from a </w:t>
      </w:r>
      <w:r w:rsidR="00C104C4" w:rsidRPr="00B10F01">
        <w:rPr>
          <w:color w:val="000000" w:themeColor="text1"/>
          <w14:textOutline w14:w="0" w14:cap="flat" w14:cmpd="sng" w14:algn="ctr">
            <w14:noFill/>
            <w14:prstDash w14:val="solid"/>
            <w14:round/>
          </w14:textOutline>
        </w:rPr>
        <w:t>1970s</w:t>
      </w:r>
      <w:r w:rsidRPr="00B10F01">
        <w:rPr>
          <w:color w:val="000000" w:themeColor="text1"/>
          <w14:textOutline w14:w="0" w14:cap="flat" w14:cmpd="sng" w14:algn="ctr">
            <w14:noFill/>
            <w14:prstDash w14:val="solid"/>
            <w14:round/>
          </w14:textOutline>
        </w:rPr>
        <w:t xml:space="preserve"> technology into the new millennium offers:</w:t>
      </w:r>
    </w:p>
    <w:p w14:paraId="4F82B713"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Longer battery life:</w:t>
      </w:r>
    </w:p>
    <w:p w14:paraId="64B645DE"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ing the costs of the solar system</w:t>
      </w:r>
    </w:p>
    <w:p w14:paraId="3FA33A0D"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ing battery disposal problems</w:t>
      </w:r>
    </w:p>
    <w:p w14:paraId="73F6EDD8"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ore battery reserve capacity:</w:t>
      </w:r>
    </w:p>
    <w:p w14:paraId="630F719A"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creasing the reliability of the solar system</w:t>
      </w:r>
    </w:p>
    <w:p w14:paraId="6285FDC8" w14:textId="77777777" w:rsidR="002F0717" w:rsidRPr="00B10F01" w:rsidRDefault="002F071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inimizing load disconnections.</w:t>
      </w:r>
    </w:p>
    <w:p w14:paraId="5F246551" w14:textId="581570A6" w:rsidR="002F071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Opportunity to reduce battery size to lower the system cost</w:t>
      </w:r>
    </w:p>
    <w:p w14:paraId="124FB1A4"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Greater use of the solar array energy:</w:t>
      </w:r>
    </w:p>
    <w:p w14:paraId="165E928F"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Get 20% to 30% more energy from your solar panels for charging</w:t>
      </w:r>
    </w:p>
    <w:p w14:paraId="45293158" w14:textId="13697531"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Stop wasting solar energy when the battery is only 50% charged</w:t>
      </w:r>
    </w:p>
    <w:p w14:paraId="5856DC0D"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Opportunity to reduce the size of the solar array to save costs</w:t>
      </w:r>
    </w:p>
    <w:p w14:paraId="1744CBD2"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Greater user satisfaction: get more power when you need it for less money!!</w:t>
      </w:r>
    </w:p>
    <w:p w14:paraId="454BFCBF" w14:textId="45D1DB9C" w:rsidR="00C75AD7" w:rsidRPr="00B10F01" w:rsidRDefault="00E046A8"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2" w:name="_Toc201814144"/>
      <w:bookmarkStart w:id="33" w:name="_Toc203730986"/>
      <w:r>
        <w:rPr>
          <w:rFonts w:ascii="Times New Roman" w:eastAsia="Times New Roman" w:hAnsi="Times New Roman" w:cs="Times New Roman"/>
          <w:color w:val="000000" w:themeColor="text1"/>
          <w14:textOutline w14:w="0" w14:cap="flat" w14:cmpd="sng" w14:algn="ctr">
            <w14:noFill/>
            <w14:prstDash w14:val="solid"/>
            <w14:round/>
          </w14:textOutline>
        </w:rPr>
        <w:lastRenderedPageBreak/>
        <w:t>2.1.1</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C75AD7" w:rsidRPr="00B10F01">
        <w:rPr>
          <w:rFonts w:ascii="Times New Roman" w:eastAsia="Times New Roman" w:hAnsi="Times New Roman" w:cs="Times New Roman"/>
          <w:color w:val="000000" w:themeColor="text1"/>
          <w14:textOutline w14:w="0" w14:cap="flat" w14:cmpd="sng" w14:algn="ctr">
            <w14:noFill/>
            <w14:prstDash w14:val="solid"/>
            <w14:round/>
          </w14:textOutline>
        </w:rPr>
        <w:t>ABILITY TO RECOVER LOST BATTERY CAPACITY</w:t>
      </w:r>
      <w:bookmarkEnd w:id="32"/>
      <w:bookmarkEnd w:id="33"/>
    </w:p>
    <w:p w14:paraId="2901DA86" w14:textId="288BC649" w:rsidR="00C75AD7" w:rsidRPr="00B10F01" w:rsidRDefault="000E3BBA" w:rsidP="00167D44">
      <w:pPr>
        <w:spacing w:before="100" w:beforeAutospacing="1" w:after="100" w:afterAutospacing="1" w:line="480" w:lineRule="auto"/>
        <w:ind w:firstLine="720"/>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The Battery Council International reports that sulfation is responsible for 84% of all lead-acid battery failures. This issue is even more prevalent in solar systems, where opportunity charging is quite different from conventional battery charging. The prolonged periods of undercharging </w:t>
      </w:r>
      <w:r w:rsidR="00B8235A"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are </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ypical in solar systems</w:t>
      </w:r>
      <w:r w:rsidR="00B8235A"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w:t>
      </w:r>
      <w:r w:rsidR="00B8235A"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lead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to grid corrosion, causing sulfate crystals to accumulate on the battery's positive plates.</w:t>
      </w:r>
      <w:r w:rsidR="00EF4086"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PWM pulse charging can prevent the formation of sulfate deposits, reduce the resistive barrier on the surface of the grids, and break through the corrosion at the interface. Besides enhancing charge acceptance and efficiency, there is substantial evidence that this charging method can restore capacity that has been lost in a solar battery over time.</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4F2DD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otauSFg2","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4F2DD0" w:rsidRPr="00B10F01">
        <w:rPr>
          <w:rFonts w:ascii="Times New Roman" w:hAnsi="Times New Roman" w:cs="Times New Roman"/>
          <w:sz w:val="24"/>
          <w:szCs w:val="24"/>
        </w:rPr>
        <w:t>(Singh et al., 2023)</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75AD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7292218" w14:textId="38ECF285" w:rsidR="00132CF0" w:rsidRPr="00B10F01" w:rsidRDefault="00132CF0"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 1994 paper by CSIRO, a leading battery research group in Australia</w:t>
      </w:r>
      <w:r w:rsidR="002F071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notes that pulsed-current charging </w:t>
      </w:r>
      <w:r w:rsidR="00B8235A" w:rsidRPr="00B10F01">
        <w:rPr>
          <w:color w:val="000000" w:themeColor="text1"/>
          <w14:textOutline w14:w="0" w14:cap="flat" w14:cmpd="sng" w14:algn="ctr">
            <w14:noFill/>
            <w14:prstDash w14:val="solid"/>
            <w14:round/>
          </w14:textOutline>
        </w:rPr>
        <w:t>can</w:t>
      </w:r>
      <w:r w:rsidRPr="00B10F01">
        <w:rPr>
          <w:color w:val="000000" w:themeColor="text1"/>
          <w14:textOutline w14:w="0" w14:cap="flat" w14:cmpd="sng" w14:algn="ctr">
            <w14:noFill/>
            <w14:prstDash w14:val="solid"/>
            <w14:round/>
          </w14:textOutline>
        </w:rPr>
        <w:t xml:space="preserve"> recover the capacity of cycled cells. The sulfate crystallization process is slowed, and the inner corrosion layer becomes thinner and is divided into islands. The electrical resistance is reduced and capacity is improved. The paper’s conclusion is that pulse charging a cycled battery can evoke a recovery in battery capacity.</w:t>
      </w:r>
    </w:p>
    <w:p w14:paraId="100DBD47" w14:textId="3DC888DA" w:rsidR="00287D12" w:rsidRPr="00B10F01" w:rsidRDefault="00E046A8"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4" w:name="_Toc201814145"/>
      <w:bookmarkStart w:id="35" w:name="_Toc203730987"/>
      <w:r>
        <w:rPr>
          <w:rFonts w:ascii="Times New Roman" w:eastAsia="Times New Roman" w:hAnsi="Times New Roman" w:cs="Times New Roman"/>
          <w:color w:val="000000" w:themeColor="text1"/>
          <w14:textOutline w14:w="0" w14:cap="flat" w14:cmpd="sng" w14:algn="ctr">
            <w14:noFill/>
            <w14:prstDash w14:val="solid"/>
            <w14:round/>
          </w14:textOutline>
        </w:rPr>
        <w:t>2.1.2</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677820" w:rsidRPr="00B10F01">
        <w:rPr>
          <w:rFonts w:ascii="Times New Roman" w:eastAsia="Times New Roman" w:hAnsi="Times New Roman" w:cs="Times New Roman"/>
          <w:color w:val="000000" w:themeColor="text1"/>
          <w14:textOutline w14:w="0" w14:cap="flat" w14:cmpd="sng" w14:algn="ctr">
            <w14:noFill/>
            <w14:prstDash w14:val="solid"/>
            <w14:round/>
          </w14:textOutline>
        </w:rPr>
        <w:t>INCREASE BATTERY CHARGE ACCEPTANCE</w:t>
      </w:r>
      <w:bookmarkEnd w:id="34"/>
      <w:bookmarkEnd w:id="35"/>
    </w:p>
    <w:p w14:paraId="7A22F600" w14:textId="77777777" w:rsidR="00287D12" w:rsidRPr="00B10F01" w:rsidRDefault="00287D12"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Charge acceptance is a term often used to describe the efficiency of recharging the battery. Since solar batteries are constantly recharging with a limited energy source (e.g. opportunity charging with available sunlight), a high charge acceptance is critical for required battery reserve capacity and system performance.</w:t>
      </w:r>
    </w:p>
    <w:p w14:paraId="2A445A75" w14:textId="02E69421" w:rsidR="00287D12" w:rsidRPr="00B10F01" w:rsidRDefault="00287D12"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Solar PV systems have a history of problems due to poor battery charge acceptance. For example, a study of four National Forest Service lighting systems using on-off shunt controllers clearly demonstrated the problems caused by low charge acceptance. The batteries remained at low charge states and went into LVD every night, but the battery typically accepted only about one-half the available solar energy the next day during charging. One system only accepted 10% of the energy available from the array between 11:00 AM and 3:00 PM</w:t>
      </w:r>
      <w:r w:rsidR="00B8235A" w:rsidRPr="00B10F01">
        <w:rPr>
          <w:color w:val="000000" w:themeColor="text1"/>
          <w14:textOutline w14:w="0" w14:cap="flat" w14:cmpd="sng" w14:algn="ctr">
            <w14:noFill/>
            <w14:prstDash w14:val="solid"/>
            <w14:round/>
          </w14:textOutline>
        </w:rPr>
        <w:t>.</w:t>
      </w:r>
    </w:p>
    <w:p w14:paraId="1B4F091B" w14:textId="0DF807D4" w:rsidR="00287D12" w:rsidRPr="00B10F01" w:rsidRDefault="00287D12"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fter extensive study, it was determined that the problem is in control strategy, not in the battery. Further, the battery was capable of accepting that charge, but it wasn</w:t>
      </w:r>
      <w:r w:rsidR="00E046A8">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t being charged. Later a system similar in all aspects except using a constant voltage charge controller was studied. In this case, the battery is being maintained in an excellent state of charge</w:t>
      </w:r>
      <w:r w:rsidR="004F2DD0" w:rsidRPr="00B10F01">
        <w:rPr>
          <w:color w:val="000000" w:themeColor="text1"/>
          <w14:textOutline w14:w="0" w14:cap="flat" w14:cmpd="sng" w14:algn="ctr">
            <w14:noFill/>
            <w14:prstDash w14:val="solid"/>
            <w14:round/>
          </w14:textOutline>
        </w:rPr>
        <w:t xml:space="preserve"> </w:t>
      </w:r>
      <w:r w:rsidR="004F2DD0" w:rsidRPr="00B10F01">
        <w:rPr>
          <w:color w:val="000000" w:themeColor="text1"/>
          <w14:textOutline w14:w="0" w14:cap="flat" w14:cmpd="sng" w14:algn="ctr">
            <w14:noFill/>
            <w14:prstDash w14:val="solid"/>
            <w14:round/>
          </w14:textOutline>
        </w:rPr>
        <w:fldChar w:fldCharType="begin"/>
      </w:r>
      <w:r w:rsidR="004F2DD0" w:rsidRPr="00B10F01">
        <w:rPr>
          <w:color w:val="000000" w:themeColor="text1"/>
          <w14:textOutline w14:w="0" w14:cap="flat" w14:cmpd="sng" w14:algn="ctr">
            <w14:noFill/>
            <w14:prstDash w14:val="solid"/>
            <w14:round/>
          </w14:textOutline>
        </w:rPr>
        <w:instrText xml:space="preserve"> ADDIN ZOTERO_ITEM CSL_CITATION {"citationID":"mSuTPyOU","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004F2DD0" w:rsidRPr="00B10F01">
        <w:rPr>
          <w:color w:val="000000" w:themeColor="text1"/>
          <w14:textOutline w14:w="0" w14:cap="flat" w14:cmpd="sng" w14:algn="ctr">
            <w14:noFill/>
            <w14:prstDash w14:val="solid"/>
            <w14:round/>
          </w14:textOutline>
        </w:rPr>
        <w:fldChar w:fldCharType="separate"/>
      </w:r>
      <w:r w:rsidR="004F2DD0" w:rsidRPr="00B10F01">
        <w:t>(Acharya &amp; Aithal, 2020)</w:t>
      </w:r>
      <w:r w:rsidR="004F2DD0" w:rsidRPr="00B10F01">
        <w:rPr>
          <w:color w:val="000000" w:themeColor="text1"/>
          <w14:textOutline w14:w="0" w14:cap="flat" w14:cmpd="sng" w14:algn="ctr">
            <w14:noFill/>
            <w14:prstDash w14:val="solid"/>
            <w14:round/>
          </w14:textOutline>
        </w:rPr>
        <w:fldChar w:fldCharType="end"/>
      </w:r>
      <w:r w:rsidRPr="00B10F01">
        <w:rPr>
          <w:color w:val="000000" w:themeColor="text1"/>
          <w14:textOutline w14:w="0" w14:cap="flat" w14:cmpd="sng" w14:algn="ctr">
            <w14:noFill/>
            <w14:prstDash w14:val="solid"/>
            <w14:round/>
          </w14:textOutline>
        </w:rPr>
        <w:t>.</w:t>
      </w:r>
    </w:p>
    <w:p w14:paraId="56BBA84C" w14:textId="4C2FB416" w:rsidR="00F46DEB" w:rsidRPr="00B10F01" w:rsidRDefault="00E046A8"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6" w:name="_Toc201814146"/>
      <w:bookmarkStart w:id="37" w:name="_Toc203730988"/>
      <w:r>
        <w:rPr>
          <w:rFonts w:ascii="Times New Roman" w:eastAsia="Times New Roman" w:hAnsi="Times New Roman" w:cs="Times New Roman"/>
          <w:color w:val="000000" w:themeColor="text1"/>
          <w14:textOutline w14:w="0" w14:cap="flat" w14:cmpd="sng" w14:algn="ctr">
            <w14:noFill/>
            <w14:prstDash w14:val="solid"/>
            <w14:round/>
          </w14:textOutline>
        </w:rPr>
        <w:t>2.1.3</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MAINTAIN HIGH AVERAGE BATTERY CAPACITIES</w:t>
      </w:r>
      <w:bookmarkEnd w:id="36"/>
      <w:bookmarkEnd w:id="37"/>
    </w:p>
    <w:p w14:paraId="78345089" w14:textId="4FF4C068" w:rsidR="00F46DEB" w:rsidRPr="00B10F01" w:rsidRDefault="00F46DEB"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 high battery state-of-charge (SOC) is important for battery health and for maintaining the reserve storage capacity so critical for solar system reliability. A</w:t>
      </w:r>
      <w:r w:rsidR="00CB5ED5" w:rsidRPr="00B10F01">
        <w:rPr>
          <w:color w:val="000000" w:themeColor="text1"/>
          <w14:textOutline w14:w="0" w14:cap="flat" w14:cmpd="sng" w14:algn="ctr">
            <w14:noFill/>
            <w14:prstDash w14:val="solid"/>
            <w14:round/>
          </w14:textOutline>
        </w:rPr>
        <w:t>n FSEC Test Report</w:t>
      </w:r>
      <w:r w:rsidRPr="00B10F01">
        <w:rPr>
          <w:color w:val="000000" w:themeColor="text1"/>
          <w14:textOutline w14:w="0" w14:cap="flat" w14:cmpd="sng" w14:algn="ctr">
            <w14:noFill/>
            <w14:prstDash w14:val="solid"/>
            <w14:round/>
          </w14:textOutline>
        </w:rPr>
        <w:t xml:space="preserve"> noted that the life of a lead-acid battery is proportiona</w:t>
      </w:r>
      <w:r w:rsidR="00187F20" w:rsidRPr="00B10F01">
        <w:rPr>
          <w:color w:val="000000" w:themeColor="text1"/>
          <w14:textOutline w14:w="0" w14:cap="flat" w14:cmpd="sng" w14:algn="ctr">
            <w14:noFill/>
            <w14:prstDash w14:val="solid"/>
            <w14:round/>
          </w14:textOutline>
        </w:rPr>
        <w:t>l to the average SOC</w:t>
      </w:r>
      <w:r w:rsidRPr="00B10F01">
        <w:rPr>
          <w:color w:val="000000" w:themeColor="text1"/>
          <w14:textOutline w14:w="0" w14:cap="flat" w14:cmpd="sng" w14:algn="ctr">
            <w14:noFill/>
            <w14:prstDash w14:val="solid"/>
            <w14:round/>
          </w14:textOutline>
        </w:rPr>
        <w:t>, and that a battery maintained above 90% SOC can provide two or three times more charge/discharge cycles than a battery allowed to reach 50% SOC before recharging.</w:t>
      </w:r>
    </w:p>
    <w:p w14:paraId="0A028B50" w14:textId="77777777" w:rsidR="00F46DEB" w:rsidRPr="00B10F01" w:rsidRDefault="00F46DEB" w:rsidP="00167D44">
      <w:pPr>
        <w:pStyle w:val="NormalWeb"/>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However, as noted in the previous section, many solar controllers interfere with the recharging of the battery. The FSEC study noted at the end of the report that the most significant conclusion is that some controllers did not maintain the battery SOC at a high level, even when loads were disconnected.</w:t>
      </w:r>
    </w:p>
    <w:p w14:paraId="1EA73323" w14:textId="46CFAF90" w:rsidR="00F46DEB" w:rsidRPr="00B10F01" w:rsidRDefault="00F46DEB" w:rsidP="00167D44">
      <w:pPr>
        <w:pStyle w:val="NormalWeb"/>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In addition, a comprehensive 23</w:t>
      </w:r>
      <w:r w:rsidR="007F3406" w:rsidRPr="00B10F0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month study of SOC factors </w:t>
      </w:r>
      <w:r w:rsidR="006A514A" w:rsidRPr="00B10F01">
        <w:rPr>
          <w:color w:val="000000" w:themeColor="text1"/>
          <w14:textOutline w14:w="0" w14:cap="flat" w14:cmpd="sng" w14:algn="ctr">
            <w14:noFill/>
            <w14:prstDash w14:val="solid"/>
            <w14:round/>
          </w14:textOutline>
        </w:rPr>
        <w:t xml:space="preserve">was reported by Sandia in 1994. </w:t>
      </w:r>
      <w:r w:rsidRPr="00B10F01">
        <w:rPr>
          <w:color w:val="000000" w:themeColor="text1"/>
          <w14:textOutline w14:w="0" w14:cap="flat" w14:cmpd="sng" w14:algn="ctr">
            <w14:noFill/>
            <w14:prstDash w14:val="solid"/>
            <w14:round/>
          </w14:textOutline>
        </w:rPr>
        <w:t>It was learned that the regulation set</w:t>
      </w:r>
      <w:r w:rsidR="007B1E5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point has little effect on long-term SOC levels, but the reconnect voltage is strongly correlated to SOC. Five on-off regulators and two quasi constant voltage regulators were tested. A summary of the SOC results follows:</w:t>
      </w:r>
    </w:p>
    <w:p w14:paraId="0F618C9A" w14:textId="171AC9EF" w:rsidR="00F46DEB" w:rsidRPr="00B10F01" w:rsidRDefault="00F46DEB" w:rsidP="00167D44">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3 on-off regulators with typical hysteresis averaged between 55% and 60% SOC over the 23</w:t>
      </w:r>
      <w:r w:rsidR="007F3406"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onth period</w:t>
      </w:r>
    </w:p>
    <w:p w14:paraId="2C5B9CFB" w14:textId="77777777" w:rsidR="00F46DEB" w:rsidRPr="00B10F01" w:rsidRDefault="00F46DEB" w:rsidP="00167D44">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2 on-off regulators with tighter hysteresis (risking global instability) averaged about 70% SOC</w:t>
      </w:r>
    </w:p>
    <w:p w14:paraId="51A20307" w14:textId="30334D97" w:rsidR="00F46DEB" w:rsidRPr="00B10F01" w:rsidRDefault="00F46DEB" w:rsidP="00167D44">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he 2 constant voltage controllers with hysteresis of 0.3 and 0.1 volts averaged close to 90% SOC</w:t>
      </w:r>
      <w:r w:rsidR="007F3406"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p>
    <w:p w14:paraId="4F5B0613" w14:textId="55BE3927" w:rsidR="00F46DEB" w:rsidRPr="00B10F01" w:rsidRDefault="00F46DEB"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Sandia concluded that the number of times a system cycles off and on during a day in regulation has a much stronger impact on battery state-of-charge than other factors within any one cycle.</w:t>
      </w:r>
    </w:p>
    <w:p w14:paraId="6D42D69C" w14:textId="4A9D75F3"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8" w:name="_Toc201814147"/>
      <w:bookmarkStart w:id="39" w:name="_Toc203730989"/>
      <w:r>
        <w:rPr>
          <w:rFonts w:ascii="Times New Roman" w:eastAsia="Times New Roman" w:hAnsi="Times New Roman" w:cs="Times New Roman"/>
          <w:color w:val="000000" w:themeColor="text1"/>
          <w14:textOutline w14:w="0" w14:cap="flat" w14:cmpd="sng" w14:algn="ctr">
            <w14:noFill/>
            <w14:prstDash w14:val="solid"/>
            <w14:round/>
          </w14:textOutline>
        </w:rPr>
        <w:t>2.1.4</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EQUALIZE DRIFTING BATTERY CELLS</w:t>
      </w:r>
      <w:bookmarkEnd w:id="38"/>
      <w:bookmarkEnd w:id="39"/>
    </w:p>
    <w:p w14:paraId="7DA35DCA" w14:textId="247485EB" w:rsidR="007F3406" w:rsidRPr="00B10F01" w:rsidRDefault="007F3406"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Individual battery cells may increasingly vary in charge resistance over time. An uneven acceptance of charge can lead to significant capacity deterioration in weaker cells. Equalization is a process to overcome such unbalanced cells.</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increased charge acceptance and capacity recovery capabilities of PWM pulse charging will also occur at lower charging voltages.</w:t>
      </w:r>
    </w:p>
    <w:p w14:paraId="275D92D0" w14:textId="43AB9714"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40" w:name="_Toc201814148"/>
      <w:bookmarkStart w:id="41" w:name="_Toc203730990"/>
      <w:r>
        <w:rPr>
          <w:rFonts w:ascii="Times New Roman" w:eastAsia="Times New Roman" w:hAnsi="Times New Roman" w:cs="Times New Roman"/>
          <w:color w:val="000000" w:themeColor="text1"/>
          <w14:textOutline w14:w="0" w14:cap="flat" w14:cmpd="sng" w14:algn="ctr">
            <w14:noFill/>
            <w14:prstDash w14:val="solid"/>
            <w14:round/>
          </w14:textOutline>
        </w:rPr>
        <w:t>2.1.5</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REDUCE BATTERY HEATING AND GASSING</w:t>
      </w:r>
      <w:bookmarkEnd w:id="40"/>
      <w:bookmarkEnd w:id="41"/>
    </w:p>
    <w:p w14:paraId="6B1EAFBE" w14:textId="7D55905F" w:rsidR="007F3406" w:rsidRPr="00B10F01" w:rsidRDefault="007F3406"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Clearly battery heating/gassing and charge efficiency go hand in hand. A reduction in transient gassing is a characteristic of pulse charging. PWM will complete the recharging job more </w:t>
      </w:r>
      <w:r w:rsidRPr="00B10F01">
        <w:rPr>
          <w:color w:val="000000" w:themeColor="text1"/>
          <w14:textOutline w14:w="0" w14:cap="flat" w14:cmpd="sng" w14:algn="ctr">
            <w14:noFill/>
            <w14:prstDash w14:val="solid"/>
            <w14:round/>
          </w14:textOutline>
        </w:rPr>
        <w:lastRenderedPageBreak/>
        <w:t>quickly and more efficiently, thereby minimizing heating and gassing.</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ionic transport in the battery electrolyte is more efficient with PWM. After a charge pulse, some areas at the plates become nearly depleted of ions, whereas other areas are at a surplus. During the off-time between charge pulses, the ionic diffusion continues to equalize the concentration for the next charge pulse.</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In addition, because the pulse is so short, there is less time for a gas bubble to build up. The gassing is even less likely to occur with the down pulse, since this pulse apparently helps to break up the precursor to a gas bubble which is likely a cluster of ions.</w:t>
      </w:r>
    </w:p>
    <w:p w14:paraId="639C9E27" w14:textId="5DD52A61"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42" w:name="_Toc201814149"/>
      <w:bookmarkStart w:id="43" w:name="_Toc203730991"/>
      <w:r>
        <w:rPr>
          <w:rFonts w:ascii="Times New Roman" w:eastAsia="Times New Roman" w:hAnsi="Times New Roman" w:cs="Times New Roman"/>
          <w:color w:val="000000" w:themeColor="text1"/>
          <w14:textOutline w14:w="0" w14:cap="flat" w14:cmpd="sng" w14:algn="ctr">
            <w14:noFill/>
            <w14:prstDash w14:val="solid"/>
            <w14:round/>
          </w14:textOutline>
        </w:rPr>
        <w:t>2.1.6</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AUTOMATICALLY ADJUST FOR BATTERY AGING</w:t>
      </w:r>
      <w:bookmarkEnd w:id="42"/>
      <w:bookmarkEnd w:id="43"/>
    </w:p>
    <w:p w14:paraId="3C32EBE2" w14:textId="4AB39AC0" w:rsidR="00DB50C3" w:rsidRPr="00B10F01" w:rsidRDefault="007F3406"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s batteries cycle and get older, they become more resistant to recharging. This is primarily due to the sulfate crystals that make the plates less conductive and slow the electro-chemical conversion. However, age does not affect PWM constant voltage charging.</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WM constant voltage charging will always adjust in regulation to the battery</w:t>
      </w:r>
      <w:r w:rsidR="00C94BFC">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needs. The battery will optimize the current tapering according to its internal resistance, recharging needs, and age. The only net effect of age with PWM charging is that gassing may begin earlier</w:t>
      </w:r>
      <w:r w:rsidR="00DB50C3" w:rsidRPr="00B10F01">
        <w:rPr>
          <w:color w:val="000000" w:themeColor="text1"/>
          <w14:textOutline w14:w="0" w14:cap="flat" w14:cmpd="sng" w14:algn="ctr">
            <w14:noFill/>
            <w14:prstDash w14:val="solid"/>
            <w14:round/>
          </w14:textOutline>
        </w:rPr>
        <w:t>.</w:t>
      </w:r>
    </w:p>
    <w:p w14:paraId="043CBFC6" w14:textId="1D4BE9FB"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44" w:name="_Toc201814150"/>
      <w:bookmarkStart w:id="45" w:name="_Toc203730992"/>
      <w:r>
        <w:rPr>
          <w:rFonts w:ascii="Times New Roman" w:eastAsia="Times New Roman" w:hAnsi="Times New Roman" w:cs="Times New Roman"/>
          <w:color w:val="000000" w:themeColor="text1"/>
          <w14:textOutline w14:w="0" w14:cap="flat" w14:cmpd="sng" w14:algn="ctr">
            <w14:noFill/>
            <w14:prstDash w14:val="solid"/>
            <w14:round/>
          </w14:textOutline>
        </w:rPr>
        <w:t>2.1.7</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C22286" w:rsidRPr="00B10F01">
        <w:rPr>
          <w:rFonts w:ascii="Times New Roman" w:eastAsia="Times New Roman" w:hAnsi="Times New Roman" w:cs="Times New Roman"/>
          <w:color w:val="000000" w:themeColor="text1"/>
          <w14:textOutline w14:w="0" w14:cap="flat" w14:cmpd="sng" w14:algn="ctr">
            <w14:noFill/>
            <w14:prstDash w14:val="solid"/>
            <w14:round/>
          </w14:textOutline>
        </w:rPr>
        <w:t>SELF-REGULATE FOR VOLTAGE DROPS AND TEMPERATURE EFFECTS</w:t>
      </w:r>
      <w:bookmarkEnd w:id="44"/>
      <w:bookmarkEnd w:id="45"/>
    </w:p>
    <w:p w14:paraId="7AC719AE" w14:textId="2F1FE224" w:rsidR="00570DA9" w:rsidRPr="00B10F01" w:rsidRDefault="007F3406" w:rsidP="00167D44">
      <w:pPr>
        <w:pStyle w:val="NormalWeb"/>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With PWM constant voltage charging, the critical finishing charge will taper per the equation</w:t>
      </w:r>
      <w:r w:rsidR="00570DA9" w:rsidRPr="00B10F01">
        <w:rPr>
          <w:color w:val="000000" w:themeColor="text1"/>
          <w14:textOutline w14:w="0" w14:cap="flat" w14:cmpd="sng" w14:algn="ctr">
            <w14:noFill/>
            <w14:prstDash w14:val="solid"/>
            <w14:round/>
          </w14:textOutline>
        </w:rPr>
        <w:t>:</w:t>
      </w:r>
    </w:p>
    <w:p w14:paraId="1C7B6294" w14:textId="5B4527DF" w:rsidR="00570DA9" w:rsidRPr="00B10F01" w:rsidRDefault="00187F20" w:rsidP="00167D44">
      <w:pPr>
        <w:pStyle w:val="NormalWeb"/>
        <w:spacing w:line="480" w:lineRule="auto"/>
        <w:ind w:firstLine="720"/>
        <w:jc w:val="center"/>
        <w:rPr>
          <w:color w:val="000000" w:themeColor="text1"/>
          <w14:textOutline w14:w="0" w14:cap="flat" w14:cmpd="sng" w14:algn="ctr">
            <w14:noFill/>
            <w14:prstDash w14:val="solid"/>
            <w14:round/>
          </w14:textOutline>
        </w:rPr>
      </w:pPr>
      <m:oMath>
        <m:r>
          <m:rPr>
            <m:sty m:val="p"/>
          </m:rPr>
          <w:rPr>
            <w:rFonts w:ascii="Cambria Math" w:hAnsi="Cambria Math"/>
            <w:color w:val="000000" w:themeColor="text1"/>
            <w14:textOutline w14:w="0" w14:cap="flat" w14:cmpd="sng" w14:algn="ctr">
              <w14:noFill/>
              <w14:prstDash w14:val="solid"/>
              <w14:round/>
            </w14:textOutline>
          </w:rPr>
          <m:t>I = Ae</m:t>
        </m:r>
        <m:r>
          <m:rPr>
            <m:sty m:val="p"/>
          </m:rPr>
          <w:rPr>
            <w:rFonts w:ascii="Cambria Math" w:hAnsi="Cambria Math"/>
            <w:color w:val="000000" w:themeColor="text1"/>
            <w:vertAlign w:val="superscript"/>
            <w14:textOutline w14:w="0" w14:cap="flat" w14:cmpd="sng" w14:algn="ctr">
              <w14:noFill/>
              <w14:prstDash w14:val="solid"/>
              <w14:round/>
            </w14:textOutline>
          </w:rPr>
          <m:t xml:space="preserve">-t </m:t>
        </m:r>
      </m:oMath>
      <w:r w:rsidR="00570DA9" w:rsidRPr="00B10F01">
        <w:rPr>
          <w:color w:val="000000" w:themeColor="text1"/>
          <w14:textOutline w14:w="0" w14:cap="flat" w14:cmpd="sng" w14:algn="ctr">
            <w14:noFill/>
            <w14:prstDash w14:val="solid"/>
            <w14:round/>
          </w14:textOutline>
        </w:rPr>
        <w:t>…………………… (1)</w:t>
      </w:r>
    </w:p>
    <w:p w14:paraId="73388B77" w14:textId="38AF10AF" w:rsidR="007F3406" w:rsidRPr="00B10F01" w:rsidRDefault="007F3406"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is provides a self-regulating final charge that follows the general shape of this equation.</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As such, external system factors such as voltage drops in the system wires will not distort the </w:t>
      </w:r>
      <w:r w:rsidRPr="00B10F01">
        <w:rPr>
          <w:color w:val="000000" w:themeColor="text1"/>
          <w14:textOutline w14:w="0" w14:cap="flat" w14:cmpd="sng" w14:algn="ctr">
            <w14:noFill/>
            <w14:prstDash w14:val="solid"/>
            <w14:round/>
          </w14:textOutline>
        </w:rPr>
        <w:lastRenderedPageBreak/>
        <w:t>critical final charging stage. The voltage drop with tapered charging current will be small fractions of a volt. In contrast, an on-off regulator will turn on full current with the full voltage drop throughout the recharging cycle (one reason for the very poor charge efficiency common to on-off regulators).</w:t>
      </w:r>
    </w:p>
    <w:p w14:paraId="133D66F7" w14:textId="255D2F0F" w:rsidR="00DB50C3" w:rsidRPr="00B10F01" w:rsidRDefault="00C94BFC"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46" w:name="_Toc201814151"/>
      <w:bookmarkStart w:id="47" w:name="_Toc203730993"/>
      <w:r>
        <w:rPr>
          <w:rFonts w:ascii="Times New Roman" w:hAnsi="Times New Roman" w:cs="Times New Roman"/>
          <w:color w:val="000000" w:themeColor="text1"/>
          <w:sz w:val="24"/>
          <w:szCs w:val="24"/>
          <w14:textOutline w14:w="0" w14:cap="flat" w14:cmpd="sng" w14:algn="ctr">
            <w14:noFill/>
            <w14:prstDash w14:val="solid"/>
            <w14:round/>
          </w14:textOutline>
        </w:rPr>
        <w:t>2.2</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DB50C3" w:rsidRPr="00B10F01">
        <w:rPr>
          <w:rFonts w:ascii="Times New Roman" w:hAnsi="Times New Roman" w:cs="Times New Roman"/>
          <w:color w:val="000000" w:themeColor="text1"/>
          <w:sz w:val="24"/>
          <w:szCs w:val="24"/>
          <w14:textOutline w14:w="0" w14:cap="flat" w14:cmpd="sng" w14:algn="ctr">
            <w14:noFill/>
            <w14:prstDash w14:val="solid"/>
            <w14:round/>
          </w14:textOutline>
        </w:rPr>
        <w:t>M</w:t>
      </w:r>
      <w:r w:rsidR="00B60529" w:rsidRPr="00B10F01">
        <w:rPr>
          <w:rFonts w:ascii="Times New Roman" w:hAnsi="Times New Roman" w:cs="Times New Roman"/>
          <w:color w:val="000000" w:themeColor="text1"/>
          <w:sz w:val="24"/>
          <w:szCs w:val="24"/>
          <w14:textOutline w14:w="0" w14:cap="flat" w14:cmpd="sng" w14:algn="ctr">
            <w14:noFill/>
            <w14:prstDash w14:val="solid"/>
            <w14:round/>
          </w14:textOutline>
        </w:rPr>
        <w:t>AXIMUM POWER POINT TRACKER</w:t>
      </w:r>
      <w:bookmarkEnd w:id="46"/>
      <w:bookmarkEnd w:id="47"/>
      <w:r w:rsidR="005D1D2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6258DBBA" w14:textId="77777777" w:rsidR="00DB50C3" w:rsidRPr="00B10F01" w:rsidRDefault="00DB50C3"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PPT system can be classified based on the algorithms used; power converter in the system and application of the system (Standalone or grid interconnection). </w:t>
      </w:r>
    </w:p>
    <w:p w14:paraId="22F38549" w14:textId="2BD08036" w:rsidR="004A381E" w:rsidRPr="00B10F01" w:rsidRDefault="004A381E" w:rsidP="00167D44">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Many methods to track the Maximum Power Point (MPP) for photovoltaic (PV) arrays have been discussed b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rishan Esram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4j25KaC","properties":{"formattedCitation":"(Esram &amp; Chapman, 2007)","plainCitation":"(Esram &amp; Chapman, 2007)","dontUpdate":true,"noteIndex":0},"citationItems":[{"id":62,"uris":["http://zotero.org/users/15982792/items/GH3JDW9P"],"itemData":{"id":62,"type":"article-journal","abstract":"The many different techniques for maximum power point tracking of photovoltaic (PV) arrays are discussed. The techniques are taken from the literature dating back to the earliest methods. It is shown that at least 19 distinct methods have been introduced in the literature, with many variations on implementation. This paper should serve as a convenient reference for future work in PV power generation.","container-title":"IEEE Transactions on Energy Conversion","DOI":"10.1109/TEC.2006.874230","ISSN":"1558-0059","issue":"2","note":"event-title: IEEE Transactions on Energy Conversion","page":"439-449","source":"IEEE Xplore","title":"Comparison of Photovoltaic Array Maximum Power Point Tracking Techniques","volume":"22","author":[{"family":"Esram","given":"Trishan"},{"family":"Chapman","given":"Patrick L."}],"issued":{"date-parts":[["2007",6]]}}}],"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This work comprehensively outlines all the techniques applied in the field of MPPT and reveals that at least 19 distinct methods have been introduced. These methods differ in terms of complexity, efficiency, and implementation.</w:t>
      </w:r>
    </w:p>
    <w:p w14:paraId="734D088C" w14:textId="245706B2" w:rsidR="004A381E" w:rsidRPr="00B10F01" w:rsidRDefault="004A381E" w:rsidP="00167D44">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addition, a high-frequency photovoltaic pulse charger (PV-PC) for lead-acid batteries (LAB) guided by a power-increment-aided incremental-conductance maximum power point tracking (PIINCMPPT) technique was proposed by Hung-I Hsieh et al. The PV-PC, implemented using a boost current con</w:t>
      </w:r>
      <w:r w:rsidR="00CF1141" w:rsidRPr="00B10F01">
        <w:rPr>
          <w:rFonts w:ascii="Times New Roman" w:eastAsia="Times New Roman" w:hAnsi="Times New Roman" w:cs="Times New Roman"/>
          <w:sz w:val="24"/>
          <w:szCs w:val="24"/>
        </w:rPr>
        <w:t xml:space="preserve">verter (BCC), aims to eliminate </w:t>
      </w:r>
      <w:r w:rsidRPr="00B10F01">
        <w:rPr>
          <w:rFonts w:ascii="Times New Roman" w:eastAsia="Times New Roman" w:hAnsi="Times New Roman" w:cs="Times New Roman"/>
          <w:sz w:val="24"/>
          <w:szCs w:val="24"/>
        </w:rPr>
        <w:t>sulphating crystallization on the electrode plates of LABs and thus extend battery life. The BCC is modeled in conjunction with the PV module to ensure maximum energy transfer to the battery. A duty-control mechanism guided by the PI-INC MPPT is designed to operate the BCC at MPP even under random insolation conditions.</w:t>
      </w:r>
    </w:p>
    <w:p w14:paraId="6D4DEA8D" w14:textId="41E89FB0" w:rsidR="004A381E" w:rsidRPr="00B10F01" w:rsidRDefault="004A381E" w:rsidP="00167D44">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 practical design example involving a PV-PC system for a four-in-series LAB battery (48 VDC) was examined. The system</w:t>
      </w:r>
      <w:r w:rsidR="00C94BFC">
        <w:rPr>
          <w:rFonts w:ascii="Times New Roman" w:eastAsia="Times New Roman" w:hAnsi="Times New Roman" w:cs="Times New Roman"/>
          <w:sz w:val="24"/>
          <w:szCs w:val="24"/>
        </w:rPr>
        <w:t>’</w:t>
      </w:r>
      <w:r w:rsidRPr="00B10F01">
        <w:rPr>
          <w:rFonts w:ascii="Times New Roman" w:eastAsia="Times New Roman" w:hAnsi="Times New Roman" w:cs="Times New Roman"/>
          <w:sz w:val="24"/>
          <w:szCs w:val="24"/>
        </w:rPr>
        <w:t>s charging behavior was compared to that of a traditional CC-</w:t>
      </w:r>
      <w:r w:rsidRPr="00B10F01">
        <w:rPr>
          <w:rFonts w:ascii="Times New Roman" w:eastAsia="Times New Roman" w:hAnsi="Times New Roman" w:cs="Times New Roman"/>
          <w:sz w:val="24"/>
          <w:szCs w:val="24"/>
        </w:rPr>
        <w:lastRenderedPageBreak/>
        <w:t>CV charger. In this context, four different solar insolation change scenarios were analyzed to evaluate the tracking behavior of PI-INC MPPT in the PV-BC system. The results were also compared with those obtained using the conventional INC MPPT algorithm.</w:t>
      </w:r>
    </w:p>
    <w:p w14:paraId="612C21A0" w14:textId="2D953B78" w:rsidR="004A381E" w:rsidRPr="00B10F01" w:rsidRDefault="004A381E" w:rsidP="00167D44">
      <w:pPr>
        <w:spacing w:before="100" w:beforeAutospacing="1" w:after="100" w:afterAutospacing="1" w:line="480" w:lineRule="auto"/>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K.H. Hussein et al.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4m96dJcw","properties":{"formattedCitation":"(Hussein, 1995)","plainCitation":"(Hussein, 1995)","dontUpdate":true,"noteIndex":0},"citationItems":[{"id":60,"uris":["http://zotero.org/users/15982792/items/QZLIR7ZV"],"itemData":{"id":60,"type":"article-journal","container-title":"IEE Proceedings - Generation, Transmission and Distribution","DOI":"10.1049/ip-gtd:19951577","ISSN":"13502360","issue":"1","journalAbbreviation":"IEE Proc., Gener. Transm. Distrib.","language":"en","page":"59","source":"DOI.org (Crossref)","title":"Maximum photovoltaic power tracking: an algorithm for rapidly changing atmospheric conditions","title-short":"Maximum photovoltaic power tracking","volume":"142","author":[{"family":"Hussein","given":"K.H."}],"issued":{"date-parts":[["1995"]]}}}],"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1995)</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developed a new Maximum Power Tracking (MPT) algorithm to locate the Maximum Power Operating Point (MPOP) by comparing the incremental and instantaneous conductance of the PV array. This study revealed the drawbacks of the widely used Perturb and Observe (P&amp;O) method and showed that the Incremental Conductance algorithm could track the MPOP effectively, even under rapidly changing atmospheric conditions. The conclusions were drawn through both simulation and graphical analysis.</w:t>
      </w:r>
    </w:p>
    <w:p w14:paraId="7512E172" w14:textId="6B4F5449"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On the contrary, Zheng Shicheng et al. proposed a simpler MPPT method called Constant Voltage Tracking (CVT), based on an analysis of the PV array</w:t>
      </w:r>
      <w:r w:rsidR="00C94BFC">
        <w:rPr>
          <w:rFonts w:ascii="Times New Roman" w:eastAsia="Times New Roman" w:hAnsi="Times New Roman" w:cs="Times New Roman"/>
          <w:sz w:val="24"/>
          <w:szCs w:val="24"/>
        </w:rPr>
        <w:t>’</w:t>
      </w:r>
      <w:r w:rsidRPr="00B10F01">
        <w:rPr>
          <w:rFonts w:ascii="Times New Roman" w:eastAsia="Times New Roman" w:hAnsi="Times New Roman" w:cs="Times New Roman"/>
          <w:sz w:val="24"/>
          <w:szCs w:val="24"/>
        </w:rPr>
        <w:t>s characteristic curve an</w:t>
      </w:r>
      <w:r w:rsidR="00CD15DA" w:rsidRPr="00B10F01">
        <w:rPr>
          <w:rFonts w:ascii="Times New Roman" w:eastAsia="Times New Roman" w:hAnsi="Times New Roman" w:cs="Times New Roman"/>
          <w:sz w:val="24"/>
          <w:szCs w:val="24"/>
        </w:rPr>
        <w:t xml:space="preserve">d operational theory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BK6hXPq","properties":{"formattedCitation":"(Xue, 2017)","plainCitation":"(Xue, 2017)","noteIndex":0},"citationItems":[{"id":392,"uris":["http://zotero.org/users/15982792/items/NLSCHT74"],"itemData":{"id":392,"type":"article-journal","abstract":"Photovoltaic industry has been an important development direction of China's strategic emerging industries since 2012, and more and more attentions have been paid to broaden the domestic demand to solve the problem of overcapacity of China's PV industry. Photovoltaic agriculture, the combination of photovoltaic power generation and agricultural activities, is a natural response to supply the green and sustainable electricity for agriculture. There are several main application modes of photovoltaic agriculture such as photovoltaic agricultural greenhouse, photovoltaic breeding, photovoltaic wastewater purification, photovoltaic water pumping and new type rural solar power station. Photovoltaic agriculture can effectively alleviate the contradiction between more population and less land, powerfully promote the development of controlled environmental agriculture, evidently increase economic benefits of farmers, and significantly improve environment due to emissions reduction in China. In recent years, photovoltaic agriculture has a rapid development in China due to powerful support policies, flourishing controlled environmental agriculture, policy-oriented rural electrification and promising electric machinery for greenhouse. Therefore, photovoltaic agriculture provides new opportunity for China's photovoltaic industry, thus not only to solve the dilemma of overcapacity for China's photovoltaic industry effectively, but also to accelerate the development of modern agriculture in China. However, the more theoretical researches and practical exploration must be conducted to optimize the combination of photovoltaic power generation and agricultural planting. And the unified standards must be established to standardize the design and scale of projects of photovoltaic agriculture. Also, photovoltaic enterprises need to produce widely applicable photovoltaic products for agricultural production and farmers’ life.","container-title":"Renewable and Sustainable Energy Reviews","DOI":"10.1016/j.rser.2017.01.098","ISSN":"1364-0321","journalAbbreviation":"Renewable and Sustainable Energy Reviews","page":"1-9","source":"ScienceDirect","title":"Photovoltaic agriculture - New opportunity for photovoltaic applications in China","volume":"73","author":[{"family":"Xue","given":"Jinlin"}],"issued":{"date-parts":[["2017",6,1]]}}}],"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sz w:val="24"/>
          <w:szCs w:val="24"/>
        </w:rPr>
        <w:t>(Xue, 2017)</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eastAsia="Times New Roman" w:hAnsi="Times New Roman" w:cs="Times New Roman"/>
          <w:sz w:val="24"/>
          <w:szCs w:val="24"/>
        </w:rPr>
        <w:t xml:space="preserve"> A lower-power PV system was designed using this method, which was validated using a PV charging setup. The charger controller applied successfully tracked the MPP of the PV array, proving the efficacy of the CVT technique.</w:t>
      </w:r>
    </w:p>
    <w:p w14:paraId="705FC8F3" w14:textId="2B81CE74"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addition, No</w:t>
      </w:r>
      <w:r w:rsidR="00CD15DA" w:rsidRPr="00B10F01">
        <w:rPr>
          <w:rFonts w:ascii="Times New Roman" w:eastAsia="Times New Roman" w:hAnsi="Times New Roman" w:cs="Times New Roman"/>
          <w:sz w:val="24"/>
          <w:szCs w:val="24"/>
        </w:rPr>
        <w:t>ppadol Khaehintung et al.</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8Y8fRHx7","properties":{"formattedCitation":"(Arsad et al., 2025)","plainCitation":"(Arsad et al., 2025)","dontUpdate":true,"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sz w:val="24"/>
          <w:szCs w:val="24"/>
        </w:rPr>
        <w:t>(2025)</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D15DA" w:rsidRPr="00B10F01">
        <w:rPr>
          <w:rFonts w:ascii="Times New Roman" w:eastAsia="Times New Roman" w:hAnsi="Times New Roman" w:cs="Times New Roman"/>
          <w:sz w:val="24"/>
          <w:szCs w:val="24"/>
        </w:rPr>
        <w:t xml:space="preserve"> </w:t>
      </w:r>
      <w:r w:rsidRPr="00B10F01">
        <w:rPr>
          <w:rFonts w:ascii="Times New Roman" w:eastAsia="Times New Roman" w:hAnsi="Times New Roman" w:cs="Times New Roman"/>
          <w:sz w:val="24"/>
          <w:szCs w:val="24"/>
        </w:rPr>
        <w:t xml:space="preserve"> presented an adjustable Self-Organizing Fuzzy Logic Controller (SOFLC) for a Solar-powered Traffic Light Equipment (SPTLE), integrated with an MPPT system. This system used a boost converter controlled by a PIC16F876A RISC microcontroller. Simulation results in MATLAB/SIMULINK indicated that the fuzzy-based P&amp;O MPPT offered better performance and produced more power from the solar panel compared to conventional methods.</w:t>
      </w:r>
    </w:p>
    <w:p w14:paraId="25ACF9E8" w14:textId="2DD58359"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lastRenderedPageBreak/>
        <w:t>Similarly, Panom Petchjatuporn et al. introduced a neural network-based MPPT algorithm for a solar battery char</w:t>
      </w:r>
      <w:r w:rsidR="00CD15DA" w:rsidRPr="00B10F01">
        <w:rPr>
          <w:rFonts w:ascii="Times New Roman" w:eastAsia="Times New Roman" w:hAnsi="Times New Roman" w:cs="Times New Roman"/>
          <w:sz w:val="24"/>
          <w:szCs w:val="24"/>
        </w:rPr>
        <w:t xml:space="preserve">ging system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Lx5krtq0","properties":{"formattedCitation":"(Arsad et al., 2025)","plainCitation":"(Arsad et al., 2025)","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sz w:val="24"/>
          <w:szCs w:val="24"/>
        </w:rPr>
        <w:t>(Arsad et al., 2025)</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This tracking algorithm, implemented on a low-cost PIC16F876 RISC microcontroller without external sensors, showed superior tracking speed and reduced output power fluctuation during steady-state operations. The experimental outcomes using a commercial solar array confirmed an efficiency of over 90%.</w:t>
      </w:r>
    </w:p>
    <w:p w14:paraId="77FBF4D9" w14:textId="07A69A26" w:rsidR="004A381E" w:rsidRPr="00B10F01" w:rsidRDefault="00FF34D6"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S. Yuvarajan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fUBhh6p","properties":{"formattedCitation":"(Yuvarajan &amp; Xu, 2003)","plainCitation":"(Yuvarajan &amp; Xu, 2003)","dontUpdate":true,"noteIndex":0},"citationItems":[{"id":48,"uris":["http://zotero.org/users/15982792/items/8LEVG65A"],"itemData":{"id":48,"type":"paper-conference","abstract":"A simple power conditioner to convert the power available from solar panels for feeding into 60 Hz AC mains is described. The output from the solar panels will be converted into a regulated DC voltage using a boost converter and a large capacitor. The DC output will then be converted to 60 Hz AC using a bridge inverter. The ratio between the load current and the short-circuit current of a PV panel at maximum power point is nearly constant for different insolation (light) levels and this property is utilized in designing a simple maximum power point tracking (MPPT) controller. The results obtained on an experimental converter are presented.","container-title":"2003 IEEE International Symposium on Circuits and Systems (ISCAS)","DOI":"10.1109/ISCAS.2003.1205040","event-title":"2003 IEEE International Symposium on Circuits and Systems (ISCAS)","page":"III-III","source":"IEEE Xplore","title":"Photo-voltaic power converter with a simple maximum-power-point-tracker","URL":"https://ieeexplore.ieee.org/abstract/document/1205040","volume":"3","author":[{"family":"Yuvarajan","given":"S."},{"family":"Xu","given":"Shanguang"}],"accessed":{"date-parts":[["2025",1,10]]},"issued":{"date-parts":[["2003",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w:t>
      </w:r>
      <w:r w:rsidR="004A381E" w:rsidRPr="00B10F01">
        <w:rPr>
          <w:rFonts w:ascii="Times New Roman" w:eastAsia="Times New Roman" w:hAnsi="Times New Roman" w:cs="Times New Roman"/>
          <w:sz w:val="24"/>
          <w:szCs w:val="24"/>
        </w:rPr>
        <w:t xml:space="preserve"> proposed a fast and accurate MPPT algorithm that utilizes the open-circuit voltage and short-circuit current of the PV panel. The algorithm incorporates the nonlinear V-I characteristics of the PV panel and was validated using MATLAB simulations. The maximum power deviation was less than 1.5% under typical illumination and temperature conditions, proving it to be both faster and more accurate than P&amp;O and other approximation-based methods.</w:t>
      </w:r>
    </w:p>
    <w:p w14:paraId="17ED122F" w14:textId="31EE3F1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Prof</w:t>
      </w:r>
      <w:r w:rsidR="00FF34D6" w:rsidRPr="00B10F01">
        <w:rPr>
          <w:rFonts w:ascii="Times New Roman" w:eastAsia="Times New Roman" w:hAnsi="Times New Roman" w:cs="Times New Roman"/>
          <w:sz w:val="24"/>
          <w:szCs w:val="24"/>
        </w:rPr>
        <w:t>. Dr. Ilhami Colak et al.</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pTA28iAx","properties":{"formattedCitation":"(Belkaid et al., 2016)","plainCitation":"(Belkaid et al., 2016)","dontUpdate":true,"noteIndex":0},"citationItems":[{"id":47,"uris":["http://zotero.org/users/15982792/items/AKUP65TM"],"itemData":{"id":47,"type":"article-journal","container-title":"Applied energy","note":"publisher: Elsevier","page":"523–530","source":"Google Scholar","title":"Photovoltaic maximum power point tracking under fast varying of solar radiation","volume":"179","author":[{"family":"Belkaid","given":"A."},{"family":"Colak","given":"I."},{"family":"Isik","given":"O."}],"issued":{"date-parts":[["2016"]]}}}],"schema":"https://github.com/citation-style-language/schema/raw/master/csl-citation.json"} </w:instrTex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t>(2016)</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developed a real-time MATLAB Simulink model of three solar farms, each providing 15 kW of power. Energy conversion in each farm was managed using P&amp;O-based MPPT algorithms. The generated DC power was collected using parallel converter connections via inter-phase transformers and converted to 3-phase AC through a full-bridge inverter controlled by sinusoidal pulse width modulation (SPWM).</w:t>
      </w:r>
    </w:p>
    <w:p w14:paraId="7CDF5788" w14:textId="1272B10C"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Furthermore, S.G. Tesfahunegn et al. designed a solar/battery charge controller integrating both MPPT and over-voltage control into a sing</w:t>
      </w:r>
      <w:r w:rsidR="00FF34D6" w:rsidRPr="00B10F01">
        <w:rPr>
          <w:rFonts w:ascii="Times New Roman" w:eastAsia="Times New Roman" w:hAnsi="Times New Roman" w:cs="Times New Roman"/>
          <w:sz w:val="24"/>
          <w:szCs w:val="24"/>
        </w:rPr>
        <w:t xml:space="preserve">le function  </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Lx5krtq0","properties":{"formattedCitation":"(Arsad et al., 2025)","plainCitation":"(Arsad et al., 2025)","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34D6" w:rsidRPr="00B10F01">
        <w:rPr>
          <w:rFonts w:ascii="Times New Roman" w:hAnsi="Times New Roman" w:cs="Times New Roman"/>
          <w:sz w:val="24"/>
          <w:szCs w:val="24"/>
        </w:rPr>
        <w:t>(Arsad et al., 2025)</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A small-signal model of the lead-acid battery was developed to design the dual-loop controller. Simulation studies in SIMULINK/SIMPOWER confirmed its superior transient response with minimal voltage overshoot.</w:t>
      </w:r>
    </w:p>
    <w:p w14:paraId="1F2E0108" w14:textId="67A5E2DF"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lastRenderedPageBreak/>
        <w:t>In a similar context, Yuncong Jiang et al. introduced an analog MPPT controller that uses load current to maximize solar panel output. This method, compared to traditional designs that require voltage-current multiplication, reduced both the size and cost of the c</w:t>
      </w:r>
      <w:r w:rsidR="00FF34D6" w:rsidRPr="00B10F01">
        <w:rPr>
          <w:rFonts w:ascii="Times New Roman" w:eastAsia="Times New Roman" w:hAnsi="Times New Roman" w:cs="Times New Roman"/>
          <w:sz w:val="24"/>
          <w:szCs w:val="24"/>
        </w:rPr>
        <w:t xml:space="preserve">ontroller </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CnlkZyum","properties":{"formattedCitation":"(Yuvarajan &amp; Xu, 2003)","plainCitation":"(Yuvarajan &amp; Xu, 2003)","noteIndex":0},"citationItems":[{"id":48,"uris":["http://zotero.org/users/15982792/items/8LEVG65A"],"itemData":{"id":48,"type":"paper-conference","abstract":"A simple power conditioner to convert the power available from solar panels for feeding into 60 Hz AC mains is described. The output from the solar panels will be converted into a regulated DC voltage using a boost converter and a large capacitor. The DC output will then be converted to 60 Hz AC using a bridge inverter. The ratio between the load current and the short-circuit current of a PV panel at maximum power point is nearly constant for different insolation (light) levels and this property is utilized in designing a simple maximum power point tracking (MPPT) controller. The results obtained on an experimental converter are presented.","container-title":"2003 IEEE International Symposium on Circuits and Systems (ISCAS)","DOI":"10.1109/ISCAS.2003.1205040","event-title":"2003 IEEE International Symposium on Circuits and Systems (ISCAS)","page":"III-III","source":"IEEE Xplore","title":"Photo-voltaic power converter with a simple maximum-power-point-tracker","URL":"https://ieeexplore.ieee.org/abstract/document/1205040","volume":"3","author":[{"family":"Yuvarajan","given":"S."},{"family":"Xu","given":"Shanguang"}],"accessed":{"date-parts":[["2025",1,10]]},"issued":{"date-parts":[["2003",5]]}}}],"schema":"https://github.com/citation-style-language/schema/raw/master/csl-citation.json"} </w:instrTex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34D6" w:rsidRPr="00B10F01">
        <w:rPr>
          <w:rFonts w:ascii="Times New Roman" w:hAnsi="Times New Roman" w:cs="Times New Roman"/>
          <w:sz w:val="24"/>
          <w:szCs w:val="24"/>
        </w:rPr>
        <w:t>(Yuvarajan &amp; Xu, 2003)</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Simulation results confirmed the effectiveness of this low-cost design.</w:t>
      </w:r>
    </w:p>
    <w:p w14:paraId="42EA56DD" w14:textId="7EC7AEF3" w:rsidR="004A381E" w:rsidRPr="00B10F01" w:rsidRDefault="00A24BBD"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Arash Shafie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djOHRl1c","properties":{"formattedCitation":"(Kantibhai &amp; Kumar, 2020)","plainCitation":"(Kantibhai &amp; Kumar, 2020)","dontUpdate":true,"noteIndex":0},"citationItems":[{"id":39,"uris":["http://zotero.org/users/15982792/items/ZH5STHHS"],"itemData":{"id":39,"type":"article-journal","abstract":"Due to increment of power demand here to find the new type of generation system. The concept of Renewable Energy Source (RES) is now become a most popular for generation of power. There are basically three types of RES is used for generation process, Wind, PV, fuel cell. Solar system is the one of the best RES techniques for generation of electrical power but it have some drawback. It is only used in the day time and has low efficiency. For improving the efficiency of the system here maximum power tracking is needed. Here in this paper discuss the Incremental Conduction based MPPT for tracking the solar power. The whole system is modelled in MATLAB software for checking the performance of the system.","container-title":"International Journal of Technical Research &amp; Science","DOI":"10.30780/specialissue-electricalsystem/003","ISSN":"24542024","issue":"Issue2","journalAbbreviation":"IJTRS","language":"en","page":"17-24","source":"DOI.org (Crossref)","title":"PERFORMANCE ANALYSIS OF INC BASED MPPT FOR PV SYSTEM","volume":"Special","author":[{"family":"Kantibhai","given":"Gohil Sanjay"},{"family":"Kumar","given":"Santosh"}],"issued":{"date-parts":[["2020",7,1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2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4A381E" w:rsidRPr="00B10F01">
        <w:rPr>
          <w:rFonts w:ascii="Times New Roman" w:eastAsia="Times New Roman" w:hAnsi="Times New Roman" w:cs="Times New Roman"/>
          <w:sz w:val="24"/>
          <w:szCs w:val="24"/>
        </w:rPr>
        <w:t xml:space="preserve"> proposed a novel MPPT algorithm aimed at constant voltage-type battery charging applications. The strategy focused on maximizing output current, offering the benefits of a simple current controller and independence from specific circuit topologies. A new hybrid PV model was introduced for simulation, validating the algorithm</w:t>
      </w:r>
      <w:r w:rsidR="00C94BFC">
        <w:rPr>
          <w:rFonts w:ascii="Times New Roman" w:eastAsia="Times New Roman" w:hAnsi="Times New Roman" w:cs="Times New Roman"/>
          <w:sz w:val="24"/>
          <w:szCs w:val="24"/>
        </w:rPr>
        <w:t>’</w:t>
      </w:r>
      <w:r w:rsidR="004A381E" w:rsidRPr="00B10F01">
        <w:rPr>
          <w:rFonts w:ascii="Times New Roman" w:eastAsia="Times New Roman" w:hAnsi="Times New Roman" w:cs="Times New Roman"/>
          <w:sz w:val="24"/>
          <w:szCs w:val="24"/>
        </w:rPr>
        <w:t>s reliability and high efficiency.</w:t>
      </w:r>
    </w:p>
    <w:p w14:paraId="331336A6"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Solar PV systems have attracted significant research interest over the years to enhance module efficiency. The inherent non-linear nature of the IV curve necessitates techniques to determine the MPP, which justifies the widespread adoption of MPPT techniques.</w:t>
      </w:r>
    </w:p>
    <w:p w14:paraId="03245A65" w14:textId="4734B83B"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c</w:t>
      </w:r>
      <w:r w:rsidR="00A24BBD" w:rsidRPr="00B10F01">
        <w:rPr>
          <w:rFonts w:ascii="Times New Roman" w:eastAsia="Times New Roman" w:hAnsi="Times New Roman" w:cs="Times New Roman"/>
          <w:sz w:val="24"/>
          <w:szCs w:val="24"/>
        </w:rPr>
        <w:t xml:space="preserve">cording to Murtaza et al. </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5ou1V5q7","properties":{"formattedCitation":"(Murtaza et al., 2012)","plainCitation":"(Murtaza et al., 2012)","dontUpdate":true,"noteIndex":0},"citationItems":[{"id":38,"uris":["http://zotero.org/users/15982792/items/CMUS72RA"],"itemData":{"id":38,"type":"paper-conference","abstract":"Solar photovoltaic (PV) systems have been an area of active research for the last few decades to improve the efficiency of solar PV module. The non-linear nature of IV curve of solar PV module demands some technique to track the maximum voltage and maximum current point on IV curve corresponding to Maximum Power Point(MPP). Thus, Maximum Power Point Tracking (MPPT) techniques are widely deployed for this purpose. Lot of MPPT techniques have been developed in recent past but still most commercial systems utilizes the perturb &amp; observe (P&amp;O) MPPT technique because of its simple algorithm, low cost and ease of implementation. However, this technique is slow in tracking MPP under rapidly changing irradiance conditions and it also oscillates around the MPP. This paper addresses this problematic behavior of P&amp;O technique and hence presents a novel MPPT hybrid technique that is combination of two basic techniques i.e. P&amp;o; Fractional Open Circuit Voltage (FOCV) technique in order to overcome the inherited deficiencies found in P&amp;O technique. The proposed MPPT technique is much more robust in tracking the MPP even under the frequent changing irradiance conditions and is less oscillatory around the MPP as compared to P&amp;O. The technique is verified using MATLAB/SIMULNK and simulation results show a clear improvement in achieving the MPP when subjected to change in irradiance.","container-title":"Proceedings of 15th International Conference MECHATRONIKA","event-title":"Proceedings of 15th International Conference MECHATRONIKA","page":"1-8","source":"IEEE Xplore","title":"A novel hybrid MPPT technique for solar PV applications using perturb &amp; observe and Fractional Open Circuit Voltage techniques","URL":"https://ieeexplore.ieee.org/document/6415078","author":[{"family":"Murtaza","given":"Ali F."},{"family":"Sher","given":"Hadeed Ahmed"},{"family":"Chiaberge","given":"M."},{"family":"Boero","given":"D."},{"family":"Giuseppe","given":"M. De"},{"family":"Addoweesh","given":"Khaled E."}],"accessed":{"date-parts":[["2025",1,27]]},"issued":{"date-parts":[["2012",12]]}}}],"schema":"https://github.com/citation-style-language/schema/raw/master/csl-citation.json"} </w:instrTex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t>(2012)</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despite the development of numerous MPPT techniques, the P&amp;O method remains popular due to its simplicity, low cost, and ease of implementation. However, it suffers from slow response under rapidly changing irradiance and tends to oscillate around the MPP.</w:t>
      </w:r>
    </w:p>
    <w:p w14:paraId="24AC913C"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To mitigate these issues, Ali F. Murtaza et al. introduced a hybrid MPPT method combining P&amp;O and Fractional Open Circuit Voltage (FOCV) techniques. This hybrid method showed enhanced robustness and reduced oscillations under variable irradiance conditions. Simulation in MATLAB/SIMULINK confirmed its superior performance compared to conventional P&amp;O.</w:t>
      </w:r>
    </w:p>
    <w:p w14:paraId="0B4C7BA6" w14:textId="0E7EC761"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lastRenderedPageBreak/>
        <w:t>On the cont</w:t>
      </w:r>
      <w:r w:rsidR="00A24BBD" w:rsidRPr="00B10F01">
        <w:rPr>
          <w:rFonts w:ascii="Times New Roman" w:eastAsia="Times New Roman" w:hAnsi="Times New Roman" w:cs="Times New Roman"/>
          <w:sz w:val="24"/>
          <w:szCs w:val="24"/>
        </w:rPr>
        <w:t xml:space="preserve">rary, Weidong Xiao et al. </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bg4EPzf","properties":{"formattedCitation":"(Xiao et al., 2007)","plainCitation":"(Xiao et al., 2007)","dontUpdate":true,"noteIndex":0},"citationItems":[{"id":37,"uris":["http://zotero.org/users/15982792/items/TH5AQSBV"],"itemData":{"id":37,"type":"article-journal","abstract":"This paper looks at the performance of photovoltaic modules in nonideal conditions and proposes topologies to minimize the degradation of performance caused by these conditions. It is found that the peak power point of a module is significantly decreased due to only the slightest shading of the module, and that this effect is propagated through other nonshaded modules connected in series with the shaded one. Based on this result, two topologies for parallel module connections have been outlined. In addition, dc/dc converter technologies, which are necessary to the design, are compared by way of their dynamic models, frequency characteristics, and component cost. Out of this comparison, a recommendation has been made","container-title":"IEEE Transactions on Industrial Electronics","DOI":"10.1109/TIE.2007.894732","ISSN":"1557-9948","issue":"3","note":"event-title: IEEE Transactions on Industrial Electronics","page":"1696-1704","source":"IEEE Xplore","title":"Topology Study of Photovoltaic Interface for Maximum Power Point Tracking","volume":"54","author":[{"family":"Xiao","given":"Weidong"},{"family":"Ozog","given":"Nathan"},{"family":"Dunford","given":"William G."}],"issued":{"date-parts":[["2007",6]]}}}],"schema":"https://github.com/citation-style-language/schema/raw/master/csl-citation.json"} </w:instrTex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t>(2007)</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studied the performance of PV modules under non-ideal conditions such as shading. Their findings showed that even minor shading drastically reduces module power output and impacts non-shaded modules in series. To address this, they proposed two topologies based on parallel module connections and compared various DC-DC converter technologies in terms of dynamic response, frequency characteristics, and cost.</w:t>
      </w:r>
    </w:p>
    <w:p w14:paraId="10305969" w14:textId="06A5C54D" w:rsidR="004A381E" w:rsidRPr="00B10F01" w:rsidRDefault="00A24BBD"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Jun Pan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BiOJ6y3C","properties":{"formattedCitation":"(Pan et al., 2009)","plainCitation":"(Pan et al., 2009)","dontUpdate":true,"noteIndex":0},"citationItems":[{"id":36,"uris":["http://zotero.org/users/15982792/items/3Z9MSUEY"],"itemData":{"id":36,"type":"paper-conference","abstract":"According to the output characteristics of photovoltaic (PV) array and battery charging characteristics, designed a PV charging system with maximum power point tracking (MPPT). This paper proposes a MPPT strategy based on DC/DC converter output current, which adopts variable step of duty cycle to implement MPPT of PV array. This perturbation and observation (P&amp;O) method simplified the structure of the system, improved the speed and accuracy of tracking. In battery charging management, this paper adopts optimal charging strategy, charging controller combined MPPT charging and variable intermittent current charging increases the charge speed, raises the state of charge. Uses an efficient and reliable rules to determine the end of charging, avoids the over charging of battery and extends the lifetime of battery.","container-title":"2009 9th International Conference on Electronic Measurement &amp; Instruments","DOI":"10.1109/ICEMI.2009.5274013","event-title":"2009 9th International Conference on Electronic Measurement &amp; Instruments","page":"4-478-4-481","source":"IEEE Xplore","title":"Research of photovoltaic charging system with maximum power point tracking","URL":"https://ieeexplore.ieee.org/document/5274013","author":[{"family":"Pan","given":"Jun"},{"family":"Wang","given":"Chenghua"},{"family":"Hong","given":"Feng"}],"accessed":{"date-parts":[["2025",1,27]]},"issued":{"date-parts":[["2009",8]]}}}],"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9)</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w:t>
      </w:r>
      <w:r w:rsidR="004A381E" w:rsidRPr="00B10F01">
        <w:rPr>
          <w:rFonts w:ascii="Times New Roman" w:eastAsia="Times New Roman" w:hAnsi="Times New Roman" w:cs="Times New Roman"/>
          <w:sz w:val="24"/>
          <w:szCs w:val="24"/>
        </w:rPr>
        <w:t xml:space="preserve"> proposed an MPPT strategy based on the output current of a DC/DC converter using a variable duty cycle step. This modified P&amp;O method simplified system structure while enhancing tracking speed and accuracy. In terms of battery charging, an optimal control strategy combining MPPT and intermittent current charging was employed. This prevented overcharging, improved state of charge, and extended battery life.</w:t>
      </w:r>
    </w:p>
    <w:p w14:paraId="29E2DD46" w14:textId="2EB456C9"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standalon</w:t>
      </w:r>
      <w:r w:rsidR="00A24BBD" w:rsidRPr="00B10F01">
        <w:rPr>
          <w:rFonts w:ascii="Times New Roman" w:eastAsia="Times New Roman" w:hAnsi="Times New Roman" w:cs="Times New Roman"/>
          <w:sz w:val="24"/>
          <w:szCs w:val="24"/>
        </w:rPr>
        <w:t xml:space="preserve">e DC systems, </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HYMcYRFm","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24BBD" w:rsidRPr="00B10F01">
        <w:rPr>
          <w:rFonts w:ascii="Times New Roman" w:hAnsi="Times New Roman" w:cs="Times New Roman"/>
          <w:sz w:val="24"/>
          <w:szCs w:val="24"/>
        </w:rPr>
        <w:t>(Singh et al., 2023)</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reported that excess power fed into a battery under high state-of-charge and low load conditions reduces battery lifespan. Although output voltage controllers were traditionally used, this study showed that such controllers could lead to system instability.</w:t>
      </w:r>
    </w:p>
    <w:p w14:paraId="7F4F8EE2"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To resolve this, Sandeep Anand et al. proposed a novel charge controller scheme ensuring that battery voltage remains below its gassing voltage. This design optimizes PV and battery utilization while protecting battery health. Simulations and laboratory prototype experiments validated its performance.</w:t>
      </w:r>
    </w:p>
    <w:p w14:paraId="2A2966BE"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Lastly, Mohamed Azab introduced an MPPT algorithm that uses computed maximum power as a reference for an ON/OFF controller with hysteresis. Unlike conventional MPPT methods, this algorithm directly controls power extraction, offering high convergence speed and </w:t>
      </w:r>
      <w:r w:rsidRPr="00B10F01">
        <w:rPr>
          <w:rFonts w:ascii="Times New Roman" w:eastAsia="Times New Roman" w:hAnsi="Times New Roman" w:cs="Times New Roman"/>
          <w:sz w:val="24"/>
          <w:szCs w:val="24"/>
        </w:rPr>
        <w:lastRenderedPageBreak/>
        <w:t>independence from PV characteristics. Testing under various conditions confirmed its ability to track MPP even with sudden irradiance changes.</w:t>
      </w:r>
    </w:p>
    <w:p w14:paraId="1AF7343C" w14:textId="57723463"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shish Pandey et al. critiqued the P&amp;O method for its limitations under rapidly changing conditions. They proposed a variable step-length algorithm that evaluates the overall trend in the power-voltage curve, effectively reducing the drift and improving accuracy.</w:t>
      </w:r>
    </w:p>
    <w:p w14:paraId="03890DAF" w14:textId="546A66C9" w:rsidR="00FA1584" w:rsidRPr="00B10F01" w:rsidRDefault="00C94BFC"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48" w:name="_Toc201814152"/>
      <w:bookmarkStart w:id="49" w:name="_Toc203730994"/>
      <w:r>
        <w:rPr>
          <w:rFonts w:ascii="Times New Roman" w:hAnsi="Times New Roman" w:cs="Times New Roman"/>
          <w:color w:val="000000" w:themeColor="text1"/>
          <w14:textOutline w14:w="0" w14:cap="flat" w14:cmpd="sng" w14:algn="ctr">
            <w14:noFill/>
            <w14:prstDash w14:val="solid"/>
            <w14:round/>
          </w14:textOutline>
        </w:rPr>
        <w:t>2.2.1</w:t>
      </w:r>
      <w:r>
        <w:rPr>
          <w:rFonts w:ascii="Times New Roman" w:hAnsi="Times New Roman" w:cs="Times New Roman"/>
          <w:color w:val="000000" w:themeColor="text1"/>
          <w14:textOutline w14:w="0" w14:cap="flat" w14:cmpd="sng" w14:algn="ctr">
            <w14:noFill/>
            <w14:prstDash w14:val="solid"/>
            <w14:round/>
          </w14:textOutline>
        </w:rPr>
        <w:tab/>
      </w:r>
      <w:r w:rsidR="00FF0B71" w:rsidRPr="00B10F01">
        <w:rPr>
          <w:rFonts w:ascii="Times New Roman" w:hAnsi="Times New Roman" w:cs="Times New Roman"/>
          <w:color w:val="000000" w:themeColor="text1"/>
          <w14:textOutline w14:w="0" w14:cap="flat" w14:cmpd="sng" w14:algn="ctr">
            <w14:noFill/>
            <w14:prstDash w14:val="solid"/>
            <w14:round/>
          </w14:textOutline>
        </w:rPr>
        <w:t>CLASSIFICATION BASED ON CONVERTER</w:t>
      </w:r>
      <w:bookmarkEnd w:id="48"/>
      <w:bookmarkEnd w:id="49"/>
    </w:p>
    <w:p w14:paraId="2E2669BF" w14:textId="62039F8E" w:rsidR="00FA1584" w:rsidRPr="00B10F01" w:rsidRDefault="00FA1584" w:rsidP="00167D44">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tichios</w:t>
      </w:r>
      <w:r w:rsidR="00B1033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Koutroulis et al</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130A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yilLCCVV","properties":{"formattedCitation":"(Koutroulis et al., 2001)","plainCitation":"(Koutroulis et al., 2001)","dontUpdate":true,"noteIndex":0},"citationItems":[{"id":149,"uris":["http://zotero.org/users/15982792/items/INGT4GC2"],"itemData":{"id":149,"type":"article-journal","abstract":"Maximum power point tracking (MPPT) is used in photovoltaic (PV) systems to maximize the photovoltaic array output power, irrespective of the temperature and irradiation conditions and of the load electrical characteristics. A new MPPT system has been developed, consisting of a Buck-type dc/dc converter, which is controlled by a microcontroller-based unit. The main difference between the method used in the proposed MPPT system and other techniques used in the past is that the PV array output power is used to directly control the dc/dc converter, thus reducing the complexity of the system. The resulting system has high-efficiency, lower-cost and can be easily modified to handle more energy sources (e.g., wind-generators). The experimental results show that the use of the proposed MPPT control increases the PV output power by as much as 15% compared to the case where the dc/dc converter duty cycle is set such that the PV array produces the maximum power at 1 kW/m2 and 25 C.","container-title":"IEEE Transactions on Power Electronics","DOI":"10.1109/63.903988","ISSN":"0885-8993, 1941-0107","issue":"1","journalAbbreviation":"IEEE Trans. Power Electron.","language":"en","license":"https://ieeexplore.ieee.org/Xplorehelp/downloads/license-information/IEEE.html","page":"46-54","source":"DOI.org (Crossref)","title":"Development of a microcontroller-based, photovoltaic maximum power point tracking control system","volume":"16","author":[{"family":"Koutroulis","given":"E."},{"family":"Kalaitzakis","given":"K."},{"family":"Voulgaris","given":"N.C."}],"issued":{"date-parts":[["2001",1]]}}}],"schema":"https://github.com/citation-style-language/schema/raw/master/csl-citation.json"} </w:instrTex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t>(2001)</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7B1E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troduced a new MPPT system that use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Buck-type DC/DC</w:t>
      </w:r>
      <w:r w:rsidR="005D1D2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ich is cont</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t>rolled by a microcontroller. In this method</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outpu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wer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array is directly used to control the 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DC converter. This method ha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high efficiency, lower cost</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an be easily modifie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handle more energy sourc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new MPPT system has been developed by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Eftichios Koutroulis</w:t>
      </w:r>
      <w:r w:rsidR="006143F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t al</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sisting of a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buck-type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c converter, which was controlled by a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microcontroller-base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unit. The main difference between the method</w:t>
      </w:r>
      <w:r w:rsidR="005F61E7"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used in the proposed MPP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ystem and other techniques used in the past was tha</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 the PV array output power wa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used to directly control th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 thu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ducing the complexity of 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ystem. The resulting system ha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high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lower cos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an</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 easil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odified to handle more energy sources (e.g., win</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generators). The experiment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esults show that the use of the proposed MPPT contro</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 increases the PV output pow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y as much as 15% compared to the case where th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 duty cycle wa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e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uch that the PV array produces the maximum power at 1 kW/m</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25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9041516" w14:textId="7D5F8BCF" w:rsidR="00570DA9" w:rsidRPr="00B10F01" w:rsidRDefault="00FA1584" w:rsidP="00167D44">
      <w:pPr>
        <w:autoSpaceDE w:val="0"/>
        <w:autoSpaceDN w:val="0"/>
        <w:adjustRightInd w:val="0"/>
        <w:spacing w:after="0" w:line="480" w:lineRule="auto"/>
        <w:ind w:firstLine="720"/>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system with an alternative source of energy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upply from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hotovoltaic energ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ystem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tha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perates in case of utility powe</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 failure has been discussed by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 Thulasiyammal </w:t>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130A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I5A8y6x2","properties":{"formattedCitation":"(Pan et al., 2009)","plainCitation":"(Pan et al., 2009)","dontUpdate":true,"noteIndex":0},"citationItems":[{"id":36,"uris":["http://zotero.org/users/15982792/items/3Z9MSUEY"],"itemData":{"id":36,"type":"paper-conference","abstract":"According to the output characteristics of photovoltaic (PV) array and battery charging characteristics, designed a PV charging system with maximum power point tracking (MPPT). This paper proposes a MPPT strategy based on DC/DC converter output current, which adopts variable step of duty cycle to implement MPPT of PV array. This perturbation and observation (P&amp;O) method simplified the structure of the system, improved the speed and accuracy of tracking. In battery charging management, this paper adopts optimal charging strategy, charging controller combined MPPT charging and variable intermittent current charging increases the charge speed, raises the state of charge. Uses an efficient and reliable rules to determine the end of charging, avoids the over charging of battery and extends the lifetime of battery.","container-title":"2009 9th International Conference on Electronic Measurement &amp; Instruments","DOI":"10.1109/ICEMI.2009.5274013","event-title":"2009 9th International Conference on Electronic Measurement &amp; Instruments","page":"4-478-4-481","source":"IEEE Xplore","title":"Research of photovoltaic charging system with maximum power point tracking","URL":"https://ieeexplore.ieee.org/document/5274013","author":[{"family":"Pan","given":"Jun"},{"family":"Wang","given":"Chenghua"},{"family":"Hong","given":"Feng"}],"accessed":{"date-parts":[["2025",1,27]]},"issued":{"date-parts":[["2009",8]]}}}],"schema":"https://github.com/citation-style-language/schema/raw/master/csl-citation.json"} </w:instrText>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t>(2009)</w:t>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proposed PV system i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mposed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ventional novel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single-axi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racking system and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V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system wi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C-DC boost converter and PW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source inverter. The PV panel voltage is taken</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put parameter to maximiz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output power</w:t>
      </w:r>
      <w:r w:rsidR="00B10333"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WM techniques to regulate the output power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converter at its maximu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ssible value and simultaneously control the charging process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ttery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ere</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by D.V.N. Ananth</w:t>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vazL64vh","properties":{"formattedCitation":"(Murtaza et al., 2012)","plainCitation":"(Murtaza et al., 2012)","noteIndex":0},"citationItems":[{"id":38,"uris":["http://zotero.org/users/15982792/items/CMUS72RA"],"itemData":{"id":38,"type":"paper-conference","abstract":"Solar photovoltaic (PV) systems have been an area of active research for the last few decades to improve the efficiency of solar PV module. The non-linear nature of IV curve of solar PV module demands some technique to track the maximum voltage and maximum current point on IV curve corresponding to Maximum Power Point(MPP). Thus, Maximum Power Point Tracking (MPPT) techniques are widely deployed for this purpose. Lot of MPPT techniques have been developed in recent past but still most commercial systems utilizes the perturb &amp; observe (P&amp;O) MPPT technique because of its simple algorithm, low cost and ease of implementation. However, this technique is slow in tracking MPP under rapidly changing irradiance conditions and it also oscillates around the MPP. This paper addresses this problematic behavior of P&amp;O technique and hence presents a novel MPPT hybrid technique that is combination of two basic techniques i.e. P&amp;o; Fractional Open Circuit Voltage (FOCV) technique in order to overcome the inherited deficiencies found in P&amp;O technique. The proposed MPPT technique is much more robust in tracking the MPP even under the frequent changing irradiance conditions and is less oscillatory around the MPP as compared to P&amp;O. The technique is verified using MATLAB/SIMULNK and simulation results show a clear improvement in achieving the MPP when subjected to change in irradiance.","container-title":"Proceedings of 15th International Conference MECHATRONIKA","event-title":"Proceedings of 15th International Conference MECHATRONIKA","page":"1-8","source":"IEEE Xplore","title":"A novel hybrid MPPT technique for solar PV applications using perturb &amp; observe and Fractional Open Circuit Voltage techniques","URL":"https://ieeexplore.ieee.org/document/6415078","author":[{"family":"Murtaza","given":"Ali F."},{"family":"Sher","given":"Hadeed Ahmed"},{"family":"Chiaberge","given":"M."},{"family":"Boero","given":"D."},{"family":"Giuseppe","given":"M. De"},{"family":"Addoweesh","given":"Khaled E."}],"accessed":{"date-parts":[["2025",1,27]]},"issued":{"date-parts":[["2012",12]]}}}],"schema":"https://github.com/citation-style-language/schema/raw/master/csl-citation.json"} </w:instrTex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4000" w:rsidRPr="00B10F01">
        <w:rPr>
          <w:rFonts w:ascii="Times New Roman" w:hAnsi="Times New Roman" w:cs="Times New Roman"/>
          <w:sz w:val="24"/>
          <w:szCs w:val="24"/>
        </w:rPr>
        <w:t>(2012)</w: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alysis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converter was demonstrated using</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MATLAB/Simulink model.</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Chamnan</w:t>
      </w:r>
      <w:r w:rsidR="006143F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Ratsame</w:t>
      </w:r>
      <w:r w:rsidR="00F50D8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130A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i2jp0voY","properties":{"formattedCitation":"(Sharma et al., 2015)","plainCitation":"(Sharma et al., 2015)","dontUpdate":true,"noteIndex":0},"citationItems":[{"id":157,"uris":["http://zotero.org/users/15982792/items/7HD4FQMR"],"itemData":{"id":157,"type":"article-journal","abstract":"Photovoltaic cells have been there in the energy sector for a very long time now. But, only recently have they seen extensive utilisation in terms of commercial aspects. The recent advancements in the technology and the reduction of fossil fuel resources have further contributed to the cause. But still, there lies several challenges to it. One of the major obstacles in this field is to detect the highest power output from cell. High Peak Power Transfer methods can be projected in the literature for same. Perturb and Observe and Incremental Conductance etc are some to name a few. This paper focuses on a novel approach of utilising a neuro-fuzzy approach to solve the MPPT problem in multi-junction photo-voltaic cell. The multi-junction photovoltaic cell was assumed to provide better output in terms of voltage.","language":"en","source":"Zotero","title":"A Neuro-Fuzzy Approach based MPPT for Mutli- Junction Photo-Voltaic Arrays","volume":"3","author":[{"family":"Sharma","given":"Meera"},{"family":"Sharma","given":"Sudhir"},{"family":"Sharma","given":"Gagandeep"},{"family":"Mehta","given":"Shivani"}],"issued":{"date-parts":[["2015"]]}}}],"schema":"https://github.com/citation-style-language/schema/raw/master/csl-citation.json"} </w:instrTex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2015)</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esented an intelligent control method for the maximum power</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oint tracking</w:t>
      </w:r>
      <w:r w:rsidR="00B1033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T) of a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photovoltaic-power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ater pump system for long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long-taile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oat in Thailand by using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C-DC boost converter a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switching charger. This syste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sisted of a solar array, a switching battery charger based on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DC-DC</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verter, a </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battery</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small water pump</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solar array had a specification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75 watts of output power, 14-18 volts of output DC voltage, and 3A of output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output power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olar array was the input power for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DC-DC</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verter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the switching charger. To control the boost converter, the pulse width</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modulation (PWM) was applied. The water pump was controlled by a microcontroller</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IC 186627. When the water amount reaches the specified level, a sensor will send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a</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ignal to the microcontroller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to contro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relay to drive a motor in the water pump.</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o verify the proposed pump system,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a</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totype of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ater pump for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small boat wa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uilt to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tion</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From the results, to stabilize the output voltage of the boost DCDC</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er at 25.6 volts, the duty ratio was controlled at 35-50% with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100 kHz switching frequency. The battery</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aving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ated voltage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24 volts and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ated current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7 amps per hour</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as used in the syste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novel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cost-effective</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more accurate</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efficient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microcontroller-bas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PP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ystem for a solar voltaic system to ensure fast tracking of MPOP at all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fast-changing</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nvironmental conditions has been proposed by </w: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t>Siwakoti et al</w:t>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PoldhxwJ","properties":{"formattedCitation":"(LokeshReddy et al., 2017)","plainCitation":"(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4000" w:rsidRPr="00B10F01">
        <w:rPr>
          <w:rFonts w:ascii="Times New Roman" w:hAnsi="Times New Roman" w:cs="Times New Roman"/>
          <w:sz w:val="24"/>
          <w:szCs w:val="24"/>
        </w:rPr>
        <w:t>(2017)</w: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uses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echnique to regulate the power output of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DC/DC converter at its maximu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ssible value and simultaneously controls the charging process of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attery.</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cremental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onductance algorithm is implemented here.</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incremental conductance method implemented is based on the principle that at the maximum power point </w:t>
      </w:r>
    </w:p>
    <w:p w14:paraId="0790A328" w14:textId="3209DC25" w:rsidR="00570DA9" w:rsidRPr="00B10F01" w:rsidRDefault="00812C94" w:rsidP="00167D44">
      <w:pPr>
        <w:autoSpaceDE w:val="0"/>
        <w:autoSpaceDN w:val="0"/>
        <w:adjustRightInd w:val="0"/>
        <w:spacing w:after="0" w:line="480" w:lineRule="auto"/>
        <w:ind w:firstLine="720"/>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dP</m:t>
              </m:r>
            </m:num>
            <m:den>
              <m:r>
                <w:rPr>
                  <w:rFonts w:ascii="Cambria Math" w:hAnsi="Cambria Math" w:cs="Times New Roman"/>
                  <w:color w:val="000000" w:themeColor="text1"/>
                  <w:sz w:val="24"/>
                  <w:szCs w:val="24"/>
                  <w14:textOutline w14:w="0" w14:cap="flat" w14:cmpd="sng" w14:algn="ctr">
                    <w14:noFill/>
                    <w14:prstDash w14:val="solid"/>
                    <w14:round/>
                  </w14:textOutline>
                </w:rPr>
                <m:t>dv</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 0 …………………… (2)</m:t>
          </m:r>
        </m:oMath>
      </m:oMathPara>
    </w:p>
    <w:p w14:paraId="1F8E2E4E" w14:textId="6C242FDB" w:rsidR="00570DA9" w:rsidRPr="00B10F01" w:rsidRDefault="00570DA9" w:rsidP="00167D44">
      <w:pPr>
        <w:autoSpaceDE w:val="0"/>
        <w:autoSpaceDN w:val="0"/>
        <w:adjustRightInd w:val="0"/>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nce</w:t>
      </w:r>
    </w:p>
    <w:p w14:paraId="7DE4F739" w14:textId="4741AB01" w:rsidR="00570DA9" w:rsidRPr="00B10F01" w:rsidRDefault="001C42F0" w:rsidP="00167D44">
      <w:pPr>
        <w:autoSpaceDE w:val="0"/>
        <w:autoSpaceDN w:val="0"/>
        <w:adjustRightInd w:val="0"/>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P=IV</m:t>
        </m:r>
      </m:oMath>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 (3)</m:t>
        </m:r>
      </m:oMath>
    </w:p>
    <w:p w14:paraId="73E54228" w14:textId="0A27BA44" w:rsidR="00234F98" w:rsidRPr="00B10F01" w:rsidRDefault="00570DA9" w:rsidP="00167D44">
      <w:pPr>
        <w:autoSpaceDE w:val="0"/>
        <w:autoSpaceDN w:val="0"/>
        <w:adjustRightInd w:val="0"/>
        <w:spacing w:after="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t yield</w:t>
      </w:r>
      <w:r w:rsidR="00234F98"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p>
    <w:p w14:paraId="3EBAF5DC" w14:textId="5ECA0900" w:rsidR="00234F98" w:rsidRPr="00B10F01" w:rsidRDefault="00812C94" w:rsidP="00167D44">
      <w:pPr>
        <w:autoSpaceDE w:val="0"/>
        <w:autoSpaceDN w:val="0"/>
        <w:adjustRightInd w:val="0"/>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m:oMath>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dV</m:t>
            </m:r>
          </m:num>
          <m:den>
            <m:r>
              <w:rPr>
                <w:rFonts w:ascii="Cambria Math" w:hAnsi="Cambria Math" w:cs="Times New Roman"/>
                <w:color w:val="000000" w:themeColor="text1"/>
                <w:sz w:val="24"/>
                <w:szCs w:val="24"/>
                <w14:textOutline w14:w="0" w14:cap="flat" w14:cmpd="sng" w14:algn="ctr">
                  <w14:noFill/>
                  <w14:prstDash w14:val="solid"/>
                  <w14:round/>
                </w14:textOutline>
              </w:rPr>
              <m:t>dI</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 xml:space="preserve">= </m:t>
        </m:r>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I</m:t>
            </m:r>
          </m:num>
          <m:den>
            <m:r>
              <w:rPr>
                <w:rFonts w:ascii="Cambria Math" w:hAnsi="Cambria Math" w:cs="Times New Roman"/>
                <w:color w:val="000000" w:themeColor="text1"/>
                <w:sz w:val="24"/>
                <w:szCs w:val="24"/>
                <w14:textOutline w14:w="0" w14:cap="flat" w14:cmpd="sng" w14:algn="ctr">
                  <w14:noFill/>
                  <w14:prstDash w14:val="solid"/>
                  <w14:round/>
                </w14:textOutline>
              </w:rPr>
              <m:t>V</m:t>
            </m:r>
          </m:den>
        </m:f>
      </m:oMath>
      <w:r w:rsidR="00570DA9"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 (4)</w:t>
      </w:r>
    </w:p>
    <w:p w14:paraId="15160330" w14:textId="579C1098" w:rsidR="005B7C06" w:rsidRPr="00B10F01" w:rsidRDefault="00D97CA9" w:rsidP="00167D44">
      <w:pPr>
        <w:autoSpaceDE w:val="0"/>
        <w:autoSpaceDN w:val="0"/>
        <w:adjustRightInd w:val="0"/>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ere P</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are the PV array output power, voltage</w:t>
      </w:r>
      <w:r w:rsidR="00A2566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urrent, respectively</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3952C4A" w14:textId="4F5168CA" w:rsidR="00FF0B71" w:rsidRPr="00B10F01" w:rsidRDefault="00A2566D" w:rsidP="00167D44">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B.R. Sanjeeva</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ddy et al proposed PWM techniques to regulate the output power</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oost converter at its maximum possible value and simultaneousl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tro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ing process of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t>battery</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Parameter extraction, model evalu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analysis</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oost convert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ere</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monstrated us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MATLAB/Simulink model.</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battery-integrated boost converter for module-base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eries-connected</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PV</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ystems</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as been analy</w:t>
      </w:r>
      <w:r w:rsidR="006C432D" w:rsidRPr="00B10F01">
        <w:rPr>
          <w:rFonts w:ascii="Times New Roman" w:hAnsi="Times New Roman" w:cs="Times New Roman"/>
          <w:color w:val="000000" w:themeColor="text1"/>
          <w:sz w:val="24"/>
          <w:szCs w:val="24"/>
          <w14:textOutline w14:w="0" w14:cap="flat" w14:cmpd="sng" w14:algn="ctr">
            <w14:noFill/>
            <w14:prstDash w14:val="solid"/>
            <w14:round/>
          </w14:textOutline>
        </w:rPr>
        <w:t>z</w:t>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 by Yang Du et al </w:t>
      </w:r>
      <w:r w:rsidR="00CD5FDB"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30241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ua81xtiJ","properties":{"formattedCitation":"(Du &amp; Lu, 2010)","plainCitation":"(Du &amp; Lu, 2010)","dontUpdate":true,"noteIndex":0},"citationItems":[{"id":190,"uris":["http://zotero.org/users/15982792/items/UL3WKPQ8"],"itemData":{"id":190,"type":"paper-conference","abstract":"In this paper, a battery-integrated boost converter for module-based series connected photovoltaic (PV) system is analyzed. Each PV module has its own battery and DC/DC converter. The converter achieves maximum power point tracking (MPPT) and battery charging. Application of proposed converter to module-based series connected PV system can maintain string voltage and save an additional voltage amplification stage. Steady-state analysis of the converter to determine the power flow equations is presented. Three advantages comparing with the conventional series connected boost converter are reported. Simulation and experimental results of a laboratory prototype are presented.","container-title":"The 2010 International Power Electronics Conference - ECCE ASIA -","DOI":"10.1109/IPEC.2010.5543655","event-title":"The 2010 International Power Electronics Conference - ECCE ASIA -","page":"694-698","source":"IEEE Xplore","title":"Analysis of a battery-integrated boost converter for module-based series connected photovoltaic system","URL":"https://ieeexplore.ieee.org/document/5543655","author":[{"family":"Du","given":"Yang"},{"family":"Lu","given":"Dylan Dah-Chuan"}],"accessed":{"date-parts":[["2025",3,30]]},"issued":{"date-parts":[["2010",6]]}}}],"schema":"https://github.com/citation-style-language/schema/raw/master/csl-citation.json"} </w:instrText>
      </w:r>
      <w:r w:rsidR="00CD5FDB"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5FDB" w:rsidRPr="00B10F01">
        <w:rPr>
          <w:rFonts w:ascii="Times New Roman" w:hAnsi="Times New Roman" w:cs="Times New Roman"/>
          <w:sz w:val="24"/>
          <w:szCs w:val="24"/>
        </w:rPr>
        <w:t>(2010)</w:t>
      </w:r>
      <w:r w:rsidR="00CD5FDB"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Each PV module</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as its battery and DC/DC converter. Th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 achieves MPP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battery charg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The application</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converter to</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 module-based series-connect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V system can mai</w:t>
      </w:r>
      <w:r w:rsidR="004429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tain string voltage and save an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additional voltage amplification stage. Steady-sta</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e analysis of the converter to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determine the power flow equations was presented. Three a</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vantag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compared</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conventional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eries-connect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oost converte</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 were reported. Simulation an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l results of a labor</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tory prototype were presente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or conventional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paralle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V sources, the current ri</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ple at the load side increases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hen the rippl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re</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dded up from each converter, w</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ich also reduces th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lifetime</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of the ba</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ttery storage</w:t>
      </w:r>
      <w:r w:rsidR="0070672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ven though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ripple was able to be reduced by increasing switching frequency, the extra switching losses must be taken into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account. In this paper, a switching technique was</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based on paralleled multiple-input sources w</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th boost converters. Since 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ripple of the battery charging current can be min</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mized without the restrictions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of source voltages, currents</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duty cycles, t</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T algorithm was also able to be implemented </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ith the proposed technique for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integrating renewables into the smart grid. The p</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oposed technique was validate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through detailed numerical analysis, simulation</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sults.</w:t>
      </w:r>
    </w:p>
    <w:p w14:paraId="14D5BBA5" w14:textId="59C97537" w:rsidR="00FF0B71" w:rsidRPr="00B10F01" w:rsidRDefault="00FF0B71" w:rsidP="00167D44">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odelling and control design of the PV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er system us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uck-Boos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 was pres</w:t>
      </w:r>
      <w:r w:rsidR="00706727" w:rsidRPr="00B10F01">
        <w:rPr>
          <w:rFonts w:ascii="Times New Roman" w:hAnsi="Times New Roman" w:cs="Times New Roman"/>
          <w:color w:val="000000" w:themeColor="text1"/>
          <w:sz w:val="24"/>
          <w:szCs w:val="24"/>
          <w14:textOutline w14:w="0" w14:cap="flat" w14:cmpd="sng" w14:algn="ctr">
            <w14:noFill/>
            <w14:prstDash w14:val="solid"/>
            <w14:round/>
          </w14:textOutline>
        </w:rPr>
        <w:t>ented by B. SreeManju et al</w: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652BE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MAlF5gBx","properties":{"formattedCitation":"(School of Electrical Engineering, KIIT University, Bhubaneshwar-751024, Odisha, India et al., 2011)","plainCitation":"(School of Electrical Engineering, KIIT University, Bhubaneshwar-751024, Odisha, India et al., 2011)","dontUpdate":true,"noteIndex":0},"citationItems":[{"id":193,"uris":["http://zotero.org/users/15982792/items/8VTV7R9T"],"itemData":{"id":193,"type":"article-journal","abstract":"The need of Solar Photovoltaics has increased greatly in comparison to the traditional non-renewable energy sources. These resources are a promising solution for the future day’s energy requirement. Extracting maximum energy from the solar panels increases the overall efficiency of the system. Maximum power point is the point in the I-V curve of the solar module where the current and voltage corresponding to this point is maximum and more of electrical energy is extracted other than mechanical and thermal energy. In order to make best use of the PV system there are two ways i.e. orienting the panels in the direction of solar radiation and secondly electrically tracking the maximum power point by load matching. There are various methods of working of MPPT. In this paper two major methods i.e. the Perturb and Observance method and the Incremental Conductance method are taken. By using Matlab simulation of PV system using a Buck-Boost converter the two methods are tested and the energy and efficiency of both the methods are calculated. It is clear that though P and O method is simple Incremental Conductance method gives a better result.","container-title":"Indian Journal of Applied Research","DOI":"10.15373/2249555X/MAY2013/62","ISSN":"2249555X, 2249555X","issue":"5","journalAbbreviation":"IJAR","language":"en","page":"206-208","source":"DOI.org (Crossref)","title":"A Comparative Study of Perturb-Observance Method and Incremental Conductance Method","volume":"3","author":[{"literal":"School of Electrical Engineering, KIIT University, Bhubaneshwar-751024, Odisha, India"},{"family":"Pradhan","given":"Arjyadhara"},{"family":"Dr S.M Ali","given":"Dr S.M Ali"},{"family":"Dash","given":"Ritesh"}],"issued":{"date-parts":[["2011",10,1]]}}}],"schema":"https://github.com/citation-style-language/schema/raw/master/csl-citation.json"} </w:instrTex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0A67D8" w:rsidRPr="00B10F01">
        <w:rPr>
          <w:rFonts w:ascii="Times New Roman" w:hAnsi="Times New Roman" w:cs="Times New Roman"/>
          <w:sz w:val="24"/>
          <w:szCs w:val="24"/>
        </w:rPr>
        <w:t>(</w:t>
      </w:r>
      <w:r w:rsidR="00416B9C" w:rsidRPr="00B10F01">
        <w:rPr>
          <w:rFonts w:ascii="Times New Roman" w:hAnsi="Times New Roman" w:cs="Times New Roman"/>
          <w:sz w:val="24"/>
          <w:szCs w:val="24"/>
        </w:rPr>
        <w:t>2011)</w: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controller was designed t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lance the power flow from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module to the ba</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ttery and the load</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that PV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was utilized effectively and the battery was c</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arged in three charging step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past technology was bas</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 on Centralize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nverters, present on String Inverters</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u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ure on AC-Modules and AC-Cell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Yun-Pam Lee et al focused on a DC to AC In</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verter</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 switching system;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bility to generate the drive voltag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witch</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 power supply between the cit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lectrical system and the s</w:t>
      </w:r>
      <w:r w:rsidR="00830A70" w:rsidRPr="00B10F01">
        <w:rPr>
          <w:rFonts w:ascii="Times New Roman" w:hAnsi="Times New Roman" w:cs="Times New Roman"/>
          <w:color w:val="000000" w:themeColor="text1"/>
          <w:sz w:val="24"/>
          <w:szCs w:val="24"/>
          <w14:textOutline w14:w="0" w14:cap="flat" w14:cmpd="sng" w14:algn="ctr">
            <w14:noFill/>
            <w14:prstDash w14:val="solid"/>
            <w14:round/>
          </w14:textOutline>
        </w:rPr>
        <w:t>olar power system</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main aim is to construct a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t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mpleted</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low-cos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lar energy conversio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ystem</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 nov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hotovoltaic converter system was</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posed by J. H. R. Enslinan</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aFgORV14","properties":{"formattedCitation":"(Martins, 2018)","plainCitation":"(Martins, 2018)","dontUpdate":true,"noteIndex":0},"citationItems":[{"id":197,"uris":["http://zotero.org/users/15982792/items/XI8GXIPB"],"itemData":{"id":197,"type":"article-journal","abstract":"This paper proposes a novel approach to reduce the power processed by series-connected partial-power converters (S-PPC) applied to string/multi-string level maximum power point tracking photovoltaic systems. A design procedure based on the definition","container-title":"IEEE Transactions on Power Electronics","language":"en","source":"www.academia.edu","title":"Series-Connected Partial-Power Converters Applied to PV Systems: A Design Approach Based on Step-Up/Down Voltage Regulation Range","title-short":"Series-Connected Partial-Power Converters Applied to PV Systems","URL":"https://www.academia.edu/89220270/Series_Connected_Partial_Power_Converters_Applied_to_PV_Systems_A_Design_Approach_Based_on_Step_Up_Down_Voltage_Regulation_Range","author":[{"family":"Martins","given":"Mario Lucio Da Silva"}],"accessed":{"date-parts":[["2025",4,7]]},"issued":{"date-parts":[["2018",1,1]]}}}],"schema":"https://github.com/citation-style-language/schema/raw/master/csl-citation.json"} </w:instrTex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E904D0" w:rsidRPr="00B10F01">
        <w:rPr>
          <w:rFonts w:ascii="Times New Roman" w:hAnsi="Times New Roman" w:cs="Times New Roman"/>
          <w:sz w:val="24"/>
          <w:szCs w:val="24"/>
        </w:rPr>
        <w:t>(2018)</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mplementing a new maximum power point tra</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t>cking technique</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thre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unctions, battery regulation, inverting</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maximum-p</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wer-point tracking, needed fo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hotovoltaic systems with battery back-up, were integr</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ted in a singl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cost-effective</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 This converter charges the battery, oper</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tes close to th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MP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photovoltaic array</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orms a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v</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rter for a complex power loa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step</w:t>
      </w:r>
      <w:r w:rsidR="00DB5EF2"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own charger allows the combination of high-voltage PV arrays with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low-voltage</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tteries. A full description of the circuit and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actical measured results with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fficienci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a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esented.</w:t>
      </w:r>
    </w:p>
    <w:p w14:paraId="668C77FD" w14:textId="2CCBAB90" w:rsidR="00FF0B71" w:rsidRPr="00B10F01" w:rsidRDefault="00C94BFC"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0" w:name="_Toc201814153"/>
      <w:bookmarkStart w:id="51" w:name="_Toc203730995"/>
      <w:r>
        <w:rPr>
          <w:rFonts w:ascii="Times New Roman" w:hAnsi="Times New Roman" w:cs="Times New Roman"/>
          <w:color w:val="000000" w:themeColor="text1"/>
          <w14:textOutline w14:w="0" w14:cap="flat" w14:cmpd="sng" w14:algn="ctr">
            <w14:noFill/>
            <w14:prstDash w14:val="solid"/>
            <w14:round/>
          </w14:textOutline>
        </w:rPr>
        <w:lastRenderedPageBreak/>
        <w:t>2.2.2</w:t>
      </w:r>
      <w:r>
        <w:rPr>
          <w:rFonts w:ascii="Times New Roman" w:hAnsi="Times New Roman" w:cs="Times New Roman"/>
          <w:color w:val="000000" w:themeColor="text1"/>
          <w14:textOutline w14:w="0" w14:cap="flat" w14:cmpd="sng" w14:algn="ctr">
            <w14:noFill/>
            <w14:prstDash w14:val="solid"/>
            <w14:round/>
          </w14:textOutline>
        </w:rPr>
        <w:tab/>
      </w:r>
      <w:r w:rsidR="00DB5EF2" w:rsidRPr="00B10F01">
        <w:rPr>
          <w:rFonts w:ascii="Times New Roman" w:hAnsi="Times New Roman" w:cs="Times New Roman"/>
          <w:color w:val="000000" w:themeColor="text1"/>
          <w14:textOutline w14:w="0" w14:cap="flat" w14:cmpd="sng" w14:algn="ctr">
            <w14:noFill/>
            <w14:prstDash w14:val="solid"/>
            <w14:round/>
          </w14:textOutline>
        </w:rPr>
        <w:t>CLASSIFICATION BASED ON APPLICATION</w:t>
      </w:r>
      <w:bookmarkEnd w:id="50"/>
      <w:bookmarkEnd w:id="51"/>
    </w:p>
    <w:p w14:paraId="176999AC" w14:textId="184707EC" w:rsidR="00FF0B71" w:rsidRPr="00B10F01" w:rsidRDefault="00FF0B71" w:rsidP="00167D44">
      <w:pPr>
        <w:autoSpaceDE w:val="0"/>
        <w:autoSpaceDN w:val="0"/>
        <w:adjustRightInd w:val="0"/>
        <w:spacing w:after="0" w:line="480" w:lineRule="auto"/>
        <w:ind w:firstLine="720"/>
        <w:jc w:val="both"/>
        <w:rPr>
          <w:rFonts w:ascii="Times New Roman" w:hAnsi="Times New Roman" w:cs="Times New Roman"/>
          <w:sz w:val="24"/>
          <w:szCs w:val="24"/>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ontrol strategies in photovoltaic charge contro</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l</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clud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MPP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ere presented by V. Salas</w: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t al </w: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k5j6T51","properties":{"formattedCitation":"(Wang et al., 2011)","plainCitation":"(Wang et al., 2011)","dontUpdate":true,"noteIndex":0},"citationItems":[{"id":198,"uris":["http://zotero.org/users/15982792/items/RCV53Z9Q"],"itemData":{"id":198,"type":"article-journal","abstract":"With the increasingly prominent energy crisis and environmental pollution, the solar energy as a new and clean energy, has attracted much attention. Battery has a disadvantage of over-current in the traditional topology of PV system. In this paper, a novel topology of a stand-alone hybrid PV system where battery is connected with a DC bus via a parallel controller is adopted to solve the problem. Constant-voltage and current-limited control are realized by parallel controller to meet the energy storage of the system requirement and to protect the battery. Super capacitor is used to filter the PV cell output and to reduce the small charging and discharging cycle of the battery. An energy management strategy of the PV system is proposed to achieve the normal operation of the system, and to ensure the battery working in the optimal state to extend the battery lifetime. Finally, the proposed energy management strategy is verified by the results of simulation.","collection-title":"The Proceedings of International Conference on Smart Grid and Clean Energy Technologies (ICSGCE 2011","container-title":"Energy Procedia","DOI":"10.1016/j.egypro.2011.10.063","ISSN":"1876-6102","journalAbbreviation":"Energy Procedia","page":"471-479","source":"ScienceDirect","title":"Energy Management of Stand-Alone Hybrid PV System","volume":"12","author":[{"family":"Wang","given":"Chengjiang"},{"family":"Chen","given":"Wei"},{"family":"Shao","given":"Shao"},{"family":"Chen","given":"Zhenjie"},{"family":"Zhu","given":"Bin"},{"family":"Li","given":"Hongyan"}],"issued":{"date-parts":[["2011",1,1]]}}}],"schema":"https://github.com/citation-style-language/schema/raw/master/csl-citation.json"} </w:instrTex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D92D74" w:rsidRPr="00B10F01">
        <w:rPr>
          <w:rFonts w:ascii="Times New Roman" w:hAnsi="Times New Roman" w:cs="Times New Roman"/>
          <w:sz w:val="24"/>
          <w:szCs w:val="24"/>
        </w:rPr>
        <w:t>(2011)</w: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t has be</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n integrate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into</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Photovoltaic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tandalone</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 and has been simulate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oger Gules et al presented the analysis, design, a</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d implementation of a paralle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nected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MPPT</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 for stand-alon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hotov</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oltaic power gener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paralle</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 connection of the MPPT syste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educes the negative influence of power converter l</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ss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on</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overall efficienc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ecause only a part of th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power generate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is</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cessed by the MPPT syste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urthermore, all control algorithms used in the classical</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eries-connected MPPT can b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pplied to the parallel system. A simple bidirect</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onal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DC–DC</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 converter wa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for the MPPT implementation and presents t</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e functions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ttery charg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nd step-up converter. The operation characteristics of the pr</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posed circuit were </w:t>
      </w:r>
      <w:r w:rsidR="006D5EF3" w:rsidRPr="00B10F01">
        <w:rPr>
          <w:rFonts w:ascii="Times New Roman" w:hAnsi="Times New Roman" w:cs="Times New Roman"/>
          <w:color w:val="000000" w:themeColor="text1"/>
          <w:sz w:val="24"/>
          <w:szCs w:val="24"/>
          <w14:textOutline w14:w="0" w14:cap="flat" w14:cmpd="sng" w14:algn="ctr">
            <w14:noFill/>
            <w14:prstDash w14:val="solid"/>
            <w14:round/>
          </w14:textOutline>
        </w:rPr>
        <w:t>analyz</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d with the implementation of a prototype in a practical appl</w: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cation by S. Ozdemir et al </w: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tyPvakLN","properties":{"formattedCitation":"(Ozdemir et al., 2012)","plainCitation":"(Ozdemir et al., 2012)","dontUpdate":true,"noteIndex":0},"citationItems":[{"id":200,"uris":["http://zotero.org/users/15982792/items/EWWD757H"],"itemData":{"id":200,"type":"article-journal","abstract":"In this study, a single stage, three-phase, three-level neutral point clamped inverter is designed for grid connected renewable energy systems. The proposed voltage source inverter is operated in current controlled mode and a PI current controller is used for the production of switching pattern. Also the proposed inverter is operated in parallel with public grid by using phase locked loop method. Maximum power point tracking process which is aimed to obtain maximum energy from the supply is performed via the proposed inverter without using any additional DC-DC converter. Maximum power point tracking algorithm generates the current reference for the current controller. Results of experimental studies show that inverter output current is in phase with line and unity power factor operation is obtained. Also inverter output current total harmonic distortion is measured as 3.95%. This value is in the limits of international standards (5%).","container-title":"International Symposium on Power Electronics Power Electronics, Electrical Drives, Automation and Motion","DOI":"10.1109/SPEEDAM.2012.6264559","note":"event-title: 2012 International Symposium on Power Electronics, Electrical Drives, Automation and Motion (SPEEDAM 2012)\nISBN: 9781467313018 9781467312998 9781467313001\npublisher-place: Sorrento, Italy\npublisher: IEEE","page":"103-108","source":"Semantic Scholar","title":"Single stage three-level MPPT inverter for solar supplied systems","author":[{"family":"Ozdemir","given":"S."},{"family":"Altin","given":"N."},{"family":"Sefa","given":"I."}],"issued":{"date-parts":[["2012",6]]}}}],"schema":"https://github.com/citation-style-language/schema/raw/master/csl-citation.json"} </w:instrTex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541761" w:rsidRPr="00B10F01">
        <w:rPr>
          <w:rFonts w:ascii="Times New Roman" w:hAnsi="Times New Roman" w:cs="Times New Roman"/>
          <w:sz w:val="24"/>
          <w:szCs w:val="24"/>
        </w:rPr>
        <w:t>(2012)</w: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proposed voltage</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urce was operated i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current-controlle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 and a PI current controller was used for the production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witchin</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g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atter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hase Locked Loop method was used to op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at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oposed inverter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aralle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ith </w:t>
      </w:r>
      <w:r w:rsidR="006D5EF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grid.</w:t>
      </w:r>
    </w:p>
    <w:p w14:paraId="49391BFF" w14:textId="3D4AE808" w:rsidR="00FF0B71" w:rsidRPr="00B10F01" w:rsidRDefault="00C94BFC"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2" w:name="_Toc201814154"/>
      <w:bookmarkStart w:id="53" w:name="_Toc203730996"/>
      <w:r>
        <w:rPr>
          <w:rFonts w:ascii="Times New Roman" w:hAnsi="Times New Roman" w:cs="Times New Roman"/>
          <w:color w:val="000000" w:themeColor="text1"/>
          <w14:textOutline w14:w="0" w14:cap="flat" w14:cmpd="sng" w14:algn="ctr">
            <w14:noFill/>
            <w14:prstDash w14:val="solid"/>
            <w14:round/>
          </w14:textOutline>
        </w:rPr>
        <w:t>2.2.3</w:t>
      </w:r>
      <w:r>
        <w:rPr>
          <w:rFonts w:ascii="Times New Roman" w:hAnsi="Times New Roman" w:cs="Times New Roman"/>
          <w:color w:val="000000" w:themeColor="text1"/>
          <w14:textOutline w14:w="0" w14:cap="flat" w14:cmpd="sng" w14:algn="ctr">
            <w14:noFill/>
            <w14:prstDash w14:val="solid"/>
            <w14:round/>
          </w14:textOutline>
        </w:rPr>
        <w:tab/>
      </w:r>
      <w:r w:rsidR="00DB5EF2" w:rsidRPr="00B10F01">
        <w:rPr>
          <w:rFonts w:ascii="Times New Roman" w:hAnsi="Times New Roman" w:cs="Times New Roman"/>
          <w:color w:val="000000" w:themeColor="text1"/>
          <w14:textOutline w14:w="0" w14:cap="flat" w14:cmpd="sng" w14:algn="ctr">
            <w14:noFill/>
            <w14:prstDash w14:val="solid"/>
            <w14:round/>
          </w14:textOutline>
        </w:rPr>
        <w:t>APPLICATION</w:t>
      </w:r>
      <w:bookmarkEnd w:id="52"/>
      <w:bookmarkEnd w:id="53"/>
    </w:p>
    <w:p w14:paraId="5174402A" w14:textId="39FE7782" w:rsidR="00FF0B71" w:rsidRPr="00B10F01" w:rsidRDefault="00FF0B71" w:rsidP="00167D44">
      <w:pPr>
        <w:autoSpaceDE w:val="0"/>
        <w:autoSpaceDN w:val="0"/>
        <w:adjustRightInd w:val="0"/>
        <w:spacing w:after="0"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 Schuch, et al</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KKivWell","properties":{"formattedCitation":"(Nixon et al., 2021)","plainCitation":"(Nixon et al., 2021)","noteIndex":0},"citationItems":[{"id":399,"uris":["http://zotero.org/users/15982792/items/44ELT8Q4"],"itemData":{"id":399,"type":"article-journal","abstract":"This paper examines the gap between the design and in-situ performance of solar streetlight interventions in two humanitarian settings. Displaced settlements often lack street lighting and electricity. Given that off-grid solar streetlights produce surplus energy, we hypothesized that this energy could be made available for daily usage, to improve system performance and provide further energy access to displaced populations. We recognize, however, that solar streetlight performance and longevity have typically been poor in remote and refugee settings. Eleven solar streetlights were fitted with ground-level sockets and their performance monitored, in two displaced settlements: a refugee camp in Rwanda and an internally displaced population settlement in Nepal. Considerable performance gaps were found across all eleven systems. Inefficient lights and mismatching system components were major issues at both sites, reducing targeted designed performance ratios by 33% and 53% on average in Rwanda and Nepal, respectively. The challenges of deploying these types of systems in temporary settlements are outlined and a number of suggestions are made to guide future developments in the design and implementation of sustainable solar streetlight interventions.","container-title":"Renewable Energy","DOI":"10.1016/j.renene.2021.05.105","ISSN":"0960-1481","journalAbbreviation":"Renewable Energy","page":"895-914","source":"ScienceDirect","title":"Analysis of standalone solar streetlights for improved energy access in displaced settlements","volume":"177","author":[{"family":"Nixon","given":"J. D."},{"family":"Bhargava","given":"K."},{"family":"Halford","given":"A."},{"family":"Gaura","given":"E."}],"issued":{"date-parts":[["2021",11,1]]}}}],"schema":"https://github.com/citation-style-language/schema/raw/master/csl-citation.json"} </w:instrTex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766B8" w:rsidRPr="00B10F01">
        <w:rPr>
          <w:rFonts w:ascii="Times New Roman" w:hAnsi="Times New Roman" w:cs="Times New Roman"/>
          <w:sz w:val="24"/>
          <w:szCs w:val="24"/>
        </w:rPr>
        <w:t>(2021)</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an autonomous street lighti</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g system based on solar energ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imary source, batteries a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econdary source, and lighting 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itting diodes (LEDs) </w:t>
      </w:r>
      <w:r w:rsidR="0001020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01020E" w:rsidRPr="00B10F01">
        <w:rPr>
          <w:rFonts w:ascii="Times New Roman" w:hAnsi="Times New Roman" w:cs="Times New Roman"/>
          <w:color w:val="000000" w:themeColor="text1"/>
          <w:sz w:val="24"/>
          <w:szCs w:val="24"/>
          <w14:textOutline w14:w="0" w14:cap="flat" w14:cmpd="sng" w14:algn="ctr">
            <w14:noFill/>
            <w14:prstDash w14:val="solid"/>
            <w14:round/>
          </w14:textOutline>
        </w:rPr>
        <w:t>lighting sourc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system is being presen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 as an alternative for remot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localities, like roads and crossroads. Besides, it presen</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s high efficiency, because al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wer stages were implemented i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design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L</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s fixture, in order t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place a 70W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high-press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dium (HPS) lamp, w</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 performed. This design tak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nto account the human eye response in isotopic cond</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tions. </w:t>
      </w:r>
      <w:r w:rsidR="00C94BFC" w:rsidRPr="00B10F01">
        <w:rPr>
          <w:rFonts w:ascii="Times New Roman" w:hAnsi="Times New Roman" w:cs="Times New Roman"/>
          <w:color w:val="000000" w:themeColor="text1"/>
          <w:sz w:val="24"/>
          <w:szCs w:val="24"/>
          <w14:textOutline w14:w="0" w14:cap="flat" w14:cmpd="sng" w14:algn="ctr">
            <w14:noFill/>
            <w14:prstDash w14:val="solid"/>
            <w14:round/>
          </w14:textOutline>
        </w:rPr>
        <w:t>E</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xperimental results were presented with the LED driver and battery charg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battery charger pr</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sents three control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modes: MPP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stant current mode</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stant voltage mode. The control mode depends on the battery state</w:t>
      </w:r>
      <w:r w:rsidR="00C45B3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harged/discharged) and solar irradiance level. The battery charger input impedance</w:t>
      </w:r>
      <w:r w:rsidR="00C45B3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as analy</w:t>
      </w:r>
      <w:r w:rsidR="00EB050B" w:rsidRPr="00B10F01">
        <w:rPr>
          <w:rFonts w:ascii="Times New Roman" w:hAnsi="Times New Roman" w:cs="Times New Roman"/>
          <w:color w:val="000000" w:themeColor="text1"/>
          <w:sz w:val="24"/>
          <w:szCs w:val="24"/>
          <w14:textOutline w14:w="0" w14:cap="flat" w14:cmpd="sng" w14:algn="ctr">
            <w14:noFill/>
            <w14:prstDash w14:val="solid"/>
            <w14:round/>
          </w14:textOutline>
        </w:rPr>
        <w:t>z</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d in order to ensure that the MPPT was obtained for any solar irradianc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panel temperatur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Yi-Hwa Liu</w: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Ti3ObuKe","properties":{"formattedCitation":"(Liu et al., 2005)","plainCitation":"(Liu et al., 2005)","dontUpdate":true,"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A1716" w:rsidRPr="00B10F01">
        <w:rPr>
          <w:rFonts w:ascii="Times New Roman" w:hAnsi="Times New Roman" w:cs="Times New Roman"/>
          <w:sz w:val="24"/>
          <w:szCs w:val="24"/>
        </w:rPr>
        <w:t>(2005)</w: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posed a MPP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attery charg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pow</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r generation system depends o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rra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emperature and solar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insol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refore, a dig</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tal controller was required t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mplement the MPPT algorithm. In this paper, the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MPP</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lgorith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as implemented based on a PIC16F877 microcon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oller. In addition to the 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lgorithm, a PV mathematical model was presented in 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is paper.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 detailed</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scriptio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design and implementation of the pr</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posed battery charger was als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discussed. Simulation and experimental results d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onstrate the effectiveness an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validity of the proposed system.</w:t>
      </w:r>
    </w:p>
    <w:p w14:paraId="31BDAF8C" w14:textId="18DE1EE2" w:rsidR="004E2C72" w:rsidRPr="00B10F01" w:rsidRDefault="00C94BFC"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54" w:name="_Toc201814155"/>
      <w:bookmarkStart w:id="55" w:name="_Toc203730997"/>
      <w:r>
        <w:rPr>
          <w:rFonts w:ascii="Times New Roman" w:hAnsi="Times New Roman" w:cs="Times New Roman"/>
          <w:color w:val="000000" w:themeColor="text1"/>
          <w:sz w:val="24"/>
          <w:szCs w:val="24"/>
          <w14:textOutline w14:w="0" w14:cap="flat" w14:cmpd="sng" w14:algn="ctr">
            <w14:noFill/>
            <w14:prstDash w14:val="solid"/>
            <w14:round/>
          </w14:textOutline>
        </w:rPr>
        <w:t>2.3</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7D4E3B" w:rsidRPr="00B10F01">
        <w:rPr>
          <w:rFonts w:ascii="Times New Roman" w:hAnsi="Times New Roman" w:cs="Times New Roman"/>
          <w:color w:val="000000" w:themeColor="text1"/>
          <w:sz w:val="24"/>
          <w:szCs w:val="24"/>
          <w14:textOutline w14:w="0" w14:cap="flat" w14:cmpd="sng" w14:algn="ctr">
            <w14:noFill/>
            <w14:prstDash w14:val="solid"/>
            <w14:round/>
          </w14:textOutline>
        </w:rPr>
        <w:t>GENERAL REVIEW</w:t>
      </w:r>
      <w:bookmarkEnd w:id="54"/>
      <w:bookmarkEnd w:id="55"/>
    </w:p>
    <w:p w14:paraId="104A85DE" w14:textId="3DB144FB" w:rsidR="007D4E3B" w:rsidRPr="00B10F01" w:rsidRDefault="007D4E3B"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A chronological general review of </w:t>
      </w:r>
      <w:r w:rsidRPr="00B10F01">
        <w:rPr>
          <w:rStyle w:val="Strong"/>
          <w:rFonts w:eastAsiaTheme="majorEastAsia"/>
          <w:b w:val="0"/>
          <w:color w:val="000000" w:themeColor="text1"/>
          <w14:textOutline w14:w="0" w14:cap="flat" w14:cmpd="sng" w14:algn="ctr">
            <w14:noFill/>
            <w14:prstDash w14:val="solid"/>
            <w14:round/>
          </w14:textOutline>
        </w:rPr>
        <w:t>solar charge controllers</w:t>
      </w:r>
      <w:r w:rsidRPr="00B10F01">
        <w:rPr>
          <w:color w:val="000000" w:themeColor="text1"/>
          <w14:textOutline w14:w="0" w14:cap="flat" w14:cmpd="sng" w14:algn="ctr">
            <w14:noFill/>
            <w14:prstDash w14:val="solid"/>
            <w14:round/>
          </w14:textOutline>
        </w:rPr>
        <w:t xml:space="preserve"> traces their evolution over the years, from the early days of solar power systems to the advanced, intelligent charge management systems used today. Here</w:t>
      </w:r>
      <w:r w:rsidR="003073F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an overview of the development:</w:t>
      </w:r>
    </w:p>
    <w:p w14:paraId="15FE4A40" w14:textId="51FD99D8"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6" w:name="_Toc201814156"/>
      <w:bookmarkStart w:id="57" w:name="_Toc203730998"/>
      <w:r>
        <w:rPr>
          <w:rStyle w:val="Strong"/>
          <w:rFonts w:ascii="Times New Roman" w:hAnsi="Times New Roman" w:cs="Times New Roman"/>
          <w:b w:val="0"/>
          <w:bCs w:val="0"/>
          <w:color w:val="000000" w:themeColor="text1"/>
          <w14:textOutline w14:w="0" w14:cap="flat" w14:cmpd="sng" w14:algn="ctr">
            <w14:noFill/>
            <w14:prstDash w14:val="solid"/>
            <w14:round/>
          </w14:textOutline>
        </w:rPr>
        <w:t>2.3.1</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EARLY STAGES (1970S–1980S)</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56"/>
      <w:bookmarkEnd w:id="57"/>
    </w:p>
    <w:p w14:paraId="5773405B" w14:textId="77777777" w:rsidR="007D4E3B" w:rsidRPr="00B10F01" w:rsidRDefault="007D4E3B" w:rsidP="00167D44">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sic Solar Power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arly solar power systems were simple, with basic charge regulation needed for the battery banks. These systems primarily use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ode-base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s to prevent reverse current flow at night, which could discharge the batteries.</w:t>
      </w:r>
    </w:p>
    <w:p w14:paraId="7B78CB5B" w14:textId="77777777" w:rsidR="007D4E3B" w:rsidRPr="00B10F01" w:rsidRDefault="007D4E3B" w:rsidP="00167D44">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Shunt Regulato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ne of the first types of charge controllers was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hunt regulat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which connected a transistor or relay in parallel with the battery. It would divert excess current when the battery was fully charged, preventing overcharging.</w:t>
      </w:r>
    </w:p>
    <w:p w14:paraId="641E5C44" w14:textId="21646C02" w:rsidR="007D4E3B" w:rsidRPr="00B10F01" w:rsidRDefault="007D4E3B" w:rsidP="00167D44">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mited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controllers had minimal sophistication and lacked the ability to optimize performance or monitor battery health in a detailed manner</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gHCHH5xi","properties":{"formattedCitation":"(Koutroulis et al., 2001)","plainCitation":"(Koutroulis et al., 2001)","noteIndex":0},"citationItems":[{"id":149,"uris":["http://zotero.org/users/15982792/items/INGT4GC2"],"itemData":{"id":149,"type":"article-journal","abstract":"Maximum power point tracking (MPPT) is used in photovoltaic (PV) systems to maximize the photovoltaic array output power, irrespective of the temperature and irradiation conditions and of the load electrical characteristics. A new MPPT system has been developed, consisting of a Buck-type dc/dc converter, which is controlled by a microcontroller-based unit. The main difference between the method used in the proposed MPPT system and other techniques used in the past is that the PV array output power is used to directly control the dc/dc converter, thus reducing the complexity of the system. The resulting system has high-efficiency, lower-cost and can be easily modified to handle more energy sources (e.g., wind-generators). The experimental results show that the use of the proposed MPPT control increases the PV output power by as much as 15% compared to the case where the dc/dc converter duty cycle is set such that the PV array produces the maximum power at 1 kW/m2 and 25 C.","container-title":"IEEE Transactions on Power Electronics","DOI":"10.1109/63.903988","ISSN":"0885-8993, 1941-0107","issue":"1","journalAbbreviation":"IEEE Trans. Power Electron.","language":"en","license":"https://ieeexplore.ieee.org/Xplorehelp/downloads/license-information/IEEE.html","page":"46-54","source":"DOI.org (Crossref)","title":"Development of a microcontroller-based, photovoltaic maximum power point tracking control system","volume":"16","author":[{"family":"Koutroulis","given":"E."},{"family":"Kalaitzakis","given":"K."},{"family":"Voulgaris","given":"N.C."}],"issued":{"date-parts":[["2001",1]]}}}],"schema":"https://github.com/citation-style-language/schema/raw/master/csl-citation.json"} </w:instrText>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1D4F" w:rsidRPr="00B10F01">
        <w:rPr>
          <w:rFonts w:ascii="Times New Roman" w:hAnsi="Times New Roman" w:cs="Times New Roman"/>
          <w:sz w:val="24"/>
          <w:szCs w:val="24"/>
        </w:rPr>
        <w:t>(Koutroulis et al., 2001)</w:t>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BC6806E" w14:textId="274C8203"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8" w:name="_Toc201814157"/>
      <w:bookmarkStart w:id="59" w:name="_Toc203730999"/>
      <w:r>
        <w:rPr>
          <w:rStyle w:val="Strong"/>
          <w:rFonts w:ascii="Times New Roman" w:hAnsi="Times New Roman" w:cs="Times New Roman"/>
          <w:b w:val="0"/>
          <w:bCs w:val="0"/>
          <w:color w:val="000000" w:themeColor="text1"/>
          <w14:textOutline w14:w="0" w14:cap="flat" w14:cmpd="sng" w14:algn="ctr">
            <w14:noFill/>
            <w14:prstDash w14:val="solid"/>
            <w14:round/>
          </w14:textOutline>
        </w:rPr>
        <w:t>2.3.2</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DEVELOP</w:t>
      </w:r>
      <w:r w:rsidR="00A766B8"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MENT OF PWM</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CONTROLLERS (199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58"/>
      <w:bookmarkEnd w:id="59"/>
    </w:p>
    <w:p w14:paraId="0939F31A" w14:textId="77777777" w:rsidR="007D4E3B" w:rsidRPr="00B10F01" w:rsidRDefault="007D4E3B" w:rsidP="00167D44">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troduction of PWM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the growth of solar energy applications in off-grid and rural areas, more advanced charge controllers were develope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harge controll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gan to be introduced, which used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ul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chanism to control the charging current and voltage more effectively than previous designs.</w:t>
      </w:r>
    </w:p>
    <w:p w14:paraId="0F2FD8BB" w14:textId="77777777" w:rsidR="007D4E3B" w:rsidRPr="00B10F01" w:rsidRDefault="007D4E3B" w:rsidP="00167D44">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mproved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WM controllers were more efficient than older controllers because they used a process of gradually reducing the charging current as the battery approached its full charge, rather than cutting off the charge completely.</w:t>
      </w:r>
    </w:p>
    <w:p w14:paraId="399A3ED2" w14:textId="77777777" w:rsidR="007D4E3B" w:rsidRPr="00B10F01" w:rsidRDefault="007D4E3B" w:rsidP="00167D44">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st-Effectiv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systems were affordable and widely adopted for off-grid solar applications, where the focus was on improving battery life and charging efficiency.</w:t>
      </w:r>
    </w:p>
    <w:p w14:paraId="6D68E3AA" w14:textId="26B37CC7"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60" w:name="_Toc201814158"/>
      <w:bookmarkStart w:id="61" w:name="_Toc203731000"/>
      <w:r>
        <w:rPr>
          <w:rStyle w:val="Strong"/>
          <w:rFonts w:ascii="Times New Roman" w:hAnsi="Times New Roman" w:cs="Times New Roman"/>
          <w:b w:val="0"/>
          <w:bCs w:val="0"/>
          <w:color w:val="000000" w:themeColor="text1"/>
          <w14:textOutline w14:w="0" w14:cap="flat" w14:cmpd="sng" w14:algn="ctr">
            <w14:noFill/>
            <w14:prstDash w14:val="solid"/>
            <w14:round/>
          </w14:textOutline>
        </w:rPr>
        <w:t>2.3.3</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INTRODUCTION OF </w:t>
      </w:r>
      <w:r w:rsidR="00D0398B"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MPPT</w:t>
      </w:r>
      <w:r w:rsidR="00AF725D"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CONTROLLERS</w:t>
      </w:r>
      <w:r w:rsidR="00D0398B"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EARLY 200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60"/>
      <w:bookmarkEnd w:id="61"/>
    </w:p>
    <w:p w14:paraId="6BF2E7BE" w14:textId="4816EDA5" w:rsidR="007D4E3B" w:rsidRPr="00B10F01" w:rsidRDefault="007D4E3B" w:rsidP="00167D44">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most significant technological advancement in charge controllers came with the introduction of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echnology. MPPT charge controllers allow the system to track and extract the maximum available power from the solar panel, even when environmental conditions (such as sunlight) fluctuate.</w:t>
      </w:r>
    </w:p>
    <w:p w14:paraId="60B14EF2" w14:textId="77777777" w:rsidR="007D4E3B" w:rsidRPr="00B10F01" w:rsidRDefault="007D4E3B" w:rsidP="00167D44">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Better Utilization of Solar Ener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PPT controllers could adapt to varying sunlight conditions by continuously adjusting the operating point of the solar panels to match the maximum power point, significantly improving the efficiency of the system.</w:t>
      </w:r>
    </w:p>
    <w:p w14:paraId="0D2E7B8D" w14:textId="18B22607" w:rsidR="007D4E3B" w:rsidRPr="00B10F01" w:rsidRDefault="007D4E3B" w:rsidP="00167D44">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igh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PPT technology improved energy conversion by up to 30% compared to PWM controllers, particularly in situations where sunlight intensity was low or when battery voltages varied.</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4B467756" w14:textId="7A672C1D"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62" w:name="_Toc201814159"/>
      <w:bookmarkStart w:id="63" w:name="_Toc203731001"/>
      <w:r>
        <w:rPr>
          <w:rStyle w:val="Strong"/>
          <w:rFonts w:ascii="Times New Roman" w:hAnsi="Times New Roman" w:cs="Times New Roman"/>
          <w:b w:val="0"/>
          <w:bCs w:val="0"/>
          <w:color w:val="000000" w:themeColor="text1"/>
          <w14:textOutline w14:w="0" w14:cap="flat" w14:cmpd="sng" w14:algn="ctr">
            <w14:noFill/>
            <w14:prstDash w14:val="solid"/>
            <w14:round/>
          </w14:textOutline>
        </w:rPr>
        <w:t>2.3.4</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TECHNOLOGICAL </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ADVANCE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AND INTEGRATION (201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62"/>
      <w:bookmarkEnd w:id="63"/>
    </w:p>
    <w:p w14:paraId="695CF109"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 and Digital Controll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ring the 2010s, solar charge controllers became increasing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ny models integrated features such a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temperature compens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vanced charge algorith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real-time monitor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developments helped optimize battery performance and extend their lifespan.</w:t>
      </w:r>
    </w:p>
    <w:p w14:paraId="2D97DB75"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User Interface and Communic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odern charge controllers came with digital displays and communication ports (e.g., USB, Bluetooth, or Wi-Fi) that allowed users to monitor system performance remotely via apps or computer interfaces.</w:t>
      </w:r>
    </w:p>
    <w:p w14:paraId="35CAF4A4"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ybrid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ny controllers began integrating features for manag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 wind energy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even incorporating grid-tied capabilities for hybrid setups. This flexibility made the controllers adaptable to various renewable energy setups.</w:t>
      </w:r>
    </w:p>
    <w:p w14:paraId="461808F3"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vanced MPPT Algorith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re advanced MPPT algorithms were introduced, includ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ulti-point track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ynamic MPP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aptive track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thods that further improved efficiency in challenging conditions, like partial shading.</w:t>
      </w:r>
    </w:p>
    <w:p w14:paraId="231C3629" w14:textId="51560530"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64" w:name="_Toc201814160"/>
      <w:bookmarkStart w:id="65" w:name="_Toc203731002"/>
      <w:r>
        <w:rPr>
          <w:rStyle w:val="Strong"/>
          <w:rFonts w:ascii="Times New Roman" w:hAnsi="Times New Roman" w:cs="Times New Roman"/>
          <w:b w:val="0"/>
          <w:bCs w:val="0"/>
          <w:color w:val="000000" w:themeColor="text1"/>
          <w14:textOutline w14:w="0" w14:cap="flat" w14:cmpd="sng" w14:algn="ctr">
            <w14:noFill/>
            <w14:prstDash w14:val="solid"/>
            <w14:round/>
          </w14:textOutline>
        </w:rPr>
        <w:lastRenderedPageBreak/>
        <w:t>2.3.5</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RECENT TRENDS (202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AND BEYOND)</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64"/>
      <w:bookmarkEnd w:id="65"/>
    </w:p>
    <w:p w14:paraId="0C567B3E" w14:textId="77777777" w:rsidR="007D4E3B" w:rsidRPr="00B10F01" w:rsidRDefault="007D4E3B" w:rsidP="00167D44">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tegration with Energy Stor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solar charge controllers are now integrated into the broader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ergy storage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SS). These controllers manage not only the solar charging of batteries but also the distribution of power across different energy storage mediums.</w:t>
      </w:r>
    </w:p>
    <w:p w14:paraId="6CC2C3C6" w14:textId="77777777" w:rsidR="007D4E3B" w:rsidRPr="00B10F01" w:rsidRDefault="007D4E3B" w:rsidP="00167D44">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rtificial Intelligence (AI) and Machine Learn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ome of the latest controllers incorporate AI and machine learning algorithms to predict energy generation and consumption patterns, optimize charging schedules, and ensure more efficient battery management.</w:t>
      </w:r>
    </w:p>
    <w:p w14:paraId="06DD835C" w14:textId="77777777" w:rsidR="007D4E3B" w:rsidRPr="00B10F01" w:rsidRDefault="007D4E3B" w:rsidP="00167D44">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Grid Servic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the growth of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 grid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emand-response servic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olar charge controllers are evolving to interact with the grid to send excess power or manage the charging based on grid needs and tariffs.</w:t>
      </w:r>
    </w:p>
    <w:p w14:paraId="356A0EC6" w14:textId="66994C3C" w:rsidR="00E769F0" w:rsidRPr="00B10F01" w:rsidRDefault="007D4E3B" w:rsidP="00167D44">
      <w:pPr>
        <w:numPr>
          <w:ilvl w:val="0"/>
          <w:numId w:val="10"/>
        </w:numPr>
        <w:spacing w:before="100" w:beforeAutospacing="1" w:after="100" w:afterAutospacing="1" w:line="480" w:lineRule="auto"/>
        <w:jc w:val="both"/>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hanced Communication &amp; Io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controllers integrate with IoT (Internet of Things) for full system integration, enabling automatic adjustments and remote troubleshoot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loud-based monitor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becoming more common, allowing system performance to be tracked on a global scale, improving system reliability and reducing maintenance costs.</w:t>
      </w:r>
    </w:p>
    <w:p w14:paraId="28576E02" w14:textId="24A14A66" w:rsidR="00E769F0" w:rsidRPr="00B10F01" w:rsidRDefault="00E769F0" w:rsidP="00167D44">
      <w:pPr>
        <w:pStyle w:val="NormalWeb"/>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 cost of solar charge controllers is an important consideration when designing and implementing solar power systems, particularly for off-grid applications. The cost varies depending on factors such as type (PWM vs. MPPT), features, power capacity, and brand. This review discusses the costs associated with solar charge controllers, offering insights into the differences between types of controllers, their applications, and the key factors influencing cost.</w:t>
      </w:r>
    </w:p>
    <w:p w14:paraId="7E0FDD9B" w14:textId="2E81D7E9" w:rsidR="00E769F0" w:rsidRPr="00B10F01" w:rsidRDefault="003073F1" w:rsidP="00167D44">
      <w:pPr>
        <w:pStyle w:val="Heading3"/>
        <w:numPr>
          <w:ilvl w:val="0"/>
          <w:numId w:val="0"/>
        </w:numPr>
        <w:spacing w:line="480" w:lineRule="auto"/>
        <w:jc w:val="both"/>
        <w:rPr>
          <w:rStyle w:val="Strong"/>
          <w:rFonts w:ascii="Times New Roman" w:hAnsi="Times New Roman" w:cs="Times New Roman"/>
          <w:b w:val="0"/>
          <w:bCs w:val="0"/>
          <w:color w:val="000000" w:themeColor="text1"/>
          <w14:textOutline w14:w="0" w14:cap="flat" w14:cmpd="sng" w14:algn="ctr">
            <w14:noFill/>
            <w14:prstDash w14:val="solid"/>
            <w14:round/>
          </w14:textOutline>
        </w:rPr>
      </w:pPr>
      <w:bookmarkStart w:id="66" w:name="_Toc201814161"/>
      <w:bookmarkStart w:id="67" w:name="_Toc203731003"/>
      <w:r>
        <w:rPr>
          <w:rStyle w:val="Strong"/>
          <w:rFonts w:ascii="Times New Roman" w:hAnsi="Times New Roman" w:cs="Times New Roman"/>
          <w:b w:val="0"/>
          <w:bCs w:val="0"/>
          <w:color w:val="000000" w:themeColor="text1"/>
          <w14:textOutline w14:w="0" w14:cap="flat" w14:cmpd="sng" w14:algn="ctr">
            <w14:noFill/>
            <w14:prstDash w14:val="solid"/>
            <w14:round/>
          </w14:textOutline>
        </w:rPr>
        <w:lastRenderedPageBreak/>
        <w:t>2.3.6</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E769F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Comparative Analysis of Cost: PWM vs. MPPT</w:t>
      </w:r>
      <w:bookmarkEnd w:id="66"/>
      <w:bookmarkEnd w:id="67"/>
    </w:p>
    <w:p w14:paraId="73EF8507" w14:textId="5E4F8FCD" w:rsidR="000C6893" w:rsidRPr="000C6893" w:rsidRDefault="000C6893" w:rsidP="00167D44">
      <w:pPr>
        <w:pStyle w:val="Caption"/>
        <w:keepNext/>
        <w:spacing w:line="480" w:lineRule="auto"/>
        <w:rPr>
          <w:rFonts w:ascii="Times New Roman" w:hAnsi="Times New Roman" w:cs="Times New Roman"/>
          <w:color w:val="auto"/>
          <w:sz w:val="24"/>
          <w:szCs w:val="24"/>
        </w:rPr>
      </w:pPr>
      <w:bookmarkStart w:id="68" w:name="_Toc201845253"/>
      <w:bookmarkStart w:id="69" w:name="_Toc202251855"/>
      <w:r w:rsidRPr="000C6893">
        <w:rPr>
          <w:rFonts w:ascii="Times New Roman" w:hAnsi="Times New Roman" w:cs="Times New Roman"/>
          <w:color w:val="auto"/>
          <w:sz w:val="24"/>
          <w:szCs w:val="24"/>
        </w:rPr>
        <w:t xml:space="preserve">Table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SEQ Table \* ARABIC </w:instrText>
      </w:r>
      <w:r w:rsidRPr="000C6893">
        <w:rPr>
          <w:rFonts w:ascii="Times New Roman" w:hAnsi="Times New Roman" w:cs="Times New Roman"/>
          <w:color w:val="auto"/>
          <w:sz w:val="24"/>
          <w:szCs w:val="24"/>
        </w:rPr>
        <w:fldChar w:fldCharType="separate"/>
      </w:r>
      <w:r w:rsidR="002C185F">
        <w:rPr>
          <w:rFonts w:ascii="Times New Roman" w:hAnsi="Times New Roman" w:cs="Times New Roman"/>
          <w:noProof/>
          <w:color w:val="auto"/>
          <w:sz w:val="24"/>
          <w:szCs w:val="24"/>
        </w:rPr>
        <w:t>1</w:t>
      </w:r>
      <w:r w:rsidRPr="000C6893">
        <w:rPr>
          <w:rFonts w:ascii="Times New Roman" w:hAnsi="Times New Roman" w:cs="Times New Roman"/>
          <w:color w:val="auto"/>
          <w:sz w:val="24"/>
          <w:szCs w:val="24"/>
        </w:rPr>
        <w:fldChar w:fldCharType="end"/>
      </w:r>
      <w:r w:rsidRPr="000C6893">
        <w:rPr>
          <w:rFonts w:ascii="Times New Roman" w:hAnsi="Times New Roman" w:cs="Times New Roman"/>
          <w:color w:val="auto"/>
          <w:sz w:val="24"/>
          <w:szCs w:val="24"/>
        </w:rPr>
        <w:t xml:space="preserve"> : </w:t>
      </w:r>
      <w:r>
        <w:rPr>
          <w:rFonts w:ascii="Times New Roman" w:hAnsi="Times New Roman" w:cs="Times New Roman"/>
          <w:color w:val="auto"/>
          <w:sz w:val="24"/>
          <w:szCs w:val="24"/>
        </w:rPr>
        <w:t>C</w:t>
      </w:r>
      <w:r w:rsidRPr="000C6893">
        <w:rPr>
          <w:rFonts w:ascii="Times New Roman" w:hAnsi="Times New Roman" w:cs="Times New Roman"/>
          <w:color w:val="auto"/>
          <w:sz w:val="24"/>
          <w:szCs w:val="24"/>
        </w:rPr>
        <w:t xml:space="preserve">ost comparison between PWM and MPPT solar charge controller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ADDIN ZOTERO_ITEM CSL_CITATION {"citationID":"oQe3VryD","properties":{"formattedCitation":"(LokeshReddy et al., 2017)","plainCitation":"(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Pr="000C6893">
        <w:rPr>
          <w:rFonts w:ascii="Times New Roman" w:hAnsi="Times New Roman" w:cs="Times New Roman"/>
          <w:color w:val="auto"/>
          <w:sz w:val="24"/>
          <w:szCs w:val="24"/>
        </w:rPr>
        <w:fldChar w:fldCharType="separate"/>
      </w:r>
      <w:r w:rsidRPr="000C6893">
        <w:rPr>
          <w:rFonts w:ascii="Times New Roman" w:hAnsi="Times New Roman" w:cs="Times New Roman"/>
          <w:color w:val="auto"/>
          <w:sz w:val="24"/>
          <w:szCs w:val="24"/>
        </w:rPr>
        <w:t>(LokeshReddy et al., 2017)</w:t>
      </w:r>
      <w:bookmarkEnd w:id="68"/>
      <w:bookmarkEnd w:id="69"/>
      <w:r w:rsidRPr="000C6893">
        <w:rPr>
          <w:rFonts w:ascii="Times New Roman" w:hAnsi="Times New Roman" w:cs="Times New Roman"/>
          <w:color w:val="auto"/>
          <w:sz w:val="24"/>
          <w:szCs w:val="24"/>
        </w:rPr>
        <w:fldChar w:fldCharType="end"/>
      </w:r>
    </w:p>
    <w:tbl>
      <w:tblPr>
        <w:tblStyle w:val="TableGrid"/>
        <w:tblW w:w="9805" w:type="dxa"/>
        <w:tblLook w:val="04A0" w:firstRow="1" w:lastRow="0" w:firstColumn="1" w:lastColumn="0" w:noHBand="0" w:noVBand="1"/>
      </w:tblPr>
      <w:tblGrid>
        <w:gridCol w:w="2009"/>
        <w:gridCol w:w="2756"/>
        <w:gridCol w:w="5040"/>
      </w:tblGrid>
      <w:tr w:rsidR="00646716" w:rsidRPr="00B10F01" w14:paraId="6B960246" w14:textId="77777777" w:rsidTr="00552644">
        <w:trPr>
          <w:trHeight w:val="638"/>
        </w:trPr>
        <w:tc>
          <w:tcPr>
            <w:tcW w:w="2009" w:type="dxa"/>
          </w:tcPr>
          <w:p w14:paraId="2ADFA15D"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bCs/>
                <w:color w:val="000000" w:themeColor="text1"/>
                <w:sz w:val="24"/>
                <w:szCs w:val="24"/>
                <w14:textOutline w14:w="0" w14:cap="flat" w14:cmpd="sng" w14:algn="ctr">
                  <w14:noFill/>
                  <w14:prstDash w14:val="solid"/>
                  <w14:round/>
                </w14:textOutline>
              </w:rPr>
              <w:t>Feature</w:t>
            </w:r>
          </w:p>
        </w:tc>
        <w:tc>
          <w:tcPr>
            <w:tcW w:w="2756" w:type="dxa"/>
          </w:tcPr>
          <w:p w14:paraId="603E3D2E"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ontrollers</w:t>
            </w:r>
          </w:p>
        </w:tc>
        <w:tc>
          <w:tcPr>
            <w:tcW w:w="5040" w:type="dxa"/>
          </w:tcPr>
          <w:p w14:paraId="4EBE0A17"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Controllers</w:t>
            </w:r>
          </w:p>
        </w:tc>
      </w:tr>
      <w:tr w:rsidR="00075426" w:rsidRPr="00B10F01" w14:paraId="24C30E10" w14:textId="77777777" w:rsidTr="00552644">
        <w:trPr>
          <w:trHeight w:val="605"/>
        </w:trPr>
        <w:tc>
          <w:tcPr>
            <w:tcW w:w="2009" w:type="dxa"/>
          </w:tcPr>
          <w:p w14:paraId="74E2232C"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st Range</w:t>
            </w:r>
          </w:p>
        </w:tc>
        <w:tc>
          <w:tcPr>
            <w:tcW w:w="2756" w:type="dxa"/>
            <w:vAlign w:val="center"/>
          </w:tcPr>
          <w:p w14:paraId="226C56FB" w14:textId="6BFEEA0E" w:rsidR="00646716" w:rsidRPr="00B10F01" w:rsidRDefault="008476F7"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000</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300,000</w:t>
            </w:r>
          </w:p>
        </w:tc>
        <w:tc>
          <w:tcPr>
            <w:tcW w:w="5040" w:type="dxa"/>
            <w:vAlign w:val="center"/>
          </w:tcPr>
          <w:p w14:paraId="3151A8BC" w14:textId="5BCE06D8" w:rsidR="00646716" w:rsidRPr="00B10F01" w:rsidRDefault="00654011"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0,000</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1,800,000</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075426" w:rsidRPr="00B10F01" w14:paraId="358216E8" w14:textId="77777777" w:rsidTr="00552644">
        <w:trPr>
          <w:trHeight w:val="638"/>
        </w:trPr>
        <w:tc>
          <w:tcPr>
            <w:tcW w:w="2009" w:type="dxa"/>
          </w:tcPr>
          <w:p w14:paraId="69FF4684"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fficiency</w:t>
            </w:r>
          </w:p>
        </w:tc>
        <w:tc>
          <w:tcPr>
            <w:tcW w:w="2756" w:type="dxa"/>
            <w:vAlign w:val="center"/>
          </w:tcPr>
          <w:p w14:paraId="01411378"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bCs/>
                <w:color w:val="000000" w:themeColor="text1"/>
                <w:sz w:val="24"/>
                <w:szCs w:val="24"/>
                <w14:textOutline w14:w="0" w14:cap="flat" w14:cmpd="sng" w14:algn="ctr">
                  <w14:noFill/>
                  <w14:prstDash w14:val="solid"/>
                  <w14:round/>
                </w14:textOutline>
              </w:rPr>
              <w:t>Lower (90%-95%)</w:t>
            </w:r>
          </w:p>
        </w:tc>
        <w:tc>
          <w:tcPr>
            <w:tcW w:w="5040" w:type="dxa"/>
            <w:vAlign w:val="center"/>
          </w:tcPr>
          <w:p w14:paraId="38948A15"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Higher (95%-99%)</w:t>
            </w:r>
          </w:p>
        </w:tc>
      </w:tr>
      <w:tr w:rsidR="00075426" w:rsidRPr="00B10F01" w14:paraId="280E39AA" w14:textId="77777777" w:rsidTr="00552644">
        <w:trPr>
          <w:trHeight w:val="605"/>
        </w:trPr>
        <w:tc>
          <w:tcPr>
            <w:tcW w:w="2009" w:type="dxa"/>
          </w:tcPr>
          <w:p w14:paraId="5AB587F7"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est for</w:t>
            </w:r>
          </w:p>
        </w:tc>
        <w:tc>
          <w:tcPr>
            <w:tcW w:w="2756" w:type="dxa"/>
          </w:tcPr>
          <w:p w14:paraId="012DE5BA"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mall, low-power systems</w:t>
            </w:r>
          </w:p>
        </w:tc>
        <w:tc>
          <w:tcPr>
            <w:tcW w:w="5040" w:type="dxa"/>
            <w:vAlign w:val="center"/>
          </w:tcPr>
          <w:p w14:paraId="58D2BFA0"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arger, high-power, and complex systems</w:t>
            </w:r>
          </w:p>
        </w:tc>
      </w:tr>
      <w:tr w:rsidR="00075426" w:rsidRPr="00B10F01" w14:paraId="75A6C7A8" w14:textId="77777777" w:rsidTr="00552644">
        <w:trPr>
          <w:trHeight w:val="638"/>
        </w:trPr>
        <w:tc>
          <w:tcPr>
            <w:tcW w:w="2009" w:type="dxa"/>
          </w:tcPr>
          <w:p w14:paraId="44C6FA36"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pplications</w:t>
            </w:r>
          </w:p>
        </w:tc>
        <w:tc>
          <w:tcPr>
            <w:tcW w:w="2756" w:type="dxa"/>
            <w:vAlign w:val="center"/>
          </w:tcPr>
          <w:p w14:paraId="2079C016" w14:textId="6E0C96F4"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ff-grid</w:t>
            </w:r>
            <w:r w:rsidR="007876A5"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homes, small solar projects</w:t>
            </w:r>
          </w:p>
        </w:tc>
        <w:tc>
          <w:tcPr>
            <w:tcW w:w="5040" w:type="dxa"/>
            <w:vAlign w:val="center"/>
          </w:tcPr>
          <w:p w14:paraId="79CAD6FE"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ff-grid homes, commercial systems, hybrid systems</w:t>
            </w:r>
          </w:p>
        </w:tc>
      </w:tr>
      <w:tr w:rsidR="00075426" w:rsidRPr="00B10F01" w14:paraId="59EFD19C" w14:textId="77777777" w:rsidTr="00552644">
        <w:trPr>
          <w:trHeight w:val="605"/>
        </w:trPr>
        <w:tc>
          <w:tcPr>
            <w:tcW w:w="2009" w:type="dxa"/>
          </w:tcPr>
          <w:p w14:paraId="1A465BC3"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ergy Savings</w:t>
            </w:r>
          </w:p>
        </w:tc>
        <w:tc>
          <w:tcPr>
            <w:tcW w:w="2756" w:type="dxa"/>
            <w:vAlign w:val="center"/>
          </w:tcPr>
          <w:p w14:paraId="183B18B1"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rate (lower in larger systems)</w:t>
            </w:r>
          </w:p>
        </w:tc>
        <w:tc>
          <w:tcPr>
            <w:tcW w:w="5040" w:type="dxa"/>
            <w:vAlign w:val="center"/>
          </w:tcPr>
          <w:p w14:paraId="2E2EF167"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gnificant (20-30% more efficient)</w:t>
            </w:r>
          </w:p>
        </w:tc>
      </w:tr>
      <w:tr w:rsidR="00075426" w:rsidRPr="00B10F01" w14:paraId="0AA29FDB" w14:textId="77777777" w:rsidTr="00552644">
        <w:trPr>
          <w:trHeight w:val="638"/>
        </w:trPr>
        <w:tc>
          <w:tcPr>
            <w:tcW w:w="2009" w:type="dxa"/>
            <w:vAlign w:val="center"/>
          </w:tcPr>
          <w:p w14:paraId="60493BAA"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eatures</w:t>
            </w:r>
          </w:p>
        </w:tc>
        <w:tc>
          <w:tcPr>
            <w:tcW w:w="2756" w:type="dxa"/>
            <w:vAlign w:val="center"/>
          </w:tcPr>
          <w:p w14:paraId="7482DB78" w14:textId="77777777" w:rsidR="00646716" w:rsidRPr="00B10F01" w:rsidRDefault="00646716" w:rsidP="00167D44">
            <w:pPr>
              <w:spacing w:line="480" w:lineRule="auto"/>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Basic functionality, limited features</w:t>
            </w:r>
          </w:p>
        </w:tc>
        <w:tc>
          <w:tcPr>
            <w:tcW w:w="5040" w:type="dxa"/>
            <w:vAlign w:val="center"/>
          </w:tcPr>
          <w:p w14:paraId="5B2A8E51"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dvanced features, remote monitoring, adaptive charging</w:t>
            </w:r>
          </w:p>
        </w:tc>
      </w:tr>
      <w:tr w:rsidR="00075426" w:rsidRPr="00B10F01" w14:paraId="7C5C3B34" w14:textId="77777777" w:rsidTr="00552644">
        <w:trPr>
          <w:trHeight w:val="638"/>
        </w:trPr>
        <w:tc>
          <w:tcPr>
            <w:tcW w:w="2009" w:type="dxa"/>
            <w:vAlign w:val="center"/>
          </w:tcPr>
          <w:p w14:paraId="1BDB53A7" w14:textId="77777777" w:rsidR="00646716" w:rsidRPr="00B10F01" w:rsidRDefault="00646716" w:rsidP="00167D44">
            <w:pPr>
              <w:spacing w:line="480" w:lineRule="auto"/>
              <w:jc w:val="both"/>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aintenance</w:t>
            </w:r>
          </w:p>
        </w:tc>
        <w:tc>
          <w:tcPr>
            <w:tcW w:w="2756" w:type="dxa"/>
            <w:vAlign w:val="center"/>
          </w:tcPr>
          <w:p w14:paraId="4824DEE5" w14:textId="77777777" w:rsidR="00646716" w:rsidRPr="00B10F01" w:rsidRDefault="00646716" w:rsidP="00167D44">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mple and easy to maintain</w:t>
            </w:r>
          </w:p>
        </w:tc>
        <w:tc>
          <w:tcPr>
            <w:tcW w:w="5040" w:type="dxa"/>
            <w:vAlign w:val="center"/>
          </w:tcPr>
          <w:p w14:paraId="4987DDFE" w14:textId="77777777" w:rsidR="00646716" w:rsidRPr="00B10F01" w:rsidRDefault="00646716" w:rsidP="00167D44">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re complex, may require professional maintenance</w:t>
            </w:r>
          </w:p>
        </w:tc>
      </w:tr>
      <w:tr w:rsidR="00075426" w:rsidRPr="00B10F01" w14:paraId="12B543E1" w14:textId="77777777" w:rsidTr="00552644">
        <w:trPr>
          <w:trHeight w:val="77"/>
        </w:trPr>
        <w:tc>
          <w:tcPr>
            <w:tcW w:w="2009" w:type="dxa"/>
            <w:vAlign w:val="center"/>
          </w:tcPr>
          <w:p w14:paraId="7958233D" w14:textId="77777777" w:rsidR="00646716" w:rsidRPr="00B10F01" w:rsidRDefault="00646716" w:rsidP="00167D44">
            <w:pPr>
              <w:spacing w:line="480" w:lineRule="auto"/>
              <w:jc w:val="both"/>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ystem Size</w:t>
            </w:r>
          </w:p>
        </w:tc>
        <w:tc>
          <w:tcPr>
            <w:tcW w:w="2756" w:type="dxa"/>
            <w:vAlign w:val="center"/>
          </w:tcPr>
          <w:p w14:paraId="454CC3FC" w14:textId="77777777" w:rsidR="00646716" w:rsidRPr="00B10F01" w:rsidRDefault="00646716" w:rsidP="00167D44">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p to 100W-500W systems</w:t>
            </w:r>
          </w:p>
        </w:tc>
        <w:tc>
          <w:tcPr>
            <w:tcW w:w="5040" w:type="dxa"/>
            <w:vAlign w:val="center"/>
          </w:tcPr>
          <w:p w14:paraId="2D0778E2" w14:textId="77777777" w:rsidR="00646716" w:rsidRPr="00B10F01" w:rsidRDefault="0064671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00W systems and above</w:t>
            </w:r>
          </w:p>
        </w:tc>
      </w:tr>
    </w:tbl>
    <w:p w14:paraId="5F3E2770" w14:textId="77777777" w:rsidR="00E56FA0" w:rsidRPr="00B10F01" w:rsidRDefault="00E56FA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E7BD577" w14:textId="1ACEC53C" w:rsidR="00E56FA0" w:rsidRPr="00B10F01" w:rsidRDefault="0068125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p>
    <w:p w14:paraId="33ECF6FB" w14:textId="04254ED7" w:rsidR="005D1D2D" w:rsidRPr="00B10F01" w:rsidRDefault="00681256" w:rsidP="00167D44">
      <w:pPr>
        <w:pStyle w:val="NormalWeb"/>
        <w:spacing w:line="480" w:lineRule="auto"/>
        <w:jc w:val="both"/>
      </w:pPr>
      <w:r w:rsidRPr="00B10F01">
        <w:t xml:space="preserve">This chapter provides a detailed review of the </w:t>
      </w:r>
      <w:r w:rsidR="001019B2" w:rsidRPr="00B10F01">
        <w:t xml:space="preserve">solar photovoltaic </w:t>
      </w:r>
      <w:r w:rsidR="00F10BE5" w:rsidRPr="00B10F01">
        <w:t>system components</w:t>
      </w:r>
      <w:r w:rsidR="002F0910" w:rsidRPr="00B10F01">
        <w:t>,</w:t>
      </w:r>
      <w:r w:rsidR="00F10BE5" w:rsidRPr="00B10F01">
        <w:t xml:space="preserve"> such as</w:t>
      </w:r>
      <w:r w:rsidR="001019B2" w:rsidRPr="00B10F01">
        <w:t>: inverter, solar charge controllers</w:t>
      </w:r>
      <w:r w:rsidRPr="00B10F01">
        <w:t xml:space="preserve">. It begins with a background on </w:t>
      </w:r>
      <w:r w:rsidR="002F0910" w:rsidRPr="00B10F01">
        <w:t xml:space="preserve">the </w:t>
      </w:r>
      <w:r w:rsidR="00F10BE5" w:rsidRPr="00B10F01">
        <w:t>inverter</w:t>
      </w:r>
      <w:r w:rsidRPr="00B10F01">
        <w:t xml:space="preserve"> </w:t>
      </w:r>
      <w:r w:rsidR="00F10BE5" w:rsidRPr="00B10F01">
        <w:t>system</w:t>
      </w:r>
      <w:r w:rsidRPr="00B10F01">
        <w:t xml:space="preserve"> and </w:t>
      </w:r>
      <w:r w:rsidR="00F10BE5" w:rsidRPr="00B10F01">
        <w:t xml:space="preserve">the charge </w:t>
      </w:r>
      <w:r w:rsidR="00F10BE5" w:rsidRPr="00B10F01">
        <w:lastRenderedPageBreak/>
        <w:t>controllers</w:t>
      </w:r>
      <w:r w:rsidRPr="00B10F01">
        <w:t xml:space="preserve">, followed by </w:t>
      </w:r>
      <w:r w:rsidR="002F0910" w:rsidRPr="00B10F01">
        <w:t xml:space="preserve">a </w:t>
      </w:r>
      <w:r w:rsidR="00F10BE5" w:rsidRPr="00B10F01">
        <w:t>general and chronological review of solar charge controllers</w:t>
      </w:r>
      <w:r w:rsidRPr="00B10F01">
        <w:t xml:space="preserve">. Furthermore, it explores </w:t>
      </w:r>
      <w:r w:rsidR="00F10BE5" w:rsidRPr="00B10F01">
        <w:t>the cost review</w:t>
      </w:r>
      <w:r w:rsidRPr="00B10F01">
        <w:t xml:space="preserve">, performance evaluation metrics, </w:t>
      </w:r>
      <w:r w:rsidR="002F0910" w:rsidRPr="00B10F01">
        <w:t xml:space="preserve">and </w:t>
      </w:r>
      <w:r w:rsidRPr="00B10F01">
        <w:t>data challenges, and identifies gaps in current research to guide future studies.</w:t>
      </w:r>
    </w:p>
    <w:p w14:paraId="7B4C933B" w14:textId="77777777" w:rsidR="00766E8B" w:rsidRPr="00B10F01" w:rsidRDefault="00766E8B" w:rsidP="00167D44">
      <w:pPr>
        <w:pStyle w:val="NormalWeb"/>
        <w:spacing w:line="480" w:lineRule="auto"/>
        <w:jc w:val="both"/>
      </w:pPr>
    </w:p>
    <w:p w14:paraId="43B93891" w14:textId="77777777" w:rsidR="00766E8B" w:rsidRPr="00B10F01" w:rsidRDefault="00766E8B" w:rsidP="00167D44">
      <w:pPr>
        <w:pStyle w:val="NormalWeb"/>
        <w:spacing w:line="480" w:lineRule="auto"/>
        <w:jc w:val="both"/>
      </w:pPr>
    </w:p>
    <w:p w14:paraId="0B7DB0FC" w14:textId="6D65B30A" w:rsidR="00FC1AC5" w:rsidRPr="003073F1" w:rsidRDefault="00D169E4" w:rsidP="00167D44">
      <w:pPr>
        <w:pStyle w:val="Heading1"/>
        <w:numPr>
          <w:ilvl w:val="0"/>
          <w:numId w:val="0"/>
        </w:numPr>
        <w:spacing w:line="480" w:lineRule="auto"/>
        <w:jc w:val="center"/>
        <w:rPr>
          <w:rFonts w:ascii="Times New Roman" w:hAnsi="Times New Roman" w:cs="Times New Roman"/>
          <w:color w:val="000000" w:themeColor="text1"/>
          <w:sz w:val="24"/>
          <w:szCs w:val="24"/>
        </w:rPr>
      </w:pPr>
      <w:r w:rsidRPr="00B10F01">
        <w:br w:type="page"/>
      </w:r>
      <w:bookmarkStart w:id="70" w:name="_Toc201814162"/>
      <w:bookmarkStart w:id="71" w:name="_Toc203731004"/>
      <w:r w:rsidR="00106DAC" w:rsidRPr="003073F1">
        <w:rPr>
          <w:rFonts w:ascii="Times New Roman" w:hAnsi="Times New Roman" w:cs="Times New Roman"/>
          <w:color w:val="000000" w:themeColor="text1"/>
          <w:sz w:val="24"/>
          <w:szCs w:val="24"/>
        </w:rPr>
        <w:lastRenderedPageBreak/>
        <w:t xml:space="preserve">CHAPTER </w:t>
      </w:r>
      <w:r w:rsidR="00AE7D62" w:rsidRPr="003073F1">
        <w:rPr>
          <w:rFonts w:ascii="Times New Roman" w:hAnsi="Times New Roman" w:cs="Times New Roman"/>
          <w:color w:val="000000" w:themeColor="text1"/>
          <w:sz w:val="24"/>
          <w:szCs w:val="24"/>
        </w:rPr>
        <w:t>THREE</w:t>
      </w:r>
      <w:bookmarkEnd w:id="70"/>
      <w:bookmarkEnd w:id="71"/>
    </w:p>
    <w:p w14:paraId="576FB0F7" w14:textId="16A1123D" w:rsidR="00106DAC" w:rsidRPr="00B10F01" w:rsidRDefault="00C37D5D" w:rsidP="00167D44">
      <w:pPr>
        <w:pStyle w:val="Heading1"/>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2" w:name="_Toc201814163"/>
      <w:bookmarkStart w:id="73" w:name="_Toc203731005"/>
      <w:r>
        <w:rPr>
          <w:rFonts w:ascii="Times New Roman" w:hAnsi="Times New Roman" w:cs="Times New Roman"/>
          <w:color w:val="000000" w:themeColor="text1"/>
          <w:sz w:val="24"/>
          <w:szCs w:val="24"/>
          <w14:textOutline w14:w="0" w14:cap="flat" w14:cmpd="sng" w14:algn="ctr">
            <w14:noFill/>
            <w14:prstDash w14:val="solid"/>
            <w14:round/>
          </w14:textOutline>
        </w:rPr>
        <w:t>3.0</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106DAC" w:rsidRPr="00B10F01">
        <w:rPr>
          <w:rFonts w:ascii="Times New Roman" w:hAnsi="Times New Roman" w:cs="Times New Roman"/>
          <w:color w:val="000000" w:themeColor="text1"/>
          <w:sz w:val="24"/>
          <w:szCs w:val="24"/>
          <w14:textOutline w14:w="0" w14:cap="flat" w14:cmpd="sng" w14:algn="ctr">
            <w14:noFill/>
            <w14:prstDash w14:val="solid"/>
            <w14:round/>
          </w14:textOutline>
        </w:rPr>
        <w:t>METHODOLOGY</w:t>
      </w:r>
      <w:bookmarkEnd w:id="72"/>
      <w:bookmarkEnd w:id="73"/>
    </w:p>
    <w:p w14:paraId="176282CA" w14:textId="3E1F791E" w:rsidR="001C1FAE" w:rsidRPr="00B10F01" w:rsidRDefault="00106DAC" w:rsidP="00167D44">
      <w:pPr>
        <w:spacing w:before="100" w:beforeAutospacing="1" w:after="100" w:afterAutospacing="1" w:line="480" w:lineRule="auto"/>
        <w:ind w:firstLine="432"/>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is section outlines the research approach used in this study to investigate the effectiveness of solar charge controllers in off-grid applications. The study utilizes a mixed-methods approach combining both qualitative and quantitative data to ensure a comprehensive understanding of the topic.</w:t>
      </w:r>
    </w:p>
    <w:p w14:paraId="58764977" w14:textId="754AB741" w:rsidR="00106DAC" w:rsidRPr="00B10F01" w:rsidRDefault="003073F1"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4" w:name="_Toc201814164"/>
      <w:bookmarkStart w:id="75" w:name="_Toc203731006"/>
      <w:r>
        <w:rPr>
          <w:rFonts w:ascii="Times New Roman" w:hAnsi="Times New Roman" w:cs="Times New Roman"/>
          <w:color w:val="000000" w:themeColor="text1"/>
          <w:sz w:val="24"/>
          <w:szCs w:val="24"/>
          <w14:textOutline w14:w="0" w14:cap="flat" w14:cmpd="sng" w14:algn="ctr">
            <w14:noFill/>
            <w14:prstDash w14:val="solid"/>
            <w14:round/>
          </w14:textOutline>
        </w:rPr>
        <w:t>3.1</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5E5CAB" w:rsidRPr="00B10F01">
        <w:rPr>
          <w:rFonts w:ascii="Times New Roman" w:hAnsi="Times New Roman" w:cs="Times New Roman"/>
          <w:color w:val="000000" w:themeColor="text1"/>
          <w:sz w:val="24"/>
          <w:szCs w:val="24"/>
          <w14:textOutline w14:w="0" w14:cap="flat" w14:cmpd="sng" w14:algn="ctr">
            <w14:noFill/>
            <w14:prstDash w14:val="solid"/>
            <w14:round/>
          </w14:textOutline>
        </w:rPr>
        <w:t>PWM CIRCUITRY</w:t>
      </w:r>
      <w:bookmarkEnd w:id="74"/>
      <w:bookmarkEnd w:id="75"/>
    </w:p>
    <w:p w14:paraId="4A4CCC4A" w14:textId="53FA7F75" w:rsidR="005E5CAB"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WM</w:t>
      </w:r>
      <w:r w:rsidR="005E5CA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technique used to control the amount of power delivered to a load by adjusting the width of the pulses in a signal. PWM is widely used in applications like motor control, light dimming, and power regulation in circuits such as solar charge controllers, DC-DC converters, and more. Below, we will explain the basic working principle, circuitry, and steps involved in generating PWM signals.</w:t>
      </w:r>
    </w:p>
    <w:p w14:paraId="1ADB625B" w14:textId="5827F953" w:rsidR="00427568" w:rsidRPr="00B10F01" w:rsidRDefault="00686708" w:rsidP="00167D44">
      <w:pPr>
        <w:pStyle w:val="NormalWeb"/>
        <w:spacing w:line="480" w:lineRule="auto"/>
        <w:jc w:val="both"/>
        <w:rPr>
          <w:color w:val="000000" w:themeColor="text1"/>
          <w14:textOutline w14:w="0" w14:cap="flat" w14:cmpd="sng" w14:algn="ctr">
            <w14:noFill/>
            <w14:prstDash w14:val="solid"/>
            <w14:round/>
          </w14:textOutline>
        </w:rPr>
      </w:pPr>
      <w:r>
        <w:rPr>
          <w:color w:val="000000" w:themeColor="text1"/>
          <w14:textOutline w14:w="0" w14:cap="flat" w14:cmpd="sng" w14:algn="ctr">
            <w14:noFill/>
            <w14:prstDash w14:val="solid"/>
            <w14:round/>
          </w14:textOutline>
        </w:rPr>
        <w:t>Figure 2 describe</w:t>
      </w:r>
      <w:r w:rsidR="004E5197">
        <w:rPr>
          <w:color w:val="000000" w:themeColor="text1"/>
          <w14:textOutline w14:w="0" w14:cap="flat" w14:cmpd="sng" w14:algn="ctr">
            <w14:noFill/>
            <w14:prstDash w14:val="solid"/>
            <w14:round/>
          </w14:textOutline>
        </w:rPr>
        <w:t>s</w:t>
      </w:r>
      <w:r>
        <w:rPr>
          <w:color w:val="000000" w:themeColor="text1"/>
          <w14:textOutline w14:w="0" w14:cap="flat" w14:cmpd="sng" w14:algn="ctr">
            <w14:noFill/>
            <w14:prstDash w14:val="solid"/>
            <w14:round/>
          </w14:textOutline>
        </w:rPr>
        <w:t xml:space="preserve"> </w:t>
      </w:r>
      <w:r w:rsidR="00F50D8E" w:rsidRPr="00B10F01">
        <w:rPr>
          <w:color w:val="000000" w:themeColor="text1"/>
          <w14:textOutline w14:w="0" w14:cap="flat" w14:cmpd="sng" w14:algn="ctr">
            <w14:noFill/>
            <w14:prstDash w14:val="solid"/>
            <w14:round/>
          </w14:textOutline>
        </w:rPr>
        <w:t>the schematic diagram</w:t>
      </w:r>
      <w:r w:rsidR="00427568" w:rsidRPr="00B10F01">
        <w:rPr>
          <w:color w:val="000000" w:themeColor="text1"/>
          <w14:textOutline w14:w="0" w14:cap="flat" w14:cmpd="sng" w14:algn="ctr">
            <w14:noFill/>
            <w14:prstDash w14:val="solid"/>
            <w14:round/>
          </w14:textOutline>
        </w:rPr>
        <w:t xml:space="preserve"> of a PWM solar charge controller consists of several key blocks, including a microcontroller or control circuitry, a MOSFET for switching, a battery voltage sensing circuit, and a solar panel input interface.</w:t>
      </w:r>
    </w:p>
    <w:p w14:paraId="7979FF28" w14:textId="77777777" w:rsidR="00AF725D" w:rsidRPr="00B10F01" w:rsidRDefault="00AF725D" w:rsidP="00167D44">
      <w:pPr>
        <w:pStyle w:val="NormalWeb"/>
        <w:spacing w:line="480" w:lineRule="auto"/>
        <w:jc w:val="both"/>
        <w:rPr>
          <w:color w:val="000000" w:themeColor="text1"/>
          <w14:textOutline w14:w="0" w14:cap="flat" w14:cmpd="sng" w14:algn="ctr">
            <w14:noFill/>
            <w14:prstDash w14:val="solid"/>
            <w14:round/>
          </w14:textOutline>
        </w:rPr>
      </w:pPr>
    </w:p>
    <w:p w14:paraId="6E3DC2CE" w14:textId="77777777" w:rsidR="000C6893" w:rsidRDefault="00EF05AE" w:rsidP="00167D44">
      <w:pPr>
        <w:pStyle w:val="NormalWeb"/>
        <w:keepNext/>
        <w:spacing w:line="480" w:lineRule="auto"/>
        <w:jc w:val="both"/>
      </w:pPr>
      <w:r w:rsidRPr="00B10F01">
        <w:rPr>
          <w:noProof/>
          <w:color w:val="000000" w:themeColor="text1"/>
        </w:rPr>
        <w:lastRenderedPageBreak/>
        <w:drawing>
          <wp:inline distT="0" distB="0" distL="0" distR="0" wp14:anchorId="1803957B" wp14:editId="4E8FF31C">
            <wp:extent cx="5048250" cy="2824469"/>
            <wp:effectExtent l="0" t="0" r="0" b="0"/>
            <wp:docPr id="2957" name="Picture 2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7" name="Graphic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48250" cy="2824469"/>
                    </a:xfrm>
                    <a:prstGeom prst="rect">
                      <a:avLst/>
                    </a:prstGeom>
                  </pic:spPr>
                </pic:pic>
              </a:graphicData>
            </a:graphic>
          </wp:inline>
        </w:drawing>
      </w:r>
    </w:p>
    <w:p w14:paraId="778B0E96" w14:textId="7CD7BF76" w:rsidR="001A7530" w:rsidRPr="000C6893" w:rsidRDefault="000C6893" w:rsidP="00167D44">
      <w:pPr>
        <w:pStyle w:val="Caption"/>
        <w:spacing w:line="480" w:lineRule="auto"/>
        <w:jc w:val="both"/>
        <w:rPr>
          <w:rFonts w:ascii="Times New Roman" w:hAnsi="Times New Roman" w:cs="Times New Roman"/>
          <w:i w:val="0"/>
          <w:color w:val="auto"/>
          <w:sz w:val="24"/>
          <w:szCs w:val="24"/>
          <w14:textOutline w14:w="0" w14:cap="flat" w14:cmpd="sng" w14:algn="ctr">
            <w14:noFill/>
            <w14:prstDash w14:val="solid"/>
            <w14:round/>
          </w14:textOutline>
        </w:rPr>
      </w:pPr>
      <w:bookmarkStart w:id="76" w:name="_Toc201845109"/>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sidR="002C185F">
        <w:rPr>
          <w:rFonts w:ascii="Times New Roman" w:hAnsi="Times New Roman" w:cs="Times New Roman"/>
          <w:i w:val="0"/>
          <w:noProof/>
          <w:color w:val="auto"/>
          <w:sz w:val="24"/>
          <w:szCs w:val="24"/>
        </w:rPr>
        <w:t>2</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PWM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S1endqSG","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bookmarkEnd w:id="76"/>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p>
    <w:p w14:paraId="1C284106" w14:textId="5CAC4C7D" w:rsidR="00F50D8E" w:rsidRPr="003073F1" w:rsidRDefault="003073F1" w:rsidP="00167D44">
      <w:pPr>
        <w:pStyle w:val="Heading4"/>
        <w:numPr>
          <w:ilvl w:val="0"/>
          <w:numId w:val="0"/>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3.1.1</w:t>
      </w:r>
      <w:r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ab/>
      </w:r>
      <w:r w:rsidR="00F50D8E"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Basic Components:</w:t>
      </w:r>
    </w:p>
    <w:p w14:paraId="4F5345F1"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DC power (typically 12V or 24V, depending on the system design).</w:t>
      </w:r>
    </w:p>
    <w:p w14:paraId="48AF0252"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ores the energy from the solar panel.</w:t>
      </w:r>
    </w:p>
    <w:p w14:paraId="7CF8E079"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ontroller (Microcontroller/I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trols the duty cycle to regulate power delivery to the battery.</w:t>
      </w:r>
    </w:p>
    <w:p w14:paraId="72C8763E"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cts as a switch to regulate the connection between the solar panel and the battery.</w:t>
      </w:r>
    </w:p>
    <w:p w14:paraId="0F6D2522"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Sensing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onitors the battery voltage to adjust the PWM signal accordingly.</w:t>
      </w:r>
    </w:p>
    <w:p w14:paraId="69363F86"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urrent Sense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easures the current to ensure proper charging.</w:t>
      </w:r>
    </w:p>
    <w:p w14:paraId="612FDE08"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Protection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ncludes features like over-voltage, under-voltage, and over-temperature protection.</w:t>
      </w:r>
    </w:p>
    <w:p w14:paraId="0465B765" w14:textId="75531CEB" w:rsidR="00F50D8E"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77" w:name="_Toc201814165"/>
      <w:bookmarkStart w:id="78" w:name="_Toc203731007"/>
      <w:r>
        <w:rPr>
          <w:rFonts w:ascii="Times New Roman" w:hAnsi="Times New Roman" w:cs="Times New Roman"/>
          <w:color w:val="000000" w:themeColor="text1"/>
          <w14:textOutline w14:w="0" w14:cap="flat" w14:cmpd="sng" w14:algn="ctr">
            <w14:noFill/>
            <w14:prstDash w14:val="solid"/>
            <w14:round/>
          </w14:textOutline>
        </w:rPr>
        <w:t>3.1.2</w:t>
      </w:r>
      <w:r>
        <w:rPr>
          <w:rFonts w:ascii="Times New Roman" w:hAnsi="Times New Roman" w:cs="Times New Roman"/>
          <w:color w:val="000000" w:themeColor="text1"/>
          <w14:textOutline w14:w="0" w14:cap="flat" w14:cmpd="sng" w14:algn="ctr">
            <w14:noFill/>
            <w14:prstDash w14:val="solid"/>
            <w14:round/>
          </w14:textOutline>
        </w:rPr>
        <w:tab/>
      </w:r>
      <w:r w:rsidR="00F50D8E" w:rsidRPr="00B10F01">
        <w:rPr>
          <w:rFonts w:ascii="Times New Roman" w:hAnsi="Times New Roman" w:cs="Times New Roman"/>
          <w:color w:val="000000" w:themeColor="text1"/>
          <w14:textOutline w14:w="0" w14:cap="flat" w14:cmpd="sng" w14:algn="ctr">
            <w14:noFill/>
            <w14:prstDash w14:val="solid"/>
            <w14:round/>
          </w14:textOutline>
        </w:rPr>
        <w:t>Steps Involved in PWM Solar Charge Controller Operation:</w:t>
      </w:r>
      <w:bookmarkEnd w:id="77"/>
      <w:bookmarkEnd w:id="78"/>
    </w:p>
    <w:p w14:paraId="4D39530A"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olar Panel Provides Power</w:t>
      </w:r>
    </w:p>
    <w:p w14:paraId="2B338D10"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Voltage and Current Sensing</w:t>
      </w:r>
    </w:p>
    <w:p w14:paraId="73B75DE6"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PWM Control and Duty Cycle Adjustment</w:t>
      </w:r>
    </w:p>
    <w:p w14:paraId="5C9A3E82"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Mosfet Switching</w:t>
      </w:r>
    </w:p>
    <w:p w14:paraId="245CE81B"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Battery Charging Regulation</w:t>
      </w:r>
    </w:p>
    <w:p w14:paraId="4F020936" w14:textId="77777777" w:rsidR="00F50D8E" w:rsidRPr="00B10F01" w:rsidRDefault="00F50D8E" w:rsidP="00167D44">
      <w:pPr>
        <w:pStyle w:val="NormalWeb"/>
        <w:spacing w:line="480" w:lineRule="auto"/>
        <w:jc w:val="both"/>
        <w:rPr>
          <w:color w:val="000000" w:themeColor="text1"/>
          <w14:textOutline w14:w="0" w14:cap="flat" w14:cmpd="sng" w14:algn="ctr">
            <w14:noFill/>
            <w14:prstDash w14:val="solid"/>
            <w14:round/>
          </w14:textOutline>
        </w:rPr>
      </w:pPr>
    </w:p>
    <w:p w14:paraId="6E2B3072" w14:textId="0F0F37F1" w:rsidR="00427568" w:rsidRPr="00B10F01" w:rsidRDefault="009C2A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9" w:name="_Toc201814166"/>
      <w:bookmarkStart w:id="80" w:name="_Toc203731008"/>
      <w:r>
        <w:rPr>
          <w:rFonts w:ascii="Times New Roman" w:hAnsi="Times New Roman" w:cs="Times New Roman"/>
          <w:color w:val="000000" w:themeColor="text1"/>
          <w:sz w:val="24"/>
          <w:szCs w:val="24"/>
          <w14:textOutline w14:w="0" w14:cap="flat" w14:cmpd="sng" w14:algn="ctr">
            <w14:noFill/>
            <w14:prstDash w14:val="solid"/>
            <w14:round/>
          </w14:textOutline>
        </w:rPr>
        <w:t>3.2</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427568" w:rsidRPr="00B10F01">
        <w:rPr>
          <w:rFonts w:ascii="Times New Roman" w:hAnsi="Times New Roman" w:cs="Times New Roman"/>
          <w:color w:val="000000" w:themeColor="text1"/>
          <w:sz w:val="24"/>
          <w:szCs w:val="24"/>
          <w14:textOutline w14:w="0" w14:cap="flat" w14:cmpd="sng" w14:algn="ctr">
            <w14:noFill/>
            <w14:prstDash w14:val="solid"/>
            <w14:round/>
          </w14:textOutline>
        </w:rPr>
        <w:t>MPPT CIRCUITRY</w:t>
      </w:r>
      <w:bookmarkEnd w:id="79"/>
      <w:bookmarkEnd w:id="80"/>
    </w:p>
    <w:p w14:paraId="06DDA72F" w14:textId="2D441E8A" w:rsidR="00427568" w:rsidRPr="00B10F01" w:rsidRDefault="00427568"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rStyle w:val="Strong"/>
          <w:rFonts w:eastAsiaTheme="majorEastAsia"/>
          <w:b w:val="0"/>
          <w:color w:val="000000" w:themeColor="text1"/>
          <w14:textOutline w14:w="0" w14:cap="flat" w14:cmpd="sng" w14:algn="ctr">
            <w14:noFill/>
            <w14:prstDash w14:val="solid"/>
            <w14:round/>
          </w14:textOutline>
        </w:rPr>
        <w:t xml:space="preserve">MPPT </w:t>
      </w:r>
      <w:r w:rsidRPr="00B10F01">
        <w:rPr>
          <w:color w:val="000000" w:themeColor="text1"/>
          <w14:textOutline w14:w="0" w14:cap="flat" w14:cmpd="sng" w14:algn="ctr">
            <w14:noFill/>
            <w14:prstDash w14:val="solid"/>
            <w14:round/>
          </w14:textOutline>
        </w:rPr>
        <w:t xml:space="preserve">is a technique used in solar charge controllers to maximize the power output </w:t>
      </w:r>
      <w:r w:rsidR="005420FD" w:rsidRPr="00B10F01">
        <w:rPr>
          <w:color w:val="000000" w:themeColor="text1"/>
          <w14:textOutline w14:w="0" w14:cap="flat" w14:cmpd="sng" w14:algn="ctr">
            <w14:noFill/>
            <w14:prstDash w14:val="solid"/>
            <w14:round/>
          </w14:textOutline>
        </w:rPr>
        <w:t xml:space="preserve">from solar panels. Unlike a PWM </w:t>
      </w:r>
      <w:r w:rsidRPr="00B10F01">
        <w:rPr>
          <w:color w:val="000000" w:themeColor="text1"/>
          <w14:textOutline w14:w="0" w14:cap="flat" w14:cmpd="sng" w14:algn="ctr">
            <w14:noFill/>
            <w14:prstDash w14:val="solid"/>
            <w14:round/>
          </w14:textOutline>
        </w:rPr>
        <w:t>controller, which simply regulates the voltage to prevent overcharging, an MPPT controller dynamically adjusts the operating point of the solar panel to extract the maximum power available.</w:t>
      </w:r>
      <w:r w:rsidR="00154641"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MPPT algorithms track the </w:t>
      </w:r>
      <w:r w:rsidRPr="00B10F01">
        <w:rPr>
          <w:rStyle w:val="Strong"/>
          <w:rFonts w:eastAsiaTheme="majorEastAsia"/>
          <w:b w:val="0"/>
          <w:color w:val="000000" w:themeColor="text1"/>
          <w14:textOutline w14:w="0" w14:cap="flat" w14:cmpd="sng" w14:algn="ctr">
            <w14:noFill/>
            <w14:prstDash w14:val="solid"/>
            <w14:round/>
          </w14:textOutline>
        </w:rPr>
        <w:t>maximum power point</w:t>
      </w:r>
      <w:r w:rsidRPr="00B10F01">
        <w:rPr>
          <w:color w:val="000000" w:themeColor="text1"/>
          <w14:textOutline w14:w="0" w14:cap="flat" w14:cmpd="sng" w14:algn="ctr">
            <w14:noFill/>
            <w14:prstDash w14:val="solid"/>
            <w14:round/>
          </w14:textOutline>
        </w:rPr>
        <w:t xml:space="preserve"> (MPP) of the solar panel, which varies with temperature, light intensity, and panel characteristics, and then adjust the load to match this point for optimal power transfer.</w:t>
      </w:r>
    </w:p>
    <w:p w14:paraId="7EDA4F5A" w14:textId="2A62B179" w:rsidR="005D6137" w:rsidRPr="00B10F01" w:rsidRDefault="00E50373" w:rsidP="00167D44">
      <w:pPr>
        <w:pStyle w:val="NormalWeb"/>
        <w:spacing w:line="480" w:lineRule="auto"/>
        <w:jc w:val="both"/>
        <w:rPr>
          <w:color w:val="000000" w:themeColor="text1"/>
          <w14:textOutline w14:w="0" w14:cap="flat" w14:cmpd="sng" w14:algn="ctr">
            <w14:noFill/>
            <w14:prstDash w14:val="solid"/>
            <w14:round/>
          </w14:textOutline>
        </w:rPr>
      </w:pPr>
      <w:r>
        <w:rPr>
          <w:color w:val="000000" w:themeColor="text1"/>
          <w14:textOutline w14:w="0" w14:cap="flat" w14:cmpd="sng" w14:algn="ctr">
            <w14:noFill/>
            <w14:prstDash w14:val="solid"/>
            <w14:round/>
          </w14:textOutline>
        </w:rPr>
        <w:t xml:space="preserve">Figure 3 describes </w:t>
      </w:r>
      <w:r w:rsidR="005D6137" w:rsidRPr="00B10F01">
        <w:rPr>
          <w:color w:val="000000" w:themeColor="text1"/>
          <w14:textOutline w14:w="0" w14:cap="flat" w14:cmpd="sng" w14:algn="ctr">
            <w14:noFill/>
            <w14:prstDash w14:val="solid"/>
            <w14:round/>
          </w14:textOutline>
        </w:rPr>
        <w:t>the schematic diagram of an MPPT solar charge controller consists of several key blocks, including a microcontroller or control circuitry, a MOSFET for switching, a battery voltage sensing circuit, and a solar panel input interface.</w:t>
      </w:r>
    </w:p>
    <w:p w14:paraId="608AB1CC" w14:textId="77777777" w:rsidR="00AF725D" w:rsidRPr="00B10F01" w:rsidRDefault="00AF725D" w:rsidP="00167D44">
      <w:pPr>
        <w:pStyle w:val="NormalWeb"/>
        <w:spacing w:line="480" w:lineRule="auto"/>
        <w:ind w:firstLine="576"/>
        <w:jc w:val="both"/>
        <w:rPr>
          <w:color w:val="000000" w:themeColor="text1"/>
          <w14:textOutline w14:w="0" w14:cap="flat" w14:cmpd="sng" w14:algn="ctr">
            <w14:noFill/>
            <w14:prstDash w14:val="solid"/>
            <w14:round/>
          </w14:textOutline>
        </w:rPr>
      </w:pPr>
    </w:p>
    <w:p w14:paraId="24EE7A6F" w14:textId="77777777" w:rsidR="000C6893" w:rsidRDefault="002B7B8A" w:rsidP="00167D44">
      <w:pPr>
        <w:pStyle w:val="NormalWeb"/>
        <w:keepNext/>
        <w:spacing w:before="0" w:beforeAutospacing="0" w:after="0" w:afterAutospacing="0" w:line="480" w:lineRule="auto"/>
        <w:jc w:val="center"/>
      </w:pPr>
      <w:r w:rsidRPr="00B10F01">
        <w:rPr>
          <w:noProof/>
          <w:color w:val="000000" w:themeColor="text1"/>
        </w:rPr>
        <w:drawing>
          <wp:inline distT="0" distB="0" distL="0" distR="0" wp14:anchorId="432491AC" wp14:editId="65827399">
            <wp:extent cx="4142739" cy="2733675"/>
            <wp:effectExtent l="0" t="0" r="0" b="0"/>
            <wp:docPr id="2953" name="Picture 2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3" name="441f15f528243d2fa3f62e2bba54054c.jpg"/>
                    <pic:cNvPicPr/>
                  </pic:nvPicPr>
                  <pic:blipFill>
                    <a:blip r:embed="rId12">
                      <a:extLst>
                        <a:ext uri="{28A0092B-C50C-407E-A947-70E740481C1C}">
                          <a14:useLocalDpi xmlns:a14="http://schemas.microsoft.com/office/drawing/2010/main" val="0"/>
                        </a:ext>
                      </a:extLst>
                    </a:blip>
                    <a:stretch>
                      <a:fillRect/>
                    </a:stretch>
                  </pic:blipFill>
                  <pic:spPr>
                    <a:xfrm>
                      <a:off x="0" y="0"/>
                      <a:ext cx="4178539" cy="2757299"/>
                    </a:xfrm>
                    <a:prstGeom prst="rect">
                      <a:avLst/>
                    </a:prstGeom>
                  </pic:spPr>
                </pic:pic>
              </a:graphicData>
            </a:graphic>
          </wp:inline>
        </w:drawing>
      </w:r>
    </w:p>
    <w:p w14:paraId="1E26179F" w14:textId="493423E6" w:rsidR="00D632C9" w:rsidRPr="000C6893" w:rsidRDefault="000C6893" w:rsidP="00167D44">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81" w:name="_Toc201845110"/>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sidR="002C185F">
        <w:rPr>
          <w:rFonts w:ascii="Times New Roman" w:hAnsi="Times New Roman" w:cs="Times New Roman"/>
          <w:i w:val="0"/>
          <w:noProof/>
          <w:color w:val="auto"/>
          <w:sz w:val="24"/>
          <w:szCs w:val="24"/>
        </w:rPr>
        <w:t>3</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MPPT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KOmLuxhs","properties":{"formattedCitation":"(Y.-H. Liu et al., 2005)","plainCitation":"(Y.-H. Liu et al., 2005)","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Y.-H. Liu et al., 2005)</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geDbo3Gn","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w:t>
      </w:r>
      <w:bookmarkEnd w:id="81"/>
    </w:p>
    <w:p w14:paraId="38F6BFAE" w14:textId="77777777" w:rsidR="005D6137" w:rsidRPr="00B10F01" w:rsidRDefault="005D6137"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MPPT-based charge controllers typically consist of the following components:</w:t>
      </w:r>
    </w:p>
    <w:p w14:paraId="6D24493B"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PV array that generates power.</w:t>
      </w:r>
    </w:p>
    <w:p w14:paraId="241A402A"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Algorithm (Control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microcontroller or specialized IC that runs the MPPT algorithm to compute the optimal power point.</w:t>
      </w:r>
    </w:p>
    <w:p w14:paraId="1E1C5C1C"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DC Co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step-up (boost) or step-down (buck) converter, typically using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witching transistor (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o adjust the voltage and current to match the battery charging requirements.</w:t>
      </w:r>
    </w:p>
    <w:p w14:paraId="41065146"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Stor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battery or battery bank that stores the energy harvested from the solar panel.</w:t>
      </w:r>
    </w:p>
    <w:p w14:paraId="2A68BFA0"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Voltage and Current Sen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easurement circuits that monitor the battery voltage, solar panel voltage, and current to optimize the system’s operation.</w:t>
      </w:r>
    </w:p>
    <w:p w14:paraId="0F8C24C2" w14:textId="1CB3F788"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eedback Loo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system that continuously monitors the solar panel</w:t>
      </w:r>
      <w:r w:rsidR="009C2AA8">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 performance and adjusts the operation of the DC-DC converter to ensure maximum power transfer.</w:t>
      </w:r>
    </w:p>
    <w:p w14:paraId="0E6AF2D5" w14:textId="5871EAF4" w:rsidR="005D6137" w:rsidRPr="00B10F01" w:rsidRDefault="009C2AA8"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82" w:name="_Toc201814167"/>
      <w:bookmarkStart w:id="83" w:name="_Toc203731009"/>
      <w:r>
        <w:rPr>
          <w:rFonts w:ascii="Times New Roman" w:hAnsi="Times New Roman" w:cs="Times New Roman"/>
          <w:color w:val="000000" w:themeColor="text1"/>
          <w14:textOutline w14:w="0" w14:cap="flat" w14:cmpd="sng" w14:algn="ctr">
            <w14:noFill/>
            <w14:prstDash w14:val="solid"/>
            <w14:round/>
          </w14:textOutline>
        </w:rPr>
        <w:t>3.2.1</w:t>
      </w:r>
      <w:r>
        <w:rPr>
          <w:rFonts w:ascii="Times New Roman" w:hAnsi="Times New Roman" w:cs="Times New Roman"/>
          <w:color w:val="000000" w:themeColor="text1"/>
          <w14:textOutline w14:w="0" w14:cap="flat" w14:cmpd="sng" w14:algn="ctr">
            <w14:noFill/>
            <w14:prstDash w14:val="solid"/>
            <w14:round/>
          </w14:textOutline>
        </w:rPr>
        <w:tab/>
      </w:r>
      <w:r w:rsidR="005D6137" w:rsidRPr="00B10F01">
        <w:rPr>
          <w:rFonts w:ascii="Times New Roman" w:hAnsi="Times New Roman" w:cs="Times New Roman"/>
          <w:color w:val="000000" w:themeColor="text1"/>
          <w14:textOutline w14:w="0" w14:cap="flat" w14:cmpd="sng" w14:algn="ctr">
            <w14:noFill/>
            <w14:prstDash w14:val="solid"/>
            <w14:round/>
          </w14:textOutline>
        </w:rPr>
        <w:t>Steps Involved in MPPT Operation</w:t>
      </w:r>
      <w:bookmarkEnd w:id="82"/>
      <w:bookmarkEnd w:id="83"/>
    </w:p>
    <w:p w14:paraId="37F28C61" w14:textId="32CAA2DA" w:rsidR="005D6137" w:rsidRPr="009C2AA8" w:rsidRDefault="009C2AA8" w:rsidP="00167D44">
      <w:pPr>
        <w:pStyle w:val="Heading4"/>
        <w:numPr>
          <w:ilvl w:val="0"/>
          <w:numId w:val="0"/>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3.2.1.1</w:t>
      </w:r>
      <w:r>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ab/>
      </w:r>
      <w:r w:rsidR="005D6137"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olar Panel Voltage and Current Measurement</w:t>
      </w:r>
    </w:p>
    <w:p w14:paraId="6F002526" w14:textId="77777777" w:rsidR="005D6137" w:rsidRPr="00B10F01" w:rsidRDefault="005D6137" w:rsidP="00167D44">
      <w:pPr>
        <w:numPr>
          <w:ilvl w:val="0"/>
          <w:numId w:val="1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PPT controller continuously monitors both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urrent (I)</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solar panel.</w:t>
      </w:r>
    </w:p>
    <w:p w14:paraId="739E20AE" w14:textId="77777777" w:rsidR="005D6137" w:rsidRPr="00B10F01" w:rsidRDefault="005D6137" w:rsidP="00167D44">
      <w:pPr>
        <w:numPr>
          <w:ilvl w:val="0"/>
          <w:numId w:val="1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se measurements are used to calculate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ing generated by the panel at any given time. Power is calculated as: </w:t>
      </w:r>
      <w:r w:rsidRPr="00B10F01">
        <w:rPr>
          <w:rStyle w:val="katex-mathml"/>
          <w:rFonts w:ascii="Times New Roman" w:hAnsi="Times New Roman" w:cs="Times New Roman"/>
          <w:color w:val="000000" w:themeColor="text1"/>
          <w:sz w:val="24"/>
          <w:szCs w:val="24"/>
          <w14:textOutline w14:w="0" w14:cap="flat" w14:cmpd="sng" w14:algn="ctr">
            <w14:noFill/>
            <w14:prstDash w14:val="solid"/>
            <w14:round/>
          </w14:textOutline>
        </w:rPr>
        <w:t>P=V×I, P =IV</w:t>
      </w:r>
    </w:p>
    <w:p w14:paraId="1458B969" w14:textId="22D651B3" w:rsidR="005D6137" w:rsidRPr="009C2AA8" w:rsidRDefault="009C2AA8" w:rsidP="00167D44">
      <w:pPr>
        <w:pStyle w:val="Heading4"/>
        <w:numPr>
          <w:ilvl w:val="0"/>
          <w:numId w:val="0"/>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3.2.1.2</w:t>
      </w:r>
      <w:r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ab/>
      </w:r>
      <w:r w:rsidR="005D6137"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Determining the Maximum Power Point (MPP)</w:t>
      </w:r>
    </w:p>
    <w:p w14:paraId="2ACDB0E9" w14:textId="77777777" w:rsidR="005D6137" w:rsidRPr="00B10F01" w:rsidRDefault="005D6137" w:rsidP="00167D44">
      <w:pPr>
        <w:pStyle w:val="NormalWeb"/>
        <w:numPr>
          <w:ilvl w:val="0"/>
          <w:numId w:val="14"/>
        </w:numPr>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MPPT algorithm tracks the point at which the solar panel produces the maximum power. This point is often referred to as the </w:t>
      </w:r>
      <w:r w:rsidRPr="00B10F01">
        <w:rPr>
          <w:rStyle w:val="Strong"/>
          <w:rFonts w:eastAsiaTheme="majorEastAsia"/>
          <w:b w:val="0"/>
          <w:color w:val="000000" w:themeColor="text1"/>
          <w14:textOutline w14:w="0" w14:cap="flat" w14:cmpd="sng" w14:algn="ctr">
            <w14:noFill/>
            <w14:prstDash w14:val="solid"/>
            <w14:round/>
          </w14:textOutline>
        </w:rPr>
        <w:t>maximum power point (MPP)</w:t>
      </w:r>
      <w:r w:rsidRPr="00B10F01">
        <w:rPr>
          <w:color w:val="000000" w:themeColor="text1"/>
          <w14:textOutline w14:w="0" w14:cap="flat" w14:cmpd="sng" w14:algn="ctr">
            <w14:noFill/>
            <w14:prstDash w14:val="solid"/>
            <w14:round/>
          </w14:textOutline>
        </w:rPr>
        <w:t xml:space="preserve"> and is the combination of voltage and current where the panel is most efficient.</w:t>
      </w:r>
    </w:p>
    <w:p w14:paraId="3008A43A" w14:textId="77777777" w:rsidR="005D6137" w:rsidRPr="00B10F01" w:rsidRDefault="005D6137" w:rsidP="00167D44">
      <w:pPr>
        <w:pStyle w:val="NormalWeb"/>
        <w:spacing w:line="480" w:lineRule="auto"/>
        <w:ind w:left="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wo common MPPT algorithms are:</w:t>
      </w:r>
    </w:p>
    <w:p w14:paraId="569106C8" w14:textId="77777777" w:rsidR="005D6137" w:rsidRPr="00B10F01" w:rsidRDefault="005D6137" w:rsidP="00167D44">
      <w:pPr>
        <w:numPr>
          <w:ilvl w:val="1"/>
          <w:numId w:val="1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erturb and Observe (P&amp;O)</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method perturbs (slightly changes) the operating voltage and observes the resulting change in power. If power increases, it continues in that direction; if it decreases, it switches direction.</w:t>
      </w:r>
    </w:p>
    <w:p w14:paraId="14BE0BF6" w14:textId="77777777" w:rsidR="005D6137" w:rsidRPr="00B10F01" w:rsidRDefault="005D6137" w:rsidP="00167D44">
      <w:pPr>
        <w:numPr>
          <w:ilvl w:val="1"/>
          <w:numId w:val="1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Incremental Conductance (IncCo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algorithm compares the incremental changes in voltage and current to find the point where the derivative of power with respect to voltage is zero (indicating maximum power).</w:t>
      </w:r>
    </w:p>
    <w:p w14:paraId="59DDA605" w14:textId="77777777" w:rsidR="005D6137" w:rsidRPr="00B10F01" w:rsidRDefault="005D6137" w:rsidP="00167D44">
      <w:pPr>
        <w:pStyle w:val="NormalWeb"/>
        <w:numPr>
          <w:ilvl w:val="0"/>
          <w:numId w:val="14"/>
        </w:numPr>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w:t>
      </w:r>
      <w:r w:rsidRPr="00B10F01">
        <w:rPr>
          <w:rStyle w:val="Strong"/>
          <w:rFonts w:eastAsiaTheme="majorEastAsia"/>
          <w:b w:val="0"/>
          <w:color w:val="000000" w:themeColor="text1"/>
          <w14:textOutline w14:w="0" w14:cap="flat" w14:cmpd="sng" w14:algn="ctr">
            <w14:noFill/>
            <w14:prstDash w14:val="solid"/>
            <w14:round/>
          </w14:textOutline>
        </w:rPr>
        <w:t>MPP</w:t>
      </w:r>
      <w:r w:rsidRPr="00B10F01">
        <w:rPr>
          <w:color w:val="000000" w:themeColor="text1"/>
          <w14:textOutline w14:w="0" w14:cap="flat" w14:cmpd="sng" w14:algn="ctr">
            <w14:noFill/>
            <w14:prstDash w14:val="solid"/>
            <w14:round/>
          </w14:textOutline>
        </w:rPr>
        <w:t xml:space="preserve"> is dynamic and changes based on environmental conditions such as sunlight intensity and temperature.</w:t>
      </w:r>
    </w:p>
    <w:p w14:paraId="2736FCDD" w14:textId="77777777" w:rsidR="005D6137" w:rsidRPr="00B10F01" w:rsidRDefault="005D6137" w:rsidP="00167D44">
      <w:pPr>
        <w:pStyle w:val="Heading4"/>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Adjusting the Operating Point Using a DC-DC Converter</w:t>
      </w:r>
    </w:p>
    <w:p w14:paraId="038F651C" w14:textId="77777777" w:rsidR="005D6137" w:rsidRPr="00B10F01" w:rsidRDefault="005D6137" w:rsidP="00167D44">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PPT controller uses the determined MPP (voltage and current values) to adjust the voltage at which the solar panel operates.</w:t>
      </w:r>
    </w:p>
    <w:p w14:paraId="2F2686D7" w14:textId="77777777" w:rsidR="005D6137" w:rsidRPr="00B10F01" w:rsidRDefault="005D6137" w:rsidP="00167D44">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DC-DC converter adjusts the output from the solar panel to match the optimal voltage required by the battery. This can involve:</w:t>
      </w:r>
    </w:p>
    <w:p w14:paraId="740FAB43" w14:textId="77777777" w:rsidR="005D6137" w:rsidRPr="00B10F01" w:rsidRDefault="005D6137" w:rsidP="00167D44">
      <w:pPr>
        <w:numPr>
          <w:ilvl w:val="1"/>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ep-down (buck)</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s if the panel voltage is higher than the battery voltage.</w:t>
      </w:r>
    </w:p>
    <w:p w14:paraId="182A1C48" w14:textId="77777777" w:rsidR="005D6137" w:rsidRPr="00B10F01" w:rsidRDefault="005D6137" w:rsidP="00167D44">
      <w:pPr>
        <w:numPr>
          <w:ilvl w:val="1"/>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ep-up (boos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s if the panel voltage is lower than the battery voltage.</w:t>
      </w:r>
    </w:p>
    <w:p w14:paraId="228BC236" w14:textId="77777777" w:rsidR="005D6137" w:rsidRPr="00B10F01" w:rsidRDefault="005D6137" w:rsidP="00167D44">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converter typically uses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tal-Oxide-Semiconductor Field-Effect Transistor) as a switch, controlled by the MPPT algorithm.</w:t>
      </w:r>
    </w:p>
    <w:p w14:paraId="66A6531A" w14:textId="77777777" w:rsidR="005D6137" w:rsidRPr="00B10F01" w:rsidRDefault="005D6137" w:rsidP="00167D44">
      <w:pPr>
        <w:pStyle w:val="Heading4"/>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Charging the Battery</w:t>
      </w:r>
    </w:p>
    <w:p w14:paraId="15CF0336" w14:textId="77777777" w:rsidR="005D6137" w:rsidRPr="00B10F01" w:rsidRDefault="005D6137" w:rsidP="00167D44">
      <w:pPr>
        <w:numPr>
          <w:ilvl w:val="0"/>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DC-DC converter's output is used to charge the battery. The MPPT controller ensures that the battery receives the right voltage and current for efficient and safe charging.</w:t>
      </w:r>
    </w:p>
    <w:p w14:paraId="41BADE46" w14:textId="77777777" w:rsidR="005D6137" w:rsidRPr="00B10F01" w:rsidRDefault="005D6137" w:rsidP="00167D44">
      <w:pPr>
        <w:numPr>
          <w:ilvl w:val="0"/>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harging process may consist of different stages:</w:t>
      </w:r>
    </w:p>
    <w:p w14:paraId="38EDEAFD" w14:textId="77777777" w:rsidR="005D6137" w:rsidRPr="00B10F01" w:rsidRDefault="005D6137" w:rsidP="00167D44">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ulk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High current charging until the battery reaches a certain voltage.</w:t>
      </w:r>
    </w:p>
    <w:p w14:paraId="1A5CB14C" w14:textId="77777777" w:rsidR="005D6137" w:rsidRPr="00B10F01" w:rsidRDefault="005D6137" w:rsidP="00167D44">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bsorption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current is reduced as the battery reaches its full charge voltage.</w:t>
      </w:r>
    </w:p>
    <w:p w14:paraId="710A6BBA" w14:textId="77777777" w:rsidR="005D6137" w:rsidRPr="00B10F01" w:rsidRDefault="005D6137" w:rsidP="00167D44">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Float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low current is used to maintain the battery charge without overcharging.</w:t>
      </w:r>
    </w:p>
    <w:p w14:paraId="3C2D8291" w14:textId="77777777" w:rsidR="005D6137" w:rsidRPr="00B10F01" w:rsidRDefault="005D6137" w:rsidP="00167D44">
      <w:pPr>
        <w:pStyle w:val="NormalWeb"/>
        <w:spacing w:before="0" w:beforeAutospacing="0" w:after="0" w:afterAutospacing="0" w:line="480" w:lineRule="auto"/>
        <w:jc w:val="both"/>
        <w:rPr>
          <w:color w:val="000000" w:themeColor="text1"/>
          <w14:textOutline w14:w="0" w14:cap="flat" w14:cmpd="sng" w14:algn="ctr">
            <w14:noFill/>
            <w14:prstDash w14:val="solid"/>
            <w14:round/>
          </w14:textOutline>
        </w:rPr>
      </w:pPr>
    </w:p>
    <w:p w14:paraId="358B6BF9" w14:textId="0C934744" w:rsidR="00427568" w:rsidRPr="00B10F01" w:rsidRDefault="009C2A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84" w:name="_Toc201814168"/>
      <w:bookmarkStart w:id="85" w:name="_Toc203731010"/>
      <w:r>
        <w:rPr>
          <w:rFonts w:ascii="Times New Roman" w:hAnsi="Times New Roman" w:cs="Times New Roman"/>
          <w:color w:val="000000" w:themeColor="text1"/>
          <w:sz w:val="24"/>
          <w:szCs w:val="24"/>
          <w14:textOutline w14:w="0" w14:cap="flat" w14:cmpd="sng" w14:algn="ctr">
            <w14:noFill/>
            <w14:prstDash w14:val="solid"/>
            <w14:round/>
          </w14:textOutline>
        </w:rPr>
        <w:t>3.3</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2B4DAE" w:rsidRPr="00B10F01">
        <w:rPr>
          <w:rFonts w:ascii="Times New Roman" w:hAnsi="Times New Roman" w:cs="Times New Roman"/>
          <w:color w:val="000000" w:themeColor="text1"/>
          <w:sz w:val="24"/>
          <w:szCs w:val="24"/>
          <w14:textOutline w14:w="0" w14:cap="flat" w14:cmpd="sng" w14:algn="ctr">
            <w14:noFill/>
            <w14:prstDash w14:val="solid"/>
            <w14:round/>
          </w14:textOutline>
        </w:rPr>
        <w:t>SYSTEM CONFIGURATION</w:t>
      </w:r>
      <w:bookmarkEnd w:id="84"/>
      <w:bookmarkEnd w:id="85"/>
    </w:p>
    <w:p w14:paraId="74409F46" w14:textId="4C4FE1E2" w:rsidR="00427568" w:rsidRPr="00B10F01" w:rsidRDefault="003C7F2E"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basic block diagram in figure </w:t>
      </w:r>
      <w:r w:rsidR="004E5197">
        <w:rPr>
          <w:rFonts w:ascii="Times New Roman" w:hAnsi="Times New Roman" w:cs="Times New Roman"/>
          <w:color w:val="000000" w:themeColor="text1"/>
          <w:sz w:val="24"/>
          <w:szCs w:val="24"/>
          <w14:textOutline w14:w="0" w14:cap="flat" w14:cmpd="sng" w14:algn="ctr">
            <w14:noFill/>
            <w14:prstDash w14:val="solid"/>
            <w14:round/>
          </w14:textOutline>
        </w:rPr>
        <w:t xml:space="preserve">4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w:t>
      </w:r>
      <w:r w:rsidR="002107AE" w:rsidRPr="00B10F01">
        <w:rPr>
          <w:rFonts w:ascii="Times New Roman" w:hAnsi="Times New Roman" w:cs="Times New Roman"/>
          <w:color w:val="000000" w:themeColor="text1"/>
          <w:sz w:val="24"/>
          <w:szCs w:val="24"/>
          <w14:textOutline w14:w="0" w14:cap="flat" w14:cmpd="sng" w14:algn="ctr">
            <w14:noFill/>
            <w14:prstDash w14:val="solid"/>
            <w14:round/>
          </w14:textOutline>
        </w:rPr>
        <w:t>onsists of a PV cell, charge controllers,</w:t>
      </w:r>
      <w:r w:rsidR="00AE40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nge over switch</w:t>
      </w:r>
      <w:r w:rsidR="00C72B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attery, inverter, </w:t>
      </w:r>
      <w:r w:rsidR="002107A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load. </w:t>
      </w:r>
    </w:p>
    <w:p w14:paraId="6568AE4F" w14:textId="77777777" w:rsidR="000C6893" w:rsidRDefault="002F40A6"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4F5737FA" wp14:editId="0D77AAD2">
            <wp:extent cx="2984739" cy="3445112"/>
            <wp:effectExtent l="0" t="0" r="635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y d 1.drawio (1).png"/>
                    <pic:cNvPicPr/>
                  </pic:nvPicPr>
                  <pic:blipFill>
                    <a:blip r:embed="rId13">
                      <a:extLst>
                        <a:ext uri="{28A0092B-C50C-407E-A947-70E740481C1C}">
                          <a14:useLocalDpi xmlns:a14="http://schemas.microsoft.com/office/drawing/2010/main" val="0"/>
                        </a:ext>
                      </a:extLst>
                    </a:blip>
                    <a:stretch>
                      <a:fillRect/>
                    </a:stretch>
                  </pic:blipFill>
                  <pic:spPr>
                    <a:xfrm>
                      <a:off x="0" y="0"/>
                      <a:ext cx="3013323" cy="3478105"/>
                    </a:xfrm>
                    <a:prstGeom prst="rect">
                      <a:avLst/>
                    </a:prstGeom>
                  </pic:spPr>
                </pic:pic>
              </a:graphicData>
            </a:graphic>
          </wp:inline>
        </w:drawing>
      </w:r>
    </w:p>
    <w:p w14:paraId="1C6E62E8" w14:textId="37C5F203" w:rsidR="002D5C93" w:rsidRPr="000C6893" w:rsidRDefault="000C6893" w:rsidP="00167D44">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86" w:name="_Toc201845111"/>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sidR="002C185F">
        <w:rPr>
          <w:rFonts w:ascii="Times New Roman" w:hAnsi="Times New Roman" w:cs="Times New Roman"/>
          <w:i w:val="0"/>
          <w:noProof/>
          <w:color w:val="auto"/>
          <w:sz w:val="24"/>
          <w:szCs w:val="24"/>
        </w:rPr>
        <w:t>4</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MPPT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KOmLuxhs","properties":{"formattedCitation":"(Y.-H. Liu et al., 2005)","plainCitation":"(Y.-H. Liu et al., 2005)","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Y.-H. Liu et al., 2005)</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geDbo3Gn","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w:t>
      </w:r>
      <w:bookmarkEnd w:id="86"/>
    </w:p>
    <w:p w14:paraId="51D52157" w14:textId="7F05D0D9" w:rsidR="00C75AD7" w:rsidRPr="00B10F01" w:rsidRDefault="009C2AA8" w:rsidP="00167D44">
      <w:pPr>
        <w:pStyle w:val="Heading3"/>
        <w:numPr>
          <w:ilvl w:val="0"/>
          <w:numId w:val="0"/>
        </w:numPr>
        <w:spacing w:line="480" w:lineRule="auto"/>
        <w:rPr>
          <w:rFonts w:ascii="Times New Roman" w:eastAsia="Times New Roman" w:hAnsi="Times New Roman" w:cs="Times New Roman"/>
          <w:color w:val="000000" w:themeColor="text1"/>
          <w14:textOutline w14:w="0" w14:cap="flat" w14:cmpd="sng" w14:algn="ctr">
            <w14:noFill/>
            <w14:prstDash w14:val="solid"/>
            <w14:round/>
          </w14:textOutline>
        </w:rPr>
      </w:pPr>
      <w:bookmarkStart w:id="87" w:name="_Toc201814169"/>
      <w:bookmarkStart w:id="88" w:name="_Toc203731011"/>
      <w:r>
        <w:rPr>
          <w:rFonts w:ascii="Times New Roman" w:eastAsia="Times New Roman" w:hAnsi="Times New Roman" w:cs="Times New Roman"/>
          <w:color w:val="000000" w:themeColor="text1"/>
          <w14:textOutline w14:w="0" w14:cap="flat" w14:cmpd="sng" w14:algn="ctr">
            <w14:noFill/>
            <w14:prstDash w14:val="solid"/>
            <w14:round/>
          </w14:textOutline>
        </w:rPr>
        <w:lastRenderedPageBreak/>
        <w:t>3.3.1</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0D1A61" w:rsidRPr="00B10F01">
        <w:rPr>
          <w:rFonts w:ascii="Times New Roman" w:eastAsia="Times New Roman" w:hAnsi="Times New Roman" w:cs="Times New Roman"/>
          <w:color w:val="000000" w:themeColor="text1"/>
          <w14:textOutline w14:w="0" w14:cap="flat" w14:cmpd="sng" w14:algn="ctr">
            <w14:noFill/>
            <w14:prstDash w14:val="solid"/>
            <w14:round/>
          </w14:textOutline>
        </w:rPr>
        <w:t>SOLAR PANEL</w:t>
      </w:r>
      <w:bookmarkEnd w:id="87"/>
      <w:bookmarkEnd w:id="88"/>
    </w:p>
    <w:p w14:paraId="0EC3E01D" w14:textId="1DB7881D" w:rsidR="002F40A6" w:rsidRPr="00B10F01" w:rsidRDefault="002F40A6"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 also known as PV panels, are devices that convert sunlight directly into electricity through a process called the photovoltaic effect. These panels are a cornerstone of renewable energy technology, providing a clean, sustainable source of power for homes, businesses, and even large-scale power plants.</w:t>
      </w:r>
    </w:p>
    <w:p w14:paraId="12A51832"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 consist of multiple solar cells made from semiconductor materials, typically silicon. When sunlight hits these cells, it excites electrons in the material, causing them to move and generate an electric current. This current is then captured and used as electricity.</w:t>
      </w:r>
    </w:p>
    <w:p w14:paraId="629DF913" w14:textId="2D0B8167" w:rsidR="00AF725D" w:rsidRPr="00537BC4" w:rsidRDefault="009C2AA8" w:rsidP="00167D44">
      <w:pPr>
        <w:pStyle w:val="Heading4"/>
        <w:numPr>
          <w:ilvl w:val="0"/>
          <w:numId w:val="0"/>
        </w:numPr>
        <w:spacing w:line="480" w:lineRule="auto"/>
        <w:rPr>
          <w:rFonts w:ascii="Times New Roman" w:hAnsi="Times New Roman" w:cs="Times New Roman"/>
          <w:i w:val="0"/>
          <w:color w:val="000000" w:themeColor="text1"/>
          <w:sz w:val="24"/>
          <w:szCs w:val="24"/>
        </w:rPr>
      </w:pPr>
      <w:r w:rsidRPr="00537BC4">
        <w:rPr>
          <w:rFonts w:ascii="Times New Roman" w:hAnsi="Times New Roman" w:cs="Times New Roman"/>
          <w:i w:val="0"/>
          <w:color w:val="000000" w:themeColor="text1"/>
          <w:sz w:val="24"/>
          <w:szCs w:val="24"/>
        </w:rPr>
        <w:t>3.3.</w:t>
      </w:r>
      <w:r w:rsidR="006211DB" w:rsidRPr="00537BC4">
        <w:rPr>
          <w:rFonts w:ascii="Times New Roman" w:hAnsi="Times New Roman" w:cs="Times New Roman"/>
          <w:i w:val="0"/>
          <w:color w:val="000000" w:themeColor="text1"/>
          <w:sz w:val="24"/>
          <w:szCs w:val="24"/>
        </w:rPr>
        <w:t>1.1</w:t>
      </w:r>
      <w:r w:rsidR="006211DB" w:rsidRPr="00537BC4">
        <w:rPr>
          <w:rFonts w:ascii="Times New Roman" w:hAnsi="Times New Roman" w:cs="Times New Roman"/>
          <w:i w:val="0"/>
          <w:color w:val="000000" w:themeColor="text1"/>
          <w:sz w:val="24"/>
          <w:szCs w:val="24"/>
        </w:rPr>
        <w:tab/>
      </w:r>
      <w:r w:rsidR="00AF725D" w:rsidRPr="00537BC4">
        <w:rPr>
          <w:rFonts w:ascii="Times New Roman" w:hAnsi="Times New Roman" w:cs="Times New Roman"/>
          <w:i w:val="0"/>
          <w:color w:val="000000" w:themeColor="text1"/>
          <w:sz w:val="24"/>
          <w:szCs w:val="24"/>
        </w:rPr>
        <w:t>Types of Solar Panels:</w:t>
      </w:r>
    </w:p>
    <w:p w14:paraId="61692F9B" w14:textId="77777777" w:rsidR="00AF725D" w:rsidRPr="00B10F01" w:rsidRDefault="00AF725D"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re are three main types of solar panels:</w:t>
      </w:r>
    </w:p>
    <w:p w14:paraId="1B54481E" w14:textId="77777777" w:rsidR="00AF725D" w:rsidRPr="00B10F01" w:rsidRDefault="00AF725D" w:rsidP="00167D44">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ono-crystalline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a single continuous crystal structure. These are highly efficient and long-lasting but are generally more expensive.</w:t>
      </w:r>
    </w:p>
    <w:p w14:paraId="0B5F7594" w14:textId="77777777" w:rsidR="00AF725D" w:rsidRPr="00B10F01" w:rsidRDefault="00AF725D" w:rsidP="00167D44">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lycrystalline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silicon crystals that are melted together. These are slightly less efficient than mono-crystalline but more affordable.</w:t>
      </w:r>
    </w:p>
    <w:p w14:paraId="682E5799" w14:textId="77777777" w:rsidR="00AF725D" w:rsidRPr="00B10F01" w:rsidRDefault="00AF725D" w:rsidP="00167D44">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hin-Film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layers of photovoltaic material. These are flexible, lightweight, and can be used in a variety of applications, though they are generally less efficient than crystalline panels.</w:t>
      </w:r>
    </w:p>
    <w:p w14:paraId="37FAB915" w14:textId="0613FD28"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table below shows the description of the solar panel used in the system configuration:</w:t>
      </w:r>
    </w:p>
    <w:p w14:paraId="7D2D7EE3" w14:textId="260901AF" w:rsidR="000278CE" w:rsidRPr="000278CE" w:rsidRDefault="000278CE" w:rsidP="00167D44">
      <w:pPr>
        <w:pStyle w:val="Caption"/>
        <w:keepNext/>
        <w:spacing w:line="480" w:lineRule="auto"/>
        <w:rPr>
          <w:i w:val="0"/>
        </w:rPr>
      </w:pPr>
      <w:bookmarkStart w:id="89" w:name="_Toc201845254"/>
      <w:bookmarkStart w:id="90" w:name="_Toc202251856"/>
      <w:r w:rsidRPr="000278CE">
        <w:rPr>
          <w:rFonts w:ascii="Times New Roman" w:hAnsi="Times New Roman" w:cs="Times New Roman"/>
          <w:color w:val="auto"/>
          <w:sz w:val="24"/>
          <w:szCs w:val="24"/>
        </w:rPr>
        <w:lastRenderedPageBreak/>
        <w:t xml:space="preserve">Table </w:t>
      </w:r>
      <w:r w:rsidRPr="000278CE">
        <w:rPr>
          <w:rFonts w:ascii="Times New Roman" w:hAnsi="Times New Roman" w:cs="Times New Roman"/>
          <w:color w:val="auto"/>
          <w:sz w:val="24"/>
          <w:szCs w:val="24"/>
        </w:rPr>
        <w:fldChar w:fldCharType="begin"/>
      </w:r>
      <w:r w:rsidRPr="000278CE">
        <w:rPr>
          <w:rFonts w:ascii="Times New Roman" w:hAnsi="Times New Roman" w:cs="Times New Roman"/>
          <w:color w:val="auto"/>
          <w:sz w:val="24"/>
          <w:szCs w:val="24"/>
        </w:rPr>
        <w:instrText xml:space="preserve"> SEQ Table \* ARABIC </w:instrText>
      </w:r>
      <w:r w:rsidRPr="000278CE">
        <w:rPr>
          <w:rFonts w:ascii="Times New Roman" w:hAnsi="Times New Roman" w:cs="Times New Roman"/>
          <w:color w:val="auto"/>
          <w:sz w:val="24"/>
          <w:szCs w:val="24"/>
        </w:rPr>
        <w:fldChar w:fldCharType="separate"/>
      </w:r>
      <w:r w:rsidR="002C185F">
        <w:rPr>
          <w:rFonts w:ascii="Times New Roman" w:hAnsi="Times New Roman" w:cs="Times New Roman"/>
          <w:noProof/>
          <w:color w:val="auto"/>
          <w:sz w:val="24"/>
          <w:szCs w:val="24"/>
        </w:rPr>
        <w:t>2</w:t>
      </w:r>
      <w:r w:rsidRPr="000278CE">
        <w:rPr>
          <w:rFonts w:ascii="Times New Roman" w:hAnsi="Times New Roman" w:cs="Times New Roman"/>
          <w:color w:val="auto"/>
          <w:sz w:val="24"/>
          <w:szCs w:val="24"/>
        </w:rPr>
        <w:fldChar w:fldCharType="end"/>
      </w:r>
      <w:r w:rsidRPr="000278CE">
        <w:rPr>
          <w:rFonts w:ascii="Times New Roman" w:hAnsi="Times New Roman" w:cs="Times New Roman"/>
          <w:color w:val="auto"/>
          <w:sz w:val="24"/>
          <w:szCs w:val="24"/>
        </w:rPr>
        <w:t>:</w:t>
      </w:r>
      <w:r w:rsidRPr="000278CE">
        <w:rPr>
          <w:color w:val="auto"/>
        </w:rPr>
        <w:t xml:space="preserve"> </w:t>
      </w:r>
      <w:r w:rsidRPr="000278CE">
        <w:rPr>
          <w:rFonts w:ascii="Times New Roman" w:hAnsi="Times New Roman" w:cs="Times New Roman"/>
          <w:i w:val="0"/>
          <w:color w:val="000000" w:themeColor="text1"/>
          <w:sz w:val="24"/>
          <w:szCs w:val="24"/>
          <w14:textOutline w14:w="0" w14:cap="flat" w14:cmpd="sng" w14:algn="ctr">
            <w14:noFill/>
            <w14:prstDash w14:val="solid"/>
            <w14:round/>
          </w14:textOutline>
        </w:rPr>
        <w:t>Description of the solar panel used</w:t>
      </w:r>
      <w:bookmarkEnd w:id="89"/>
      <w:bookmarkEnd w:id="90"/>
    </w:p>
    <w:tbl>
      <w:tblPr>
        <w:tblStyle w:val="TableGrid"/>
        <w:tblW w:w="9016" w:type="dxa"/>
        <w:tblLook w:val="04A0" w:firstRow="1" w:lastRow="0" w:firstColumn="1" w:lastColumn="0" w:noHBand="0" w:noVBand="1"/>
      </w:tblPr>
      <w:tblGrid>
        <w:gridCol w:w="4508"/>
        <w:gridCol w:w="4508"/>
      </w:tblGrid>
      <w:tr w:rsidR="00AF725D" w:rsidRPr="00B10F01" w14:paraId="3BDD53B0" w14:textId="77777777" w:rsidTr="005A2163">
        <w:tc>
          <w:tcPr>
            <w:tcW w:w="4508" w:type="dxa"/>
          </w:tcPr>
          <w:p w14:paraId="289B1A05"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4508" w:type="dxa"/>
          </w:tcPr>
          <w:p w14:paraId="6141FEEA"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AF725D" w:rsidRPr="00B10F01" w14:paraId="3C216620" w14:textId="77777777" w:rsidTr="005A2163">
        <w:tc>
          <w:tcPr>
            <w:tcW w:w="4508" w:type="dxa"/>
          </w:tcPr>
          <w:p w14:paraId="34E06A5E"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nufacturer </w:t>
            </w:r>
          </w:p>
        </w:tc>
        <w:tc>
          <w:tcPr>
            <w:tcW w:w="4508" w:type="dxa"/>
          </w:tcPr>
          <w:p w14:paraId="205D736A" w14:textId="77777777" w:rsidR="00AF725D" w:rsidRPr="00B10F01" w:rsidRDefault="00AF725D" w:rsidP="00167D44">
            <w:pPr>
              <w:spacing w:line="480" w:lineRule="auto"/>
              <w:jc w:val="both"/>
              <w:rPr>
                <w:rFonts w:ascii="Times New Roman" w:hAnsi="Times New Roman" w:cs="Times New Roman"/>
                <w:i/>
                <w:color w:val="000000" w:themeColor="text1"/>
                <w:sz w:val="24"/>
                <w:szCs w:val="24"/>
                <w14:textOutline w14:w="0" w14:cap="flat" w14:cmpd="sng" w14:algn="ctr">
                  <w14:noFill/>
                  <w14:prstDash w14:val="solid"/>
                  <w14:round/>
                </w14:textOutline>
              </w:rPr>
            </w:pPr>
            <w:r w:rsidRPr="00B10F01">
              <w:rPr>
                <w:rStyle w:val="SubtleEmphasis"/>
                <w:rFonts w:ascii="Times New Roman" w:hAnsi="Times New Roman" w:cs="Times New Roman"/>
                <w:i w:val="0"/>
                <w:color w:val="000000" w:themeColor="text1"/>
                <w:sz w:val="24"/>
                <w:szCs w:val="24"/>
                <w14:textOutline w14:w="0" w14:cap="flat" w14:cmpd="sng" w14:algn="ctr">
                  <w14:noFill/>
                  <w14:prstDash w14:val="solid"/>
                  <w14:round/>
                </w14:textOutline>
              </w:rPr>
              <w:t>Sunshine solar</w:t>
            </w:r>
          </w:p>
        </w:tc>
      </w:tr>
      <w:tr w:rsidR="00AF725D" w:rsidRPr="00B10F01" w14:paraId="198B2543" w14:textId="77777777" w:rsidTr="005A2163">
        <w:tc>
          <w:tcPr>
            <w:tcW w:w="4508" w:type="dxa"/>
          </w:tcPr>
          <w:p w14:paraId="6857B170"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L</w:t>
            </w:r>
          </w:p>
        </w:tc>
        <w:tc>
          <w:tcPr>
            <w:tcW w:w="4508" w:type="dxa"/>
          </w:tcPr>
          <w:p w14:paraId="073F1166"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ubtleEmphasis"/>
                <w:rFonts w:ascii="Times New Roman" w:hAnsi="Times New Roman" w:cs="Times New Roman"/>
                <w:color w:val="000000" w:themeColor="text1"/>
                <w:sz w:val="24"/>
                <w:szCs w:val="24"/>
                <w14:textOutline w14:w="0" w14:cap="flat" w14:cmpd="sng" w14:algn="ctr">
                  <w14:noFill/>
                  <w14:prstDash w14:val="solid"/>
                  <w14:round/>
                </w14:textOutline>
              </w:rPr>
              <w:t>POLYCRYSTALLINE</w:t>
            </w:r>
          </w:p>
        </w:tc>
      </w:tr>
      <w:tr w:rsidR="00AF725D" w:rsidRPr="00B10F01" w14:paraId="6D716FB2" w14:textId="77777777" w:rsidTr="005A2163">
        <w:tc>
          <w:tcPr>
            <w:tcW w:w="4508" w:type="dxa"/>
          </w:tcPr>
          <w:p w14:paraId="0A213F74"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4508" w:type="dxa"/>
          </w:tcPr>
          <w:p w14:paraId="388BFCE3"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r>
      <w:tr w:rsidR="00AF725D" w:rsidRPr="00B10F01" w14:paraId="48378D77" w14:textId="77777777" w:rsidTr="005A2163">
        <w:tc>
          <w:tcPr>
            <w:tcW w:w="4508" w:type="dxa"/>
          </w:tcPr>
          <w:p w14:paraId="33D6FAB3"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 </w:t>
            </w:r>
          </w:p>
        </w:tc>
        <w:tc>
          <w:tcPr>
            <w:tcW w:w="4508" w:type="dxa"/>
          </w:tcPr>
          <w:p w14:paraId="595C6264"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0w/m</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p>
        </w:tc>
      </w:tr>
      <w:tr w:rsidR="00AF725D" w:rsidRPr="00B10F01" w14:paraId="0FE383BA" w14:textId="77777777" w:rsidTr="005A2163">
        <w:tc>
          <w:tcPr>
            <w:tcW w:w="4508" w:type="dxa"/>
          </w:tcPr>
          <w:p w14:paraId="163AE0B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C</w:t>
            </w:r>
          </w:p>
        </w:tc>
        <w:tc>
          <w:tcPr>
            <w:tcW w:w="4508" w:type="dxa"/>
          </w:tcPr>
          <w:p w14:paraId="6BCC18E2"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w:t>
            </w:r>
          </w:p>
        </w:tc>
      </w:tr>
      <w:tr w:rsidR="00AF725D" w:rsidRPr="00B10F01" w14:paraId="39AED2BB" w14:textId="77777777" w:rsidTr="005A2163">
        <w:tc>
          <w:tcPr>
            <w:tcW w:w="4508" w:type="dxa"/>
          </w:tcPr>
          <w:p w14:paraId="2641202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OWER (PMAX)</w:t>
            </w:r>
          </w:p>
        </w:tc>
        <w:tc>
          <w:tcPr>
            <w:tcW w:w="4508" w:type="dxa"/>
          </w:tcPr>
          <w:p w14:paraId="2B7B711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W</w:t>
            </w:r>
          </w:p>
        </w:tc>
      </w:tr>
      <w:tr w:rsidR="00AF725D" w:rsidRPr="00B10F01" w14:paraId="6DFE3277" w14:textId="77777777" w:rsidTr="005A2163">
        <w:tc>
          <w:tcPr>
            <w:tcW w:w="4508" w:type="dxa"/>
          </w:tcPr>
          <w:p w14:paraId="02D71313"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UTPUT TOLERANCE</w:t>
            </w:r>
          </w:p>
        </w:tc>
        <w:tc>
          <w:tcPr>
            <w:tcW w:w="4508" w:type="dxa"/>
          </w:tcPr>
          <w:p w14:paraId="100369CA"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m:oMath>
              <m:r>
                <w:rPr>
                  <w:rFonts w:ascii="Cambria Math" w:hAnsi="Cambria Math" w:cs="Times New Roman"/>
                  <w:color w:val="000000" w:themeColor="text1"/>
                  <w:sz w:val="24"/>
                  <w:szCs w:val="24"/>
                  <w14:textOutline w14:w="0" w14:cap="flat" w14:cmpd="sng" w14:algn="ctr">
                    <w14:noFill/>
                    <w14:prstDash w14:val="solid"/>
                    <w14:round/>
                  </w14:textOutline>
                </w:rPr>
                <m:t>±</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5%</w:t>
            </w:r>
          </w:p>
        </w:tc>
      </w:tr>
      <w:tr w:rsidR="00AF725D" w:rsidRPr="00B10F01" w14:paraId="3936D518" w14:textId="77777777" w:rsidTr="005A2163">
        <w:tc>
          <w:tcPr>
            <w:tcW w:w="4508" w:type="dxa"/>
          </w:tcPr>
          <w:p w14:paraId="4BE2E60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T PMAX (IMP)</w:t>
            </w:r>
          </w:p>
        </w:tc>
        <w:tc>
          <w:tcPr>
            <w:tcW w:w="4508" w:type="dxa"/>
          </w:tcPr>
          <w:p w14:paraId="5A9FA2D6"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15A</w:t>
            </w:r>
          </w:p>
        </w:tc>
      </w:tr>
      <w:tr w:rsidR="00AF725D" w:rsidRPr="00B10F01" w14:paraId="3F1F597C" w14:textId="77777777" w:rsidTr="005A2163">
        <w:tc>
          <w:tcPr>
            <w:tcW w:w="4508" w:type="dxa"/>
          </w:tcPr>
          <w:p w14:paraId="0799BC09"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AT PMAX (VMP)</w:t>
            </w:r>
          </w:p>
        </w:tc>
        <w:tc>
          <w:tcPr>
            <w:tcW w:w="4508" w:type="dxa"/>
          </w:tcPr>
          <w:p w14:paraId="2FCF4F3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43V</w:t>
            </w:r>
          </w:p>
        </w:tc>
      </w:tr>
      <w:tr w:rsidR="00AF725D" w:rsidRPr="00B10F01" w14:paraId="2AE5C3C5" w14:textId="77777777" w:rsidTr="005A2163">
        <w:tc>
          <w:tcPr>
            <w:tcW w:w="4508" w:type="dxa"/>
          </w:tcPr>
          <w:p w14:paraId="30B8B5BA"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HORT CIRCUIT CURRENT (ISC)</w:t>
            </w:r>
          </w:p>
        </w:tc>
        <w:tc>
          <w:tcPr>
            <w:tcW w:w="4508" w:type="dxa"/>
          </w:tcPr>
          <w:p w14:paraId="39206594"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51A</w:t>
            </w:r>
          </w:p>
        </w:tc>
      </w:tr>
      <w:tr w:rsidR="00AF725D" w:rsidRPr="00B10F01" w14:paraId="7C0E9CD6" w14:textId="77777777" w:rsidTr="005A2163">
        <w:tc>
          <w:tcPr>
            <w:tcW w:w="4508" w:type="dxa"/>
          </w:tcPr>
          <w:p w14:paraId="4B9430B6"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PEN CIRCUIT VOLTAGE (VOC)</w:t>
            </w:r>
          </w:p>
        </w:tc>
        <w:tc>
          <w:tcPr>
            <w:tcW w:w="4508" w:type="dxa"/>
          </w:tcPr>
          <w:p w14:paraId="0F1D8F49"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3V</w:t>
            </w:r>
          </w:p>
        </w:tc>
      </w:tr>
      <w:tr w:rsidR="00AF725D" w:rsidRPr="00B10F01" w14:paraId="11DAD666" w14:textId="77777777" w:rsidTr="005A2163">
        <w:tc>
          <w:tcPr>
            <w:tcW w:w="4508" w:type="dxa"/>
          </w:tcPr>
          <w:p w14:paraId="57A3BC3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XIMUM SYSTEM VOLTAGE      </w:t>
            </w:r>
          </w:p>
        </w:tc>
        <w:tc>
          <w:tcPr>
            <w:tcW w:w="4508" w:type="dxa"/>
          </w:tcPr>
          <w:p w14:paraId="3F78A190"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C 1500V</w:t>
            </w:r>
          </w:p>
        </w:tc>
      </w:tr>
      <w:tr w:rsidR="00AF725D" w:rsidRPr="00B10F01" w14:paraId="4ABC8332" w14:textId="77777777" w:rsidTr="005A2163">
        <w:tc>
          <w:tcPr>
            <w:tcW w:w="4508" w:type="dxa"/>
          </w:tcPr>
          <w:p w14:paraId="135FCCA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SERIES FUSE RATING</w:t>
            </w:r>
          </w:p>
        </w:tc>
        <w:tc>
          <w:tcPr>
            <w:tcW w:w="4508" w:type="dxa"/>
          </w:tcPr>
          <w:p w14:paraId="5D3B65C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A</w:t>
            </w:r>
          </w:p>
        </w:tc>
      </w:tr>
    </w:tbl>
    <w:p w14:paraId="7F12E340" w14:textId="77777777" w:rsidR="00AF725D" w:rsidRPr="00B10F01" w:rsidRDefault="00AF725D"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D5308E3" w14:textId="77777777" w:rsidR="00F33EF5" w:rsidRPr="00B10F01" w:rsidRDefault="00F33EF5"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588E22E" w14:textId="103C5021" w:rsidR="00F33EF5" w:rsidRPr="00B10F01" w:rsidRDefault="001A0F79"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igure 5 </w:t>
      </w:r>
      <w:r w:rsidR="00F33EF5" w:rsidRPr="00B10F01">
        <w:rPr>
          <w:rFonts w:ascii="Times New Roman" w:hAnsi="Times New Roman" w:cs="Times New Roman"/>
          <w:color w:val="000000" w:themeColor="text1"/>
          <w:sz w:val="24"/>
          <w:szCs w:val="24"/>
          <w14:textOutline w14:w="0" w14:cap="flat" w14:cmpd="sng" w14:algn="ctr">
            <w14:noFill/>
            <w14:prstDash w14:val="solid"/>
            <w14:round/>
          </w14:textOutline>
        </w:rPr>
        <w:t>describes the pictorial view of 100W solar panel used in system configuration.</w:t>
      </w:r>
    </w:p>
    <w:p w14:paraId="0A85D48A" w14:textId="77777777" w:rsidR="000C6893" w:rsidRDefault="00386BDB" w:rsidP="00167D44">
      <w:pPr>
        <w:keepNext/>
        <w:shd w:val="clear" w:color="auto" w:fill="FFFFFF"/>
        <w:spacing w:after="100" w:afterAutospacing="1" w:line="480" w:lineRule="auto"/>
        <w:jc w:val="center"/>
      </w:pPr>
      <w:r w:rsidRPr="00B10F01">
        <w:rPr>
          <w:rFonts w:ascii="Times New Roman" w:eastAsia="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2CFBA2FA" wp14:editId="39721E0F">
            <wp:extent cx="2714625" cy="26193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61W3sU2apwL.jpg"/>
                    <pic:cNvPicPr/>
                  </pic:nvPicPr>
                  <pic:blipFill rotWithShape="1">
                    <a:blip r:embed="rId14" cstate="print">
                      <a:extLst>
                        <a:ext uri="{28A0092B-C50C-407E-A947-70E740481C1C}">
                          <a14:useLocalDpi xmlns:a14="http://schemas.microsoft.com/office/drawing/2010/main" val="0"/>
                        </a:ext>
                      </a:extLst>
                    </a:blip>
                    <a:srcRect b="3508"/>
                    <a:stretch/>
                  </pic:blipFill>
                  <pic:spPr bwMode="auto">
                    <a:xfrm>
                      <a:off x="0" y="0"/>
                      <a:ext cx="2714625" cy="2619375"/>
                    </a:xfrm>
                    <a:prstGeom prst="rect">
                      <a:avLst/>
                    </a:prstGeom>
                    <a:ln>
                      <a:noFill/>
                    </a:ln>
                    <a:extLst>
                      <a:ext uri="{53640926-AAD7-44D8-BBD7-CCE9431645EC}">
                        <a14:shadowObscured xmlns:a14="http://schemas.microsoft.com/office/drawing/2010/main"/>
                      </a:ext>
                    </a:extLst>
                  </pic:spPr>
                </pic:pic>
              </a:graphicData>
            </a:graphic>
          </wp:inline>
        </w:drawing>
      </w:r>
    </w:p>
    <w:p w14:paraId="7897D6D8" w14:textId="2E0A23AF" w:rsidR="00386BDB" w:rsidRPr="000278CE" w:rsidRDefault="000C6893" w:rsidP="00167D44">
      <w:pPr>
        <w:pStyle w:val="Caption"/>
        <w:spacing w:line="480" w:lineRule="auto"/>
        <w:jc w:val="center"/>
        <w:rPr>
          <w:rFonts w:ascii="Times New Roman" w:eastAsia="Times New Roman" w:hAnsi="Times New Roman" w:cs="Times New Roman"/>
          <w:i w:val="0"/>
          <w:color w:val="auto"/>
          <w:sz w:val="24"/>
          <w:szCs w:val="24"/>
          <w14:textOutline w14:w="0" w14:cap="flat" w14:cmpd="sng" w14:algn="ctr">
            <w14:noFill/>
            <w14:prstDash w14:val="solid"/>
            <w14:round/>
          </w14:textOutline>
        </w:rPr>
      </w:pPr>
      <w:bookmarkStart w:id="91" w:name="_Toc201845112"/>
      <w:r w:rsidRPr="000278CE">
        <w:rPr>
          <w:rFonts w:ascii="Times New Roman" w:hAnsi="Times New Roman" w:cs="Times New Roman"/>
          <w:i w:val="0"/>
          <w:color w:val="auto"/>
          <w:sz w:val="24"/>
          <w:szCs w:val="24"/>
        </w:rPr>
        <w:t xml:space="preserve">Figure </w:t>
      </w:r>
      <w:r w:rsidRPr="000278CE">
        <w:rPr>
          <w:rFonts w:ascii="Times New Roman" w:hAnsi="Times New Roman" w:cs="Times New Roman"/>
          <w:i w:val="0"/>
          <w:color w:val="auto"/>
          <w:sz w:val="24"/>
          <w:szCs w:val="24"/>
        </w:rPr>
        <w:fldChar w:fldCharType="begin"/>
      </w:r>
      <w:r w:rsidRPr="000278CE">
        <w:rPr>
          <w:rFonts w:ascii="Times New Roman" w:hAnsi="Times New Roman" w:cs="Times New Roman"/>
          <w:i w:val="0"/>
          <w:color w:val="auto"/>
          <w:sz w:val="24"/>
          <w:szCs w:val="24"/>
        </w:rPr>
        <w:instrText xml:space="preserve"> SEQ Figure \* ARABIC </w:instrText>
      </w:r>
      <w:r w:rsidRPr="000278CE">
        <w:rPr>
          <w:rFonts w:ascii="Times New Roman" w:hAnsi="Times New Roman" w:cs="Times New Roman"/>
          <w:i w:val="0"/>
          <w:color w:val="auto"/>
          <w:sz w:val="24"/>
          <w:szCs w:val="24"/>
        </w:rPr>
        <w:fldChar w:fldCharType="separate"/>
      </w:r>
      <w:r w:rsidR="002C185F">
        <w:rPr>
          <w:rFonts w:ascii="Times New Roman" w:hAnsi="Times New Roman" w:cs="Times New Roman"/>
          <w:i w:val="0"/>
          <w:noProof/>
          <w:color w:val="auto"/>
          <w:sz w:val="24"/>
          <w:szCs w:val="24"/>
        </w:rPr>
        <w:t>5</w:t>
      </w:r>
      <w:r w:rsidRPr="000278CE">
        <w:rPr>
          <w:rFonts w:ascii="Times New Roman" w:hAnsi="Times New Roman" w:cs="Times New Roman"/>
          <w:i w:val="0"/>
          <w:color w:val="auto"/>
          <w:sz w:val="24"/>
          <w:szCs w:val="24"/>
        </w:rPr>
        <w:fldChar w:fldCharType="end"/>
      </w:r>
      <w:r w:rsidRPr="000278CE">
        <w:rPr>
          <w:rFonts w:ascii="Times New Roman" w:hAnsi="Times New Roman" w:cs="Times New Roman"/>
          <w:i w:val="0"/>
          <w:color w:val="auto"/>
          <w:sz w:val="24"/>
          <w:szCs w:val="24"/>
        </w:rPr>
        <w:t xml:space="preserve">: </w: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t xml:space="preserve">Solar panel </w: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begin"/>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xyZ4ZBjh","properties":{"formattedCitation":"(Belkaid et al., 2016)","plainCitation":"(Belkaid et al., 2016)","noteIndex":0},"citationItems":[{"id":47,"uris":["http://zotero.org/users/15982792/items/AKUP65TM"],"itemData":{"id":47,"type":"article-journal","container-title":"Applied energy","note":"publisher: Elsevier","page":"523–530","source":"Google Scholar","title":"Photovoltaic maximum power point tracking under fast varying of solar radiation","volume":"179","author":[{"family":"Belkaid","given":"A."},{"family":"Colak","given":"I."},{"family":"Isik","given":"O."}],"issued":{"date-parts":[["2016"]]}}}],"schema":"https://github.com/citation-style-language/schema/raw/master/csl-citation.json"} </w:instrTex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separate"/>
      </w:r>
      <w:r w:rsidRPr="000278CE">
        <w:rPr>
          <w:rFonts w:ascii="Times New Roman" w:hAnsi="Times New Roman" w:cs="Times New Roman"/>
          <w:i w:val="0"/>
          <w:color w:val="auto"/>
          <w:sz w:val="24"/>
          <w:szCs w:val="24"/>
        </w:rPr>
        <w:t>(Belkaid et al., 2016)</w:t>
      </w:r>
      <w:bookmarkEnd w:id="91"/>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end"/>
      </w:r>
    </w:p>
    <w:p w14:paraId="46C5D345" w14:textId="77777777" w:rsidR="007973E8" w:rsidRPr="00B10F01" w:rsidRDefault="007973E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5B25C26" w14:textId="06448EE9" w:rsidR="00482AD8"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92" w:name="_Toc201814170"/>
      <w:bookmarkStart w:id="93" w:name="_Toc203731012"/>
      <w:r>
        <w:rPr>
          <w:rFonts w:ascii="Times New Roman" w:hAnsi="Times New Roman" w:cs="Times New Roman"/>
          <w:color w:val="000000" w:themeColor="text1"/>
          <w14:textOutline w14:w="0" w14:cap="flat" w14:cmpd="sng" w14:algn="ctr">
            <w14:noFill/>
            <w14:prstDash w14:val="solid"/>
            <w14:round/>
          </w14:textOutline>
        </w:rPr>
        <w:t>3.3.2</w:t>
      </w:r>
      <w:r>
        <w:rPr>
          <w:rFonts w:ascii="Times New Roman" w:hAnsi="Times New Roman" w:cs="Times New Roman"/>
          <w:color w:val="000000" w:themeColor="text1"/>
          <w14:textOutline w14:w="0" w14:cap="flat" w14:cmpd="sng" w14:algn="ctr">
            <w14:noFill/>
            <w14:prstDash w14:val="solid"/>
            <w14:round/>
          </w14:textOutline>
        </w:rPr>
        <w:tab/>
      </w:r>
      <w:r w:rsidR="00482AD8" w:rsidRPr="00B10F01">
        <w:rPr>
          <w:rFonts w:ascii="Times New Roman" w:hAnsi="Times New Roman" w:cs="Times New Roman"/>
          <w:color w:val="000000" w:themeColor="text1"/>
          <w14:textOutline w14:w="0" w14:cap="flat" w14:cmpd="sng" w14:algn="ctr">
            <w14:noFill/>
            <w14:prstDash w14:val="solid"/>
            <w14:round/>
          </w14:textOutline>
        </w:rPr>
        <w:t xml:space="preserve">MPPT SOLAR CHARGE </w:t>
      </w:r>
      <w:r w:rsidR="00394F6A" w:rsidRPr="00B10F01">
        <w:rPr>
          <w:rFonts w:ascii="Times New Roman" w:hAnsi="Times New Roman" w:cs="Times New Roman"/>
          <w:color w:val="000000" w:themeColor="text1"/>
          <w14:textOutline w14:w="0" w14:cap="flat" w14:cmpd="sng" w14:algn="ctr">
            <w14:noFill/>
            <w14:prstDash w14:val="solid"/>
            <w14:round/>
          </w14:textOutline>
        </w:rPr>
        <w:t>CONTROLLER</w:t>
      </w:r>
      <w:bookmarkEnd w:id="92"/>
      <w:bookmarkEnd w:id="93"/>
    </w:p>
    <w:p w14:paraId="6D0F5EF7" w14:textId="3C0A364E" w:rsidR="00C94535" w:rsidRPr="00B10F01" w:rsidRDefault="000C5EB3" w:rsidP="00167D44">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5A2163"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e controller is an advanced type of solar charge controller that optimizes the power output from solar panels to charge a battery efficiently. It does this by constantly adjusting the voltage and current to find the </w:t>
      </w:r>
      <w:r w:rsidRPr="00B10F01">
        <w:rPr>
          <w:rStyle w:val="Emphasis"/>
          <w:rFonts w:ascii="Times New Roman" w:hAnsi="Times New Roman" w:cs="Times New Roman"/>
          <w:color w:val="000000" w:themeColor="text1"/>
          <w:sz w:val="24"/>
          <w:szCs w:val="24"/>
          <w14:textOutline w14:w="0" w14:cap="flat" w14:cmpd="sng" w14:algn="ctr">
            <w14:noFill/>
            <w14:prstDash w14:val="solid"/>
            <w14:round/>
          </w14:textOutline>
        </w:rPr>
        <w:t>maximum power poi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PP), where the combination of voltage and current delivers the most energy to the battery. MPPT technology maximizes the efficiency of the system, improving the charging speed and making better use of the available solar energy.</w:t>
      </w:r>
    </w:p>
    <w:p w14:paraId="22CB2F95" w14:textId="67ED3607" w:rsidR="000278CE"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able</w:t>
      </w:r>
      <w:r w:rsidR="000278CE">
        <w:rPr>
          <w:rFonts w:ascii="Times New Roman" w:hAnsi="Times New Roman" w:cs="Times New Roman"/>
          <w:color w:val="000000" w:themeColor="text1"/>
          <w:sz w:val="24"/>
          <w:szCs w:val="24"/>
          <w14:textOutline w14:w="0" w14:cap="flat" w14:cmpd="sng" w14:algn="ctr">
            <w14:noFill/>
            <w14:prstDash w14:val="solid"/>
            <w14:round/>
          </w14:textOutline>
        </w:rPr>
        <w:t xml:space="preserve"> 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hows the description of the MPPT charge controller used:</w:t>
      </w:r>
    </w:p>
    <w:p w14:paraId="037382D8" w14:textId="0A6639EB" w:rsidR="000278CE" w:rsidRPr="000278CE" w:rsidRDefault="000278CE" w:rsidP="00167D44">
      <w:pPr>
        <w:pStyle w:val="Caption"/>
        <w:keepNext/>
        <w:spacing w:line="480" w:lineRule="auto"/>
        <w:rPr>
          <w:i w:val="0"/>
        </w:rPr>
      </w:pPr>
      <w:bookmarkStart w:id="94" w:name="_Toc201845255"/>
      <w:bookmarkStart w:id="95" w:name="_Toc202251857"/>
      <w:r w:rsidRPr="000278CE">
        <w:rPr>
          <w:rFonts w:ascii="Times New Roman" w:hAnsi="Times New Roman" w:cs="Times New Roman"/>
          <w:i w:val="0"/>
          <w:color w:val="auto"/>
          <w:sz w:val="24"/>
          <w:szCs w:val="24"/>
        </w:rPr>
        <w:t xml:space="preserve">Table </w:t>
      </w:r>
      <w:r w:rsidRPr="000278CE">
        <w:rPr>
          <w:rFonts w:ascii="Times New Roman" w:hAnsi="Times New Roman" w:cs="Times New Roman"/>
          <w:i w:val="0"/>
          <w:color w:val="auto"/>
          <w:sz w:val="24"/>
          <w:szCs w:val="24"/>
        </w:rPr>
        <w:fldChar w:fldCharType="begin"/>
      </w:r>
      <w:r w:rsidRPr="000278CE">
        <w:rPr>
          <w:rFonts w:ascii="Times New Roman" w:hAnsi="Times New Roman" w:cs="Times New Roman"/>
          <w:i w:val="0"/>
          <w:color w:val="auto"/>
          <w:sz w:val="24"/>
          <w:szCs w:val="24"/>
        </w:rPr>
        <w:instrText xml:space="preserve"> SEQ Table \* ARABIC </w:instrText>
      </w:r>
      <w:r w:rsidRPr="000278CE">
        <w:rPr>
          <w:rFonts w:ascii="Times New Roman" w:hAnsi="Times New Roman" w:cs="Times New Roman"/>
          <w:i w:val="0"/>
          <w:color w:val="auto"/>
          <w:sz w:val="24"/>
          <w:szCs w:val="24"/>
        </w:rPr>
        <w:fldChar w:fldCharType="separate"/>
      </w:r>
      <w:r w:rsidR="002C185F">
        <w:rPr>
          <w:rFonts w:ascii="Times New Roman" w:hAnsi="Times New Roman" w:cs="Times New Roman"/>
          <w:i w:val="0"/>
          <w:noProof/>
          <w:color w:val="auto"/>
          <w:sz w:val="24"/>
          <w:szCs w:val="24"/>
        </w:rPr>
        <w:t>3</w:t>
      </w:r>
      <w:r w:rsidRPr="000278CE">
        <w:rPr>
          <w:rFonts w:ascii="Times New Roman" w:hAnsi="Times New Roman" w:cs="Times New Roman"/>
          <w:i w:val="0"/>
          <w:color w:val="auto"/>
          <w:sz w:val="24"/>
          <w:szCs w:val="24"/>
        </w:rPr>
        <w:fldChar w:fldCharType="end"/>
      </w:r>
      <w:r w:rsidRPr="000278CE">
        <w:rPr>
          <w:rFonts w:ascii="Times New Roman" w:hAnsi="Times New Roman" w:cs="Times New Roman"/>
          <w:i w:val="0"/>
          <w:color w:val="auto"/>
          <w:sz w:val="24"/>
          <w:szCs w:val="24"/>
        </w:rPr>
        <w:t>:</w:t>
      </w:r>
      <w:r w:rsidRPr="000278CE">
        <w:rPr>
          <w:color w:val="auto"/>
        </w:rPr>
        <w:t xml:space="preserve"> </w:t>
      </w:r>
      <w:r w:rsidRPr="000278CE">
        <w:rPr>
          <w:rFonts w:ascii="Times New Roman" w:hAnsi="Times New Roman" w:cs="Times New Roman"/>
          <w:i w:val="0"/>
          <w:color w:val="000000" w:themeColor="text1"/>
          <w:sz w:val="24"/>
          <w:szCs w:val="24"/>
          <w14:textOutline w14:w="0" w14:cap="flat" w14:cmpd="sng" w14:algn="ctr">
            <w14:noFill/>
            <w14:prstDash w14:val="solid"/>
            <w14:round/>
          </w14:textOutline>
        </w:rPr>
        <w:t>Description of MPPT charge controller used</w:t>
      </w:r>
      <w:bookmarkEnd w:id="94"/>
      <w:bookmarkEnd w:id="95"/>
    </w:p>
    <w:tbl>
      <w:tblPr>
        <w:tblStyle w:val="TableGrid"/>
        <w:tblW w:w="0" w:type="auto"/>
        <w:tblLook w:val="04A0" w:firstRow="1" w:lastRow="0" w:firstColumn="1" w:lastColumn="0" w:noHBand="0" w:noVBand="1"/>
      </w:tblPr>
      <w:tblGrid>
        <w:gridCol w:w="2515"/>
        <w:gridCol w:w="3960"/>
      </w:tblGrid>
      <w:tr w:rsidR="00605AB6" w:rsidRPr="00B10F01" w14:paraId="4342B903" w14:textId="77777777" w:rsidTr="005A2163">
        <w:tc>
          <w:tcPr>
            <w:tcW w:w="2515" w:type="dxa"/>
          </w:tcPr>
          <w:p w14:paraId="64973E43"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3960" w:type="dxa"/>
          </w:tcPr>
          <w:p w14:paraId="193C8EE5"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605AB6" w:rsidRPr="00B10F01" w14:paraId="65FBBB35" w14:textId="77777777" w:rsidTr="005A2163">
        <w:trPr>
          <w:trHeight w:val="647"/>
        </w:trPr>
        <w:tc>
          <w:tcPr>
            <w:tcW w:w="2515" w:type="dxa"/>
          </w:tcPr>
          <w:p w14:paraId="71C08F6A"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voltage</w:t>
            </w:r>
          </w:p>
        </w:tc>
        <w:tc>
          <w:tcPr>
            <w:tcW w:w="3960" w:type="dxa"/>
          </w:tcPr>
          <w:p w14:paraId="034AC1DC"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V/24V</w:t>
            </w:r>
          </w:p>
        </w:tc>
      </w:tr>
      <w:tr w:rsidR="00605AB6" w:rsidRPr="00B10F01" w14:paraId="3BB52A34" w14:textId="77777777" w:rsidTr="005A2163">
        <w:trPr>
          <w:trHeight w:val="710"/>
        </w:trPr>
        <w:tc>
          <w:tcPr>
            <w:tcW w:w="2515" w:type="dxa"/>
          </w:tcPr>
          <w:p w14:paraId="0549D97E"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Rated current</w:t>
            </w:r>
          </w:p>
        </w:tc>
        <w:tc>
          <w:tcPr>
            <w:tcW w:w="3960" w:type="dxa"/>
          </w:tcPr>
          <w:p w14:paraId="7D297D34"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A</w:t>
            </w:r>
          </w:p>
        </w:tc>
      </w:tr>
      <w:tr w:rsidR="00605AB6" w:rsidRPr="00B10F01" w14:paraId="5C1F0F31" w14:textId="77777777" w:rsidTr="005A2163">
        <w:trPr>
          <w:trHeight w:val="620"/>
        </w:trPr>
        <w:tc>
          <w:tcPr>
            <w:tcW w:w="2515" w:type="dxa"/>
          </w:tcPr>
          <w:p w14:paraId="3020DF8A"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voltage</w:t>
            </w:r>
          </w:p>
        </w:tc>
        <w:tc>
          <w:tcPr>
            <w:tcW w:w="3960" w:type="dxa"/>
          </w:tcPr>
          <w:p w14:paraId="782C7205"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V</w:t>
            </w:r>
          </w:p>
        </w:tc>
      </w:tr>
      <w:tr w:rsidR="00605AB6" w:rsidRPr="00B10F01" w14:paraId="2B4A3700" w14:textId="77777777" w:rsidTr="005A2163">
        <w:trPr>
          <w:trHeight w:val="620"/>
        </w:trPr>
        <w:tc>
          <w:tcPr>
            <w:tcW w:w="2515" w:type="dxa"/>
          </w:tcPr>
          <w:p w14:paraId="2E96C1DD"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input power</w:t>
            </w:r>
          </w:p>
        </w:tc>
        <w:tc>
          <w:tcPr>
            <w:tcW w:w="3960" w:type="dxa"/>
          </w:tcPr>
          <w:p w14:paraId="689806D0"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20W(12V), 1040W(24V)</w:t>
            </w:r>
          </w:p>
        </w:tc>
      </w:tr>
    </w:tbl>
    <w:p w14:paraId="592CC1E2" w14:textId="77777777" w:rsidR="00605AB6" w:rsidRPr="00B10F01" w:rsidRDefault="00605AB6" w:rsidP="00167D44">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1A42CB0" w14:textId="3FD465C5" w:rsidR="00F33EF5" w:rsidRPr="00B10F01" w:rsidRDefault="002315DE"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w:t>
      </w:r>
      <w:r w:rsidR="001A0F79" w:rsidRPr="00B10F01">
        <w:rPr>
          <w:rFonts w:ascii="Times New Roman" w:hAnsi="Times New Roman" w:cs="Times New Roman"/>
          <w:color w:val="000000" w:themeColor="text1"/>
          <w:sz w:val="24"/>
          <w:szCs w:val="24"/>
          <w14:textOutline w14:w="0" w14:cap="flat" w14:cmpd="sng" w14:algn="ctr">
            <w14:noFill/>
            <w14:prstDash w14:val="solid"/>
            <w14:round/>
          </w14:textOutline>
        </w:rPr>
        <w:t>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6</w:t>
      </w:r>
      <w:r w:rsidR="00F33EF5"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scribes the pictorial view of a 40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T controller used in the </w:t>
      </w:r>
      <w:r w:rsidR="00F33EF5" w:rsidRPr="00B10F01">
        <w:rPr>
          <w:rFonts w:ascii="Times New Roman" w:hAnsi="Times New Roman" w:cs="Times New Roman"/>
          <w:color w:val="000000" w:themeColor="text1"/>
          <w:sz w:val="24"/>
          <w:szCs w:val="24"/>
          <w14:textOutline w14:w="0" w14:cap="flat" w14:cmpd="sng" w14:algn="ctr">
            <w14:noFill/>
            <w14:prstDash w14:val="solid"/>
            <w14:round/>
          </w14:textOutline>
        </w:rPr>
        <w:t>system configuration.</w:t>
      </w:r>
    </w:p>
    <w:p w14:paraId="22819CF1"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749FDB35" w14:textId="77777777" w:rsidR="000278CE" w:rsidRDefault="00975052" w:rsidP="00167D44">
      <w:pPr>
        <w:keepNext/>
        <w:spacing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34DE8C81" wp14:editId="42D2DA1E">
            <wp:extent cx="2032951" cy="16954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name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37554" cy="1699289"/>
                    </a:xfrm>
                    <a:prstGeom prst="rect">
                      <a:avLst/>
                    </a:prstGeom>
                  </pic:spPr>
                </pic:pic>
              </a:graphicData>
            </a:graphic>
          </wp:inline>
        </w:drawing>
      </w:r>
    </w:p>
    <w:p w14:paraId="25E58C06" w14:textId="2E0E4A50" w:rsidR="00C94535" w:rsidRPr="00B10F01" w:rsidRDefault="000278CE" w:rsidP="00167D44">
      <w:p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96" w:name="_Toc201845113"/>
      <w:r w:rsidRPr="000278CE">
        <w:rPr>
          <w:rFonts w:ascii="Times New Roman" w:hAnsi="Times New Roman" w:cs="Times New Roman"/>
          <w:sz w:val="24"/>
          <w:szCs w:val="24"/>
        </w:rPr>
        <w:t xml:space="preserve">Figur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Figure \* ARABIC </w:instrText>
      </w:r>
      <w:r w:rsidRPr="000278CE">
        <w:rPr>
          <w:rFonts w:ascii="Times New Roman" w:hAnsi="Times New Roman" w:cs="Times New Roman"/>
          <w:sz w:val="24"/>
          <w:szCs w:val="24"/>
        </w:rPr>
        <w:fldChar w:fldCharType="separate"/>
      </w:r>
      <w:r w:rsidR="002C185F">
        <w:rPr>
          <w:rFonts w:ascii="Times New Roman" w:hAnsi="Times New Roman" w:cs="Times New Roman"/>
          <w:noProof/>
          <w:sz w:val="24"/>
          <w:szCs w:val="24"/>
        </w:rPr>
        <w:t>6</w:t>
      </w:r>
      <w:r w:rsidRPr="000278CE">
        <w:rPr>
          <w:rFonts w:ascii="Times New Roman" w:hAnsi="Times New Roman" w:cs="Times New Roman"/>
          <w:sz w:val="24"/>
          <w:szCs w:val="24"/>
        </w:rPr>
        <w:fldChar w:fldCharType="end"/>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PPT solar charge controller.</w:t>
      </w:r>
      <w:bookmarkEnd w:id="96"/>
    </w:p>
    <w:p w14:paraId="7D4C7997" w14:textId="7A6B03C3" w:rsidR="00962FAD"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97" w:name="_Toc201814171"/>
      <w:bookmarkStart w:id="98" w:name="_Toc203731013"/>
      <w:r>
        <w:rPr>
          <w:rFonts w:ascii="Times New Roman" w:hAnsi="Times New Roman" w:cs="Times New Roman"/>
          <w:color w:val="000000" w:themeColor="text1"/>
          <w14:textOutline w14:w="0" w14:cap="flat" w14:cmpd="sng" w14:algn="ctr">
            <w14:noFill/>
            <w14:prstDash w14:val="solid"/>
            <w14:round/>
          </w14:textOutline>
        </w:rPr>
        <w:t>3.3.3</w:t>
      </w:r>
      <w:r>
        <w:rPr>
          <w:rFonts w:ascii="Times New Roman" w:hAnsi="Times New Roman" w:cs="Times New Roman"/>
          <w:color w:val="000000" w:themeColor="text1"/>
          <w14:textOutline w14:w="0" w14:cap="flat" w14:cmpd="sng" w14:algn="ctr">
            <w14:noFill/>
            <w14:prstDash w14:val="solid"/>
            <w14:round/>
          </w14:textOutline>
        </w:rPr>
        <w:tab/>
      </w:r>
      <w:r w:rsidR="005A2163" w:rsidRPr="00B10F01">
        <w:rPr>
          <w:rFonts w:ascii="Times New Roman" w:hAnsi="Times New Roman" w:cs="Times New Roman"/>
          <w:color w:val="000000" w:themeColor="text1"/>
          <w14:textOutline w14:w="0" w14:cap="flat" w14:cmpd="sng" w14:algn="ctr">
            <w14:noFill/>
            <w14:prstDash w14:val="solid"/>
            <w14:round/>
          </w14:textOutline>
        </w:rPr>
        <w:t>PWM</w:t>
      </w:r>
      <w:r w:rsidR="00962FAD" w:rsidRPr="00B10F01">
        <w:rPr>
          <w:rFonts w:ascii="Times New Roman" w:hAnsi="Times New Roman" w:cs="Times New Roman"/>
          <w:color w:val="000000" w:themeColor="text1"/>
          <w14:textOutline w14:w="0" w14:cap="flat" w14:cmpd="sng" w14:algn="ctr">
            <w14:noFill/>
            <w14:prstDash w14:val="solid"/>
            <w14:round/>
          </w14:textOutline>
        </w:rPr>
        <w:t xml:space="preserve"> SOLAR CHARGE CONTROLLER</w:t>
      </w:r>
      <w:bookmarkEnd w:id="97"/>
      <w:bookmarkEnd w:id="98"/>
    </w:p>
    <w:p w14:paraId="6EA347BA" w14:textId="332B1059" w:rsidR="00962FAD" w:rsidRPr="00B10F01" w:rsidRDefault="00962FA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5A2163"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Charge Controll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crucial component in solar power systems, especially for managing the charging of batteries. It regulates the voltage and current from solar panels to the battery, ensuring optimal charging performance, safety, and longevity of the battery.</w:t>
      </w:r>
    </w:p>
    <w:p w14:paraId="1E6CE412" w14:textId="6F5CB38B" w:rsidR="004630F7" w:rsidRPr="00B10F01" w:rsidRDefault="004630F7"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A PWM charge controller works by switching the connection between the solar panel and the battery on and off at a high frequency, thus controlling the amount of power going into the battery. </w:t>
      </w:r>
      <w:r w:rsidRPr="00B10F01">
        <w:rPr>
          <w:color w:val="000000" w:themeColor="text1"/>
          <w14:textOutline w14:w="0" w14:cap="flat" w14:cmpd="sng" w14:algn="ctr">
            <w14:noFill/>
            <w14:prstDash w14:val="solid"/>
            <w14:round/>
          </w14:textOutline>
        </w:rPr>
        <w:lastRenderedPageBreak/>
        <w:t xml:space="preserve">The key here is the </w:t>
      </w:r>
      <w:r w:rsidRPr="00B10F01">
        <w:rPr>
          <w:rStyle w:val="Strong"/>
          <w:b w:val="0"/>
          <w:color w:val="000000" w:themeColor="text1"/>
          <w14:textOutline w14:w="0" w14:cap="flat" w14:cmpd="sng" w14:algn="ctr">
            <w14:noFill/>
            <w14:prstDash w14:val="solid"/>
            <w14:round/>
          </w14:textOutline>
        </w:rPr>
        <w:t>pulse width</w:t>
      </w:r>
      <w:r w:rsidRPr="00B10F01">
        <w:rPr>
          <w:color w:val="000000" w:themeColor="text1"/>
          <w14:textOutline w14:w="0" w14:cap="flat" w14:cmpd="sng" w14:algn="ctr">
            <w14:noFill/>
            <w14:prstDash w14:val="solid"/>
            <w14:round/>
          </w14:textOutline>
        </w:rPr>
        <w:t xml:space="preserve">, the amount of time the controller is </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n</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allowing power to pass to the battery) compared to when it is </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ff.</w:t>
      </w:r>
      <w:r w:rsidR="00537BC4">
        <w:rPr>
          <w:color w:val="000000" w:themeColor="text1"/>
          <w14:textOutline w14:w="0" w14:cap="flat" w14:cmpd="sng" w14:algn="ctr">
            <w14:noFill/>
            <w14:prstDash w14:val="solid"/>
            <w14:round/>
          </w14:textOutline>
        </w:rPr>
        <w:t>”</w:t>
      </w:r>
    </w:p>
    <w:p w14:paraId="52763A8A" w14:textId="01D8AFB2" w:rsidR="004630F7" w:rsidRPr="00B10F01" w:rsidRDefault="004630F7" w:rsidP="00167D44">
      <w:pPr>
        <w:pStyle w:val="NormalWeb"/>
        <w:numPr>
          <w:ilvl w:val="0"/>
          <w:numId w:val="18"/>
        </w:numPr>
        <w:spacing w:line="480" w:lineRule="auto"/>
        <w:jc w:val="both"/>
        <w:rPr>
          <w:color w:val="000000" w:themeColor="text1"/>
          <w14:textOutline w14:w="0" w14:cap="flat" w14:cmpd="sng" w14:algn="ctr">
            <w14:noFill/>
            <w14:prstDash w14:val="solid"/>
            <w14:round/>
          </w14:textOutline>
        </w:rPr>
      </w:pPr>
      <w:r w:rsidRPr="00B10F01">
        <w:rPr>
          <w:rStyle w:val="Strong"/>
          <w:b w:val="0"/>
          <w:color w:val="000000" w:themeColor="text1"/>
          <w14:textOutline w14:w="0" w14:cap="flat" w14:cmpd="sng" w14:algn="ctr">
            <w14:noFill/>
            <w14:prstDash w14:val="solid"/>
            <w14:round/>
          </w14:textOutline>
        </w:rPr>
        <w:t>Pulse Width:</w:t>
      </w:r>
      <w:r w:rsidRPr="00B10F01">
        <w:rPr>
          <w:color w:val="000000" w:themeColor="text1"/>
          <w14:textOutline w14:w="0" w14:cap="flat" w14:cmpd="sng" w14:algn="ctr">
            <w14:noFill/>
            <w14:prstDash w14:val="solid"/>
            <w14:round/>
          </w14:textOutline>
        </w:rPr>
        <w:t xml:space="preserve"> The </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n</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time of the controller determines how much power is delivered to the battery. As the battery charges and its voltage rises, the controller adjusts the pulse width to lower the charge rate, ensuring that the battery is charged efficiently without being overcharged.</w:t>
      </w:r>
    </w:p>
    <w:p w14:paraId="3E65F340" w14:textId="2709539F" w:rsidR="004630F7" w:rsidRPr="00B10F01" w:rsidRDefault="004630F7" w:rsidP="00167D44">
      <w:pPr>
        <w:pStyle w:val="NormalWeb"/>
        <w:numPr>
          <w:ilvl w:val="0"/>
          <w:numId w:val="18"/>
        </w:numPr>
        <w:spacing w:line="480" w:lineRule="auto"/>
        <w:jc w:val="both"/>
        <w:rPr>
          <w:color w:val="000000" w:themeColor="text1"/>
          <w14:textOutline w14:w="0" w14:cap="flat" w14:cmpd="sng" w14:algn="ctr">
            <w14:noFill/>
            <w14:prstDash w14:val="solid"/>
            <w14:round/>
          </w14:textOutline>
        </w:rPr>
      </w:pPr>
      <w:r w:rsidRPr="00B10F01">
        <w:rPr>
          <w:rStyle w:val="Strong"/>
          <w:b w:val="0"/>
          <w:color w:val="000000" w:themeColor="text1"/>
          <w14:textOutline w14:w="0" w14:cap="flat" w14:cmpd="sng" w14:algn="ctr">
            <w14:noFill/>
            <w14:prstDash w14:val="solid"/>
            <w14:round/>
          </w14:textOutline>
        </w:rPr>
        <w:t>Voltage Regulation:</w:t>
      </w:r>
      <w:r w:rsidRPr="00B10F01">
        <w:rPr>
          <w:color w:val="000000" w:themeColor="text1"/>
          <w14:textOutline w14:w="0" w14:cap="flat" w14:cmpd="sng" w14:algn="ctr">
            <w14:noFill/>
            <w14:prstDash w14:val="solid"/>
            <w14:round/>
          </w14:textOutline>
        </w:rPr>
        <w:t xml:space="preserve"> The controller ensures that the battery doesn</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t receive too much voltage (which could damage it) by controlling the amount of energy that goes through based on the battery</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state of charge.</w:t>
      </w:r>
    </w:p>
    <w:p w14:paraId="03D51371" w14:textId="31ADFB28" w:rsidR="000278CE" w:rsidRPr="000278CE" w:rsidRDefault="000278CE" w:rsidP="00167D44">
      <w:pPr>
        <w:spacing w:before="100" w:beforeAutospacing="1"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99" w:name="_Toc201845256"/>
      <w:bookmarkStart w:id="100" w:name="_Toc202251858"/>
      <w:r w:rsidRPr="000278CE">
        <w:rPr>
          <w:rFonts w:ascii="Times New Roman" w:hAnsi="Times New Roman" w:cs="Times New Roman"/>
          <w:sz w:val="24"/>
          <w:szCs w:val="24"/>
        </w:rPr>
        <w:t xml:space="preserve">Tabl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Table \* ARABIC </w:instrText>
      </w:r>
      <w:r w:rsidRPr="000278CE">
        <w:rPr>
          <w:rFonts w:ascii="Times New Roman" w:hAnsi="Times New Roman" w:cs="Times New Roman"/>
          <w:sz w:val="24"/>
          <w:szCs w:val="24"/>
        </w:rPr>
        <w:fldChar w:fldCharType="separate"/>
      </w:r>
      <w:r w:rsidR="002C185F">
        <w:rPr>
          <w:rFonts w:ascii="Times New Roman" w:hAnsi="Times New Roman" w:cs="Times New Roman"/>
          <w:noProof/>
          <w:sz w:val="24"/>
          <w:szCs w:val="24"/>
        </w:rPr>
        <w:t>4</w:t>
      </w:r>
      <w:r w:rsidRPr="000278CE">
        <w:rPr>
          <w:rFonts w:ascii="Times New Roman" w:hAnsi="Times New Roman" w:cs="Times New Roman"/>
          <w:sz w:val="24"/>
          <w:szCs w:val="24"/>
        </w:rPr>
        <w:fldChar w:fldCharType="end"/>
      </w:r>
      <w:r w:rsidRPr="000278CE">
        <w:rPr>
          <w:rFonts w:ascii="Times New Roman" w:hAnsi="Times New Roman" w:cs="Times New Roman"/>
          <w:sz w:val="24"/>
          <w:szCs w:val="24"/>
        </w:rPr>
        <w:t xml:space="preserve">: </w:t>
      </w:r>
      <w:r w:rsidRPr="000278CE">
        <w:rPr>
          <w:rFonts w:ascii="Times New Roman" w:hAnsi="Times New Roman" w:cs="Times New Roman"/>
          <w:color w:val="000000" w:themeColor="text1"/>
          <w:sz w:val="24"/>
          <w:szCs w:val="24"/>
          <w14:textOutline w14:w="0" w14:cap="flat" w14:cmpd="sng" w14:algn="ctr">
            <w14:noFill/>
            <w14:prstDash w14:val="solid"/>
            <w14:round/>
          </w14:textOutline>
        </w:rPr>
        <w:t>Description of the PWM charge controller used</w:t>
      </w:r>
      <w:r>
        <w:rPr>
          <w:rFonts w:ascii="Times New Roman" w:hAnsi="Times New Roman" w:cs="Times New Roman"/>
          <w:color w:val="000000" w:themeColor="text1"/>
          <w:sz w:val="24"/>
          <w:szCs w:val="24"/>
          <w14:textOutline w14:w="0" w14:cap="flat" w14:cmpd="sng" w14:algn="ctr">
            <w14:noFill/>
            <w14:prstDash w14:val="solid"/>
            <w14:round/>
          </w14:textOutline>
        </w:rPr>
        <w:t>.</w:t>
      </w:r>
      <w:bookmarkEnd w:id="99"/>
      <w:bookmarkEnd w:id="100"/>
    </w:p>
    <w:tbl>
      <w:tblPr>
        <w:tblStyle w:val="TableGrid"/>
        <w:tblW w:w="0" w:type="auto"/>
        <w:tblLook w:val="04A0" w:firstRow="1" w:lastRow="0" w:firstColumn="1" w:lastColumn="0" w:noHBand="0" w:noVBand="1"/>
      </w:tblPr>
      <w:tblGrid>
        <w:gridCol w:w="2515"/>
        <w:gridCol w:w="3960"/>
      </w:tblGrid>
      <w:tr w:rsidR="004630F7" w:rsidRPr="00B10F01" w14:paraId="7A2733B7" w14:textId="77777777" w:rsidTr="005A2163">
        <w:tc>
          <w:tcPr>
            <w:tcW w:w="2515" w:type="dxa"/>
          </w:tcPr>
          <w:p w14:paraId="55172B8C"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3960" w:type="dxa"/>
          </w:tcPr>
          <w:p w14:paraId="74EE6F0D"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4630F7" w:rsidRPr="00B10F01" w14:paraId="047C7FD5" w14:textId="77777777" w:rsidTr="005A2163">
        <w:trPr>
          <w:trHeight w:val="593"/>
        </w:trPr>
        <w:tc>
          <w:tcPr>
            <w:tcW w:w="2515" w:type="dxa"/>
          </w:tcPr>
          <w:p w14:paraId="4CF7E632"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l</w:t>
            </w:r>
          </w:p>
        </w:tc>
        <w:tc>
          <w:tcPr>
            <w:tcW w:w="3960" w:type="dxa"/>
          </w:tcPr>
          <w:p w14:paraId="5D46E99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88-B</w:t>
            </w:r>
          </w:p>
        </w:tc>
      </w:tr>
      <w:tr w:rsidR="004630F7" w:rsidRPr="00B10F01" w14:paraId="6488DE39" w14:textId="77777777" w:rsidTr="005A2163">
        <w:trPr>
          <w:trHeight w:val="647"/>
        </w:trPr>
        <w:tc>
          <w:tcPr>
            <w:tcW w:w="2515" w:type="dxa"/>
          </w:tcPr>
          <w:p w14:paraId="3740BB6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voltage</w:t>
            </w:r>
          </w:p>
        </w:tc>
        <w:tc>
          <w:tcPr>
            <w:tcW w:w="3960" w:type="dxa"/>
          </w:tcPr>
          <w:p w14:paraId="49628B5A"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v/24v</w:t>
            </w:r>
          </w:p>
        </w:tc>
      </w:tr>
      <w:tr w:rsidR="004630F7" w:rsidRPr="00B10F01" w14:paraId="1E2BC6E0" w14:textId="77777777" w:rsidTr="005A2163">
        <w:trPr>
          <w:trHeight w:val="710"/>
        </w:trPr>
        <w:tc>
          <w:tcPr>
            <w:tcW w:w="2515" w:type="dxa"/>
          </w:tcPr>
          <w:p w14:paraId="71C22B70"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current</w:t>
            </w:r>
          </w:p>
        </w:tc>
        <w:tc>
          <w:tcPr>
            <w:tcW w:w="3960" w:type="dxa"/>
          </w:tcPr>
          <w:p w14:paraId="410955C2"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A</w:t>
            </w:r>
          </w:p>
        </w:tc>
      </w:tr>
      <w:tr w:rsidR="004630F7" w:rsidRPr="00B10F01" w14:paraId="0F8F94BF" w14:textId="77777777" w:rsidTr="005A2163">
        <w:trPr>
          <w:trHeight w:val="620"/>
        </w:trPr>
        <w:tc>
          <w:tcPr>
            <w:tcW w:w="2515" w:type="dxa"/>
          </w:tcPr>
          <w:p w14:paraId="1079393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voltage</w:t>
            </w:r>
          </w:p>
        </w:tc>
        <w:tc>
          <w:tcPr>
            <w:tcW w:w="3960" w:type="dxa"/>
          </w:tcPr>
          <w:p w14:paraId="1594FBE1"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0v</w:t>
            </w:r>
          </w:p>
        </w:tc>
      </w:tr>
      <w:tr w:rsidR="004630F7" w:rsidRPr="00B10F01" w14:paraId="130857E0" w14:textId="77777777" w:rsidTr="005A2163">
        <w:trPr>
          <w:trHeight w:val="620"/>
        </w:trPr>
        <w:tc>
          <w:tcPr>
            <w:tcW w:w="2515" w:type="dxa"/>
          </w:tcPr>
          <w:p w14:paraId="124A2B1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input power</w:t>
            </w:r>
          </w:p>
        </w:tc>
        <w:tc>
          <w:tcPr>
            <w:tcW w:w="3960" w:type="dxa"/>
          </w:tcPr>
          <w:p w14:paraId="42640B0A"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60W(12v)520W(24v)</w:t>
            </w:r>
          </w:p>
        </w:tc>
      </w:tr>
    </w:tbl>
    <w:p w14:paraId="5DB907CB"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850F89F" w14:textId="45F9C312" w:rsidR="002315DE" w:rsidRPr="00B10F01" w:rsidRDefault="002315DE"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w:t>
      </w:r>
      <w:r w:rsidR="002E415F" w:rsidRPr="00B10F01">
        <w:rPr>
          <w:rFonts w:ascii="Times New Roman" w:hAnsi="Times New Roman" w:cs="Times New Roman"/>
          <w:color w:val="000000" w:themeColor="text1"/>
          <w:sz w:val="24"/>
          <w:szCs w:val="24"/>
          <w14:textOutline w14:w="0" w14:cap="flat" w14:cmpd="sng" w14:algn="ctr">
            <w14:noFill/>
            <w14:prstDash w14:val="solid"/>
            <w14:round/>
          </w14:textOutline>
        </w:rPr>
        <w:t>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7 describes the pictorial view of the 30A PWM solar charge controller used in the system configuration.</w:t>
      </w:r>
    </w:p>
    <w:p w14:paraId="0F0B8744" w14:textId="77777777" w:rsidR="002315DE" w:rsidRPr="00B10F01" w:rsidRDefault="002315DE"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F45AC2E" w14:textId="77777777" w:rsidR="000278CE" w:rsidRDefault="00CC122E"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0E8A0E19" wp14:editId="257AE46E">
            <wp:extent cx="2590800" cy="14954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ownload.jpg"/>
                    <pic:cNvPicPr/>
                  </pic:nvPicPr>
                  <pic:blipFill rotWithShape="1">
                    <a:blip r:embed="rId16">
                      <a:extLst>
                        <a:ext uri="{28A0092B-C50C-407E-A947-70E740481C1C}">
                          <a14:useLocalDpi xmlns:a14="http://schemas.microsoft.com/office/drawing/2010/main" val="0"/>
                        </a:ext>
                      </a:extLst>
                    </a:blip>
                    <a:srcRect l="1838" t="21324" r="-1838" b="20955"/>
                    <a:stretch/>
                  </pic:blipFill>
                  <pic:spPr bwMode="auto">
                    <a:xfrm>
                      <a:off x="0" y="0"/>
                      <a:ext cx="2590800" cy="1495425"/>
                    </a:xfrm>
                    <a:prstGeom prst="rect">
                      <a:avLst/>
                    </a:prstGeom>
                    <a:ln>
                      <a:noFill/>
                    </a:ln>
                    <a:extLst>
                      <a:ext uri="{53640926-AAD7-44D8-BBD7-CCE9431645EC}">
                        <a14:shadowObscured xmlns:a14="http://schemas.microsoft.com/office/drawing/2010/main"/>
                      </a:ext>
                    </a:extLst>
                  </pic:spPr>
                </pic:pic>
              </a:graphicData>
            </a:graphic>
          </wp:inline>
        </w:drawing>
      </w:r>
    </w:p>
    <w:p w14:paraId="0D730607" w14:textId="776ED855" w:rsidR="00D14558" w:rsidRPr="00B10F01" w:rsidRDefault="000278CE"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01" w:name="_Toc201845114"/>
      <w:r w:rsidRPr="000278CE">
        <w:rPr>
          <w:rFonts w:ascii="Times New Roman" w:hAnsi="Times New Roman" w:cs="Times New Roman"/>
          <w:sz w:val="24"/>
          <w:szCs w:val="24"/>
        </w:rPr>
        <w:t xml:space="preserve">Figur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Figure \* ARABIC </w:instrText>
      </w:r>
      <w:r w:rsidRPr="000278CE">
        <w:rPr>
          <w:rFonts w:ascii="Times New Roman" w:hAnsi="Times New Roman" w:cs="Times New Roman"/>
          <w:sz w:val="24"/>
          <w:szCs w:val="24"/>
        </w:rPr>
        <w:fldChar w:fldCharType="separate"/>
      </w:r>
      <w:r w:rsidR="002C185F">
        <w:rPr>
          <w:rFonts w:ascii="Times New Roman" w:hAnsi="Times New Roman" w:cs="Times New Roman"/>
          <w:noProof/>
          <w:sz w:val="24"/>
          <w:szCs w:val="24"/>
        </w:rPr>
        <w:t>7</w:t>
      </w:r>
      <w:r w:rsidRPr="000278CE">
        <w:rPr>
          <w:rFonts w:ascii="Times New Roman" w:hAnsi="Times New Roman" w:cs="Times New Roman"/>
          <w:sz w:val="24"/>
          <w:szCs w:val="24"/>
        </w:rPr>
        <w:fldChar w:fldCharType="end"/>
      </w:r>
      <w:r w:rsidRPr="000278CE">
        <w:rPr>
          <w:rFonts w:ascii="Times New Roman" w:hAnsi="Times New Roman" w:cs="Times New Roman"/>
          <w:sz w:val="24"/>
          <w:szCs w:val="24"/>
        </w:rPr>
        <w:t>:</w:t>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 charge controller.</w:t>
      </w:r>
      <w:bookmarkEnd w:id="101"/>
    </w:p>
    <w:p w14:paraId="6076AB57" w14:textId="66C4DCEC" w:rsidR="00662591" w:rsidRPr="00B10F01" w:rsidRDefault="00662591"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9D15F82" w14:textId="4B90101E" w:rsidR="003E4068" w:rsidRPr="00B10F01" w:rsidRDefault="00537BC4" w:rsidP="00167D44">
      <w:pPr>
        <w:pStyle w:val="Heading3"/>
        <w:numPr>
          <w:ilvl w:val="0"/>
          <w:numId w:val="0"/>
        </w:numPr>
        <w:spacing w:before="0"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02" w:name="_Toc201814172"/>
      <w:bookmarkStart w:id="103" w:name="_Toc203731014"/>
      <w:r>
        <w:rPr>
          <w:rFonts w:ascii="Times New Roman" w:hAnsi="Times New Roman" w:cs="Times New Roman"/>
          <w:color w:val="000000" w:themeColor="text1"/>
          <w14:textOutline w14:w="0" w14:cap="flat" w14:cmpd="sng" w14:algn="ctr">
            <w14:noFill/>
            <w14:prstDash w14:val="solid"/>
            <w14:round/>
          </w14:textOutline>
        </w:rPr>
        <w:t>3.3.4</w:t>
      </w:r>
      <w:r>
        <w:rPr>
          <w:rFonts w:ascii="Times New Roman" w:hAnsi="Times New Roman" w:cs="Times New Roman"/>
          <w:color w:val="000000" w:themeColor="text1"/>
          <w14:textOutline w14:w="0" w14:cap="flat" w14:cmpd="sng" w14:algn="ctr">
            <w14:noFill/>
            <w14:prstDash w14:val="solid"/>
            <w14:round/>
          </w14:textOutline>
        </w:rPr>
        <w:tab/>
      </w:r>
      <w:r w:rsidR="003E4068" w:rsidRPr="00B10F01">
        <w:rPr>
          <w:rFonts w:ascii="Times New Roman" w:hAnsi="Times New Roman" w:cs="Times New Roman"/>
          <w:color w:val="000000" w:themeColor="text1"/>
          <w14:textOutline w14:w="0" w14:cap="flat" w14:cmpd="sng" w14:algn="ctr">
            <w14:noFill/>
            <w14:prstDash w14:val="solid"/>
            <w14:round/>
          </w14:textOutline>
        </w:rPr>
        <w:t>LOCAL MADE PWM CHARGE CONTROLLER</w:t>
      </w:r>
      <w:bookmarkEnd w:id="102"/>
      <w:bookmarkEnd w:id="103"/>
    </w:p>
    <w:p w14:paraId="4FBB1EFF" w14:textId="758AC22F" w:rsidR="002315DE" w:rsidRPr="00B10F01" w:rsidRDefault="002315DE"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w:t>
      </w:r>
      <w:r w:rsidR="009F08B2" w:rsidRPr="00B10F01">
        <w:rPr>
          <w:color w:val="000000" w:themeColor="text1"/>
          <w14:textOutline w14:w="0" w14:cap="flat" w14:cmpd="sng" w14:algn="ctr">
            <w14:noFill/>
            <w14:prstDash w14:val="solid"/>
            <w14:round/>
          </w14:textOutline>
        </w:rPr>
        <w:t xml:space="preserve">8 </w:t>
      </w:r>
      <w:r w:rsidRPr="00B10F01">
        <w:rPr>
          <w:color w:val="000000" w:themeColor="text1"/>
          <w14:textOutline w14:w="0" w14:cap="flat" w14:cmpd="sng" w14:algn="ctr">
            <w14:noFill/>
            <w14:prstDash w14:val="solid"/>
            <w14:round/>
          </w14:textOutline>
        </w:rPr>
        <w:t xml:space="preserve"> </w:t>
      </w:r>
      <w:r w:rsidR="008A01F3">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w:t>
      </w:r>
      <w:r w:rsidR="009F08B2" w:rsidRPr="00B10F01">
        <w:rPr>
          <w:color w:val="000000" w:themeColor="text1"/>
          <w14:textOutline w14:w="0" w14:cap="flat" w14:cmpd="sng" w14:algn="ctr">
            <w14:noFill/>
            <w14:prstDash w14:val="solid"/>
            <w14:round/>
          </w14:textOutline>
        </w:rPr>
        <w:t>he circuit</w:t>
      </w:r>
      <w:r w:rsidRPr="00B10F01">
        <w:rPr>
          <w:color w:val="000000" w:themeColor="text1"/>
          <w14:textOutline w14:w="0" w14:cap="flat" w14:cmpd="sng" w14:algn="ctr">
            <w14:noFill/>
            <w14:prstDash w14:val="solid"/>
            <w14:round/>
          </w14:textOutline>
        </w:rPr>
        <w:t xml:space="preserve"> diagram of a local made PWM solar charge controller consists of several key blocks, including a microcontroller or control circuitry, a MOSFET for switching, a battery voltage sensing circuit, and a solar panel input interface.</w:t>
      </w:r>
    </w:p>
    <w:p w14:paraId="27F07B68" w14:textId="77777777" w:rsidR="002315DE" w:rsidRPr="00B10F01" w:rsidRDefault="002315DE" w:rsidP="00167D44">
      <w:pPr>
        <w:spacing w:line="480" w:lineRule="auto"/>
        <w:rPr>
          <w:rFonts w:ascii="Times New Roman" w:hAnsi="Times New Roman" w:cs="Times New Roman"/>
          <w:sz w:val="24"/>
          <w:szCs w:val="24"/>
        </w:rPr>
      </w:pPr>
    </w:p>
    <w:p w14:paraId="7DFA4223" w14:textId="77777777" w:rsidR="000278CE" w:rsidRDefault="00F079AF"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1399F382" wp14:editId="29839710">
            <wp:extent cx="5731510" cy="3325916"/>
            <wp:effectExtent l="0" t="0" r="2540" b="8255"/>
            <wp:docPr id="2954" name="Picture 2954"/>
            <wp:cNvGraphicFramePr/>
            <a:graphic xmlns:a="http://schemas.openxmlformats.org/drawingml/2006/main">
              <a:graphicData uri="http://schemas.openxmlformats.org/drawingml/2006/picture">
                <pic:pic xmlns:pic="http://schemas.openxmlformats.org/drawingml/2006/picture">
                  <pic:nvPicPr>
                    <pic:cNvPr id="2954" name="Picture 295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3325916"/>
                    </a:xfrm>
                    <a:prstGeom prst="rect">
                      <a:avLst/>
                    </a:prstGeom>
                  </pic:spPr>
                </pic:pic>
              </a:graphicData>
            </a:graphic>
          </wp:inline>
        </w:drawing>
      </w:r>
    </w:p>
    <w:p w14:paraId="698FF695" w14:textId="03191DD6" w:rsidR="00101816" w:rsidRPr="00B34991" w:rsidRDefault="000278CE" w:rsidP="00B34991">
      <w:pPr>
        <w:pStyle w:val="Caption"/>
        <w:spacing w:line="480" w:lineRule="auto"/>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bookmarkStart w:id="104" w:name="_Toc201845115"/>
      <w:r w:rsidRPr="005959D9">
        <w:rPr>
          <w:rFonts w:ascii="Times New Roman" w:hAnsi="Times New Roman" w:cs="Times New Roman"/>
          <w:i w:val="0"/>
          <w:color w:val="auto"/>
          <w:sz w:val="24"/>
          <w:szCs w:val="24"/>
        </w:rPr>
        <w:t xml:space="preserve">Figure </w:t>
      </w:r>
      <w:r w:rsidRPr="005959D9">
        <w:rPr>
          <w:rFonts w:ascii="Times New Roman" w:hAnsi="Times New Roman" w:cs="Times New Roman"/>
          <w:i w:val="0"/>
          <w:color w:val="auto"/>
          <w:sz w:val="24"/>
          <w:szCs w:val="24"/>
        </w:rPr>
        <w:fldChar w:fldCharType="begin"/>
      </w:r>
      <w:r w:rsidRPr="005959D9">
        <w:rPr>
          <w:rFonts w:ascii="Times New Roman" w:hAnsi="Times New Roman" w:cs="Times New Roman"/>
          <w:i w:val="0"/>
          <w:color w:val="auto"/>
          <w:sz w:val="24"/>
          <w:szCs w:val="24"/>
        </w:rPr>
        <w:instrText xml:space="preserve"> SEQ Figure \* ARABIC </w:instrText>
      </w:r>
      <w:r w:rsidRPr="005959D9">
        <w:rPr>
          <w:rFonts w:ascii="Times New Roman" w:hAnsi="Times New Roman" w:cs="Times New Roman"/>
          <w:i w:val="0"/>
          <w:color w:val="auto"/>
          <w:sz w:val="24"/>
          <w:szCs w:val="24"/>
        </w:rPr>
        <w:fldChar w:fldCharType="separate"/>
      </w:r>
      <w:r w:rsidR="002C185F">
        <w:rPr>
          <w:rFonts w:ascii="Times New Roman" w:hAnsi="Times New Roman" w:cs="Times New Roman"/>
          <w:i w:val="0"/>
          <w:noProof/>
          <w:color w:val="auto"/>
          <w:sz w:val="24"/>
          <w:szCs w:val="24"/>
        </w:rPr>
        <w:t>8</w:t>
      </w:r>
      <w:r w:rsidRPr="005959D9">
        <w:rPr>
          <w:rFonts w:ascii="Times New Roman" w:hAnsi="Times New Roman" w:cs="Times New Roman"/>
          <w:i w:val="0"/>
          <w:color w:val="auto"/>
          <w:sz w:val="24"/>
          <w:szCs w:val="24"/>
        </w:rPr>
        <w:fldChar w:fldCharType="end"/>
      </w:r>
      <w:r w:rsidRPr="005959D9">
        <w:rPr>
          <w:rFonts w:ascii="Times New Roman" w:hAnsi="Times New Roman" w:cs="Times New Roman"/>
          <w:i w:val="0"/>
          <w:sz w:val="24"/>
          <w:szCs w:val="24"/>
        </w:rPr>
        <w:t>:</w:t>
      </w:r>
      <w:r w:rsidRPr="005959D9">
        <w:rPr>
          <w:i w:val="0"/>
        </w:rPr>
        <w:t xml:space="preserve"> </w:t>
      </w:r>
      <w:r w:rsidRPr="005959D9">
        <w:rPr>
          <w:rFonts w:ascii="Times New Roman" w:hAnsi="Times New Roman" w:cs="Times New Roman"/>
          <w:i w:val="0"/>
          <w:color w:val="000000" w:themeColor="text1"/>
          <w:sz w:val="24"/>
          <w:szCs w:val="24"/>
          <w14:textOutline w14:w="0" w14:cap="flat" w14:cmpd="sng" w14:algn="ctr">
            <w14:noFill/>
            <w14:prstDash w14:val="solid"/>
            <w14:round/>
          </w14:textOutline>
        </w:rPr>
        <w:t>Locally made PWM charge controller circuit diagram.</w:t>
      </w:r>
      <w:bookmarkEnd w:id="104"/>
    </w:p>
    <w:p w14:paraId="297E311B" w14:textId="58E740DB" w:rsidR="00F806A6" w:rsidRPr="00B10F01" w:rsidRDefault="00F806A6"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elow is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etailed explan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all the components in the schematic diagram and their functions:</w:t>
      </w:r>
    </w:p>
    <w:p w14:paraId="692E902E" w14:textId="39B594E0"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Power Components</w:t>
      </w:r>
    </w:p>
    <w:p w14:paraId="3A5E1778" w14:textId="495BD765"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Solar Panel</w:t>
      </w:r>
      <w:r w:rsidR="006A514A"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Input</w:t>
      </w:r>
    </w:p>
    <w:p w14:paraId="46B71981" w14:textId="5138C336" w:rsidR="00F806A6" w:rsidRPr="00B10F01" w:rsidRDefault="00F806A6" w:rsidP="00167D44">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verts sunlight into DC electricity.</w:t>
      </w:r>
    </w:p>
    <w:p w14:paraId="795A4B91" w14:textId="77777777" w:rsidR="00F806A6" w:rsidRPr="00B10F01" w:rsidRDefault="00F806A6" w:rsidP="00167D44">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Out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ypical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1811F47C" w14:textId="5883FCE2" w:rsidR="00F806A6" w:rsidRPr="00B10F01" w:rsidRDefault="00F806A6" w:rsidP="00167D44">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power to both the battery and the circuit.</w:t>
      </w:r>
    </w:p>
    <w:p w14:paraId="03DD07CD" w14:textId="613CD48F"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Battery (B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2V)</w:t>
      </w:r>
      <w:r w:rsidR="006A514A"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Input</w:t>
      </w:r>
    </w:p>
    <w:p w14:paraId="5180F347" w14:textId="77777777" w:rsidR="00F806A6" w:rsidRPr="00B10F01" w:rsidRDefault="00F806A6" w:rsidP="00167D44">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ores energy from the solar panel.</w:t>
      </w:r>
    </w:p>
    <w:p w14:paraId="5B01C049" w14:textId="77777777" w:rsidR="00F806A6" w:rsidRPr="00B10F01" w:rsidRDefault="00F806A6" w:rsidP="00167D44">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Us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upplies power when sunlight is unavailable.</w:t>
      </w:r>
    </w:p>
    <w:p w14:paraId="6D3A9406" w14:textId="77777777" w:rsidR="00F806A6" w:rsidRPr="00B10F01" w:rsidRDefault="00F806A6" w:rsidP="00167D44">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s the microcontroller and other circuit components through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regulat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B4D8C68" w14:textId="7E96E633"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Voltage Regulator (U2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7805)</w:t>
      </w:r>
    </w:p>
    <w:p w14:paraId="69107714" w14:textId="77777777" w:rsidR="00F806A6" w:rsidRPr="00B10F01" w:rsidRDefault="00F806A6" w:rsidP="00167D44">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the solar panel/battery down to a stabl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7B51980" w14:textId="77777777" w:rsidR="00F806A6" w:rsidRPr="00B10F01" w:rsidRDefault="00F806A6" w:rsidP="00167D44">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9A0182B"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put (Vi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ed 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from the battery/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DCC0D33"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Ground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mmon ground.</w:t>
      </w:r>
    </w:p>
    <w:p w14:paraId="282346BA"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utput (Vo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ppli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the microcontroller and other low-voltage components.</w:t>
      </w:r>
    </w:p>
    <w:p w14:paraId="6C5D284E" w14:textId="77777777" w:rsidR="00F806A6" w:rsidRPr="00B10F01" w:rsidRDefault="00F806A6" w:rsidP="00167D44">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apacitors (C3, C4, C5, C6)</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CE03744"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3 (1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mooths input voltage.</w:t>
      </w:r>
    </w:p>
    <w:p w14:paraId="50B4FA27"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4 (0.1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Reduces noise.</w:t>
      </w:r>
    </w:p>
    <w:p w14:paraId="49ED8AD3"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5 (10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abilizes output voltage.</w:t>
      </w:r>
    </w:p>
    <w:p w14:paraId="764C507E" w14:textId="31270B24"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6 (10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dditional filtering.</w:t>
      </w:r>
    </w:p>
    <w:p w14:paraId="68B8E217" w14:textId="31CA0E86"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 xml:space="preserve"> Microcontroller Section</w:t>
      </w:r>
    </w:p>
    <w:p w14:paraId="17C670FD" w14:textId="5F637428"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Microcontroller (U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A</w:t>
      </w:r>
      <w:r w:rsidR="00537BC4"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mega328P)</w:t>
      </w:r>
    </w:p>
    <w:p w14:paraId="32E94B37" w14:textId="77777777" w:rsidR="00F806A6" w:rsidRPr="00B10F01" w:rsidRDefault="00F806A6" w:rsidP="00167D44">
      <w:pPr>
        <w:numPr>
          <w:ilvl w:val="0"/>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brain of the system. It processes voltage readings and displays them on the LCD.</w:t>
      </w:r>
    </w:p>
    <w:p w14:paraId="3AF74463" w14:textId="77777777" w:rsidR="00F806A6" w:rsidRPr="00B10F01" w:rsidRDefault="00F806A6" w:rsidP="00167D44">
      <w:pPr>
        <w:numPr>
          <w:ilvl w:val="0"/>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Key Pi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B0767C7"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CC &amp;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ower supply (5V).</w:t>
      </w:r>
    </w:p>
    <w:p w14:paraId="262500A8"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Oscillator Pins (XTAL1, XTAL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ed to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6MHz crystal oscillator (X1)</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or timing.</w:t>
      </w:r>
    </w:p>
    <w:p w14:paraId="7496EBD1"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nalog Pins (ADC0, ADC1, et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to read voltages from sensors.</w:t>
      </w:r>
    </w:p>
    <w:p w14:paraId="5CE1B95E"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gital Pi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trol LCD and LED indicators.</w:t>
      </w:r>
    </w:p>
    <w:p w14:paraId="5A914282" w14:textId="1B9DD019"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Crystal Oscillator (X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6MHz)</w:t>
      </w:r>
    </w:p>
    <w:p w14:paraId="11B15CA1" w14:textId="77777777" w:rsidR="00F806A6" w:rsidRPr="00B10F01" w:rsidRDefault="00F806A6" w:rsidP="00167D44">
      <w:pPr>
        <w:numPr>
          <w:ilvl w:val="0"/>
          <w:numId w:val="2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a stable clock signal for microcontroller operation.</w:t>
      </w:r>
    </w:p>
    <w:p w14:paraId="6BE30C6E" w14:textId="4600D145" w:rsidR="00F806A6" w:rsidRPr="00B10F01" w:rsidRDefault="00F806A6" w:rsidP="00167D44">
      <w:pPr>
        <w:numPr>
          <w:ilvl w:val="0"/>
          <w:numId w:val="2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Capacitors (C1, C2 </w:t>
      </w:r>
      <w:r w:rsidR="00537BC4">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22p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for frequency stability.</w:t>
      </w:r>
    </w:p>
    <w:p w14:paraId="0060C3A3" w14:textId="15113658"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ensor Section</w:t>
      </w:r>
    </w:p>
    <w:p w14:paraId="1B3DF871" w14:textId="77777777"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a. Voltage Sensors (Resistor Dividers)</w:t>
      </w:r>
    </w:p>
    <w:p w14:paraId="3370D1AF" w14:textId="77777777" w:rsidR="00F806A6" w:rsidRPr="00B10F01" w:rsidRDefault="00F806A6"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sed to measure voltages from the solar panel and battery.</w:t>
      </w:r>
    </w:p>
    <w:p w14:paraId="0A28E525" w14:textId="77777777" w:rsidR="00F806A6" w:rsidRPr="00B10F01" w:rsidRDefault="00F806A6" w:rsidP="00167D44">
      <w:pPr>
        <w:numPr>
          <w:ilvl w:val="0"/>
          <w:numId w:val="24"/>
        </w:numPr>
        <w:spacing w:before="100" w:beforeAutospacing="1" w:after="100" w:afterAutospacing="1" w:line="480" w:lineRule="auto"/>
        <w:jc w:val="both"/>
        <w:rPr>
          <w:rFonts w:ascii="Times New Roman" w:hAnsi="Times New Roman" w:cs="Times New Roman"/>
          <w:color w:val="000000" w:themeColor="text1"/>
          <w:sz w:val="24"/>
          <w:szCs w:val="24"/>
          <w:lang w:val="de-DE"/>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lang w:val="de-DE"/>
          <w14:textOutline w14:w="0" w14:cap="flat" w14:cmpd="sng" w14:algn="ctr">
            <w14:noFill/>
            <w14:prstDash w14:val="solid"/>
            <w14:round/>
          </w14:textOutline>
        </w:rPr>
        <w:t>Solar Voltage Sensor (R9, R10)</w:t>
      </w:r>
      <w:r w:rsidRPr="00B10F01">
        <w:rPr>
          <w:rFonts w:ascii="Times New Roman" w:hAnsi="Times New Roman" w:cs="Times New Roman"/>
          <w:color w:val="000000" w:themeColor="text1"/>
          <w:sz w:val="24"/>
          <w:szCs w:val="24"/>
          <w:lang w:val="de-DE"/>
          <w14:textOutline w14:w="0" w14:cap="flat" w14:cmpd="sng" w14:algn="ctr">
            <w14:noFill/>
            <w14:prstDash w14:val="solid"/>
            <w14:round/>
          </w14:textOutline>
        </w:rPr>
        <w:t>:</w:t>
      </w:r>
    </w:p>
    <w:p w14:paraId="5DEB6341" w14:textId="77777777" w:rsidR="00F806A6" w:rsidRPr="00B10F01" w:rsidRDefault="00F806A6" w:rsidP="00167D44">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cales down the solar panel voltage for safe microcontroller input.</w:t>
      </w:r>
    </w:p>
    <w:p w14:paraId="2A4B91E7" w14:textId="77777777" w:rsidR="00F806A6" w:rsidRPr="00B10F01" w:rsidRDefault="00F806A6" w:rsidP="00167D44">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xample: If solar panel voltage i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divider reduces it to a range suitable for ADC (e.g., 0-5V).</w:t>
      </w:r>
    </w:p>
    <w:p w14:paraId="302903DD" w14:textId="77777777" w:rsidR="00F806A6" w:rsidRPr="00B10F01" w:rsidRDefault="00F806A6" w:rsidP="00167D44">
      <w:pPr>
        <w:numPr>
          <w:ilvl w:val="0"/>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Voltage Sensor (R11, R1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22440D32" w14:textId="4D780217" w:rsidR="00F806A6" w:rsidRPr="00B10F01" w:rsidRDefault="00F806A6" w:rsidP="00167D44">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milar function for battery voltage monitoring.</w:t>
      </w:r>
    </w:p>
    <w:p w14:paraId="27BAFA60" w14:textId="175F714B"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Display Section</w:t>
      </w:r>
    </w:p>
    <w:p w14:paraId="4B240C17" w14:textId="6664BFA7"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LCD Display (LCD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6x2)</w:t>
      </w:r>
    </w:p>
    <w:p w14:paraId="40F0B8AE" w14:textId="77777777" w:rsidR="00F806A6" w:rsidRPr="00B10F01" w:rsidRDefault="00F806A6" w:rsidP="00167D44">
      <w:pPr>
        <w:numPr>
          <w:ilvl w:val="0"/>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Displays real-time battery and solar voltage data.</w:t>
      </w:r>
    </w:p>
    <w:p w14:paraId="6DE9BB62" w14:textId="77777777" w:rsidR="00F806A6" w:rsidRPr="00B10F01" w:rsidRDefault="00F806A6" w:rsidP="00167D44">
      <w:pPr>
        <w:numPr>
          <w:ilvl w:val="0"/>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AC68614" w14:textId="77777777" w:rsidR="00F806A6" w:rsidRPr="00B10F01" w:rsidRDefault="00F806A6" w:rsidP="00167D44">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ata Pins (D4-D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Receive data from the microcontroller.</w:t>
      </w:r>
    </w:p>
    <w:p w14:paraId="6D128142" w14:textId="77777777" w:rsidR="00F806A6" w:rsidRPr="00B10F01" w:rsidRDefault="00F806A6" w:rsidP="00167D44">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trol Pins (RS, E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for LCD operation.</w:t>
      </w:r>
    </w:p>
    <w:p w14:paraId="61D04C99" w14:textId="3FFB7F90" w:rsidR="00F806A6" w:rsidRPr="00B10F01" w:rsidRDefault="00F806A6" w:rsidP="00167D44">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VCC,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5V supply.</w:t>
      </w:r>
    </w:p>
    <w:p w14:paraId="0F178764" w14:textId="1B9F8B52"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LED Indicators</w:t>
      </w:r>
    </w:p>
    <w:p w14:paraId="14B1B9D5" w14:textId="4CE81B2C"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LED (D6, D2)</w:t>
      </w:r>
    </w:p>
    <w:p w14:paraId="0132E431" w14:textId="77777777" w:rsidR="00F806A6" w:rsidRPr="00B10F01" w:rsidRDefault="00F806A6" w:rsidP="00167D44">
      <w:pPr>
        <w:numPr>
          <w:ilvl w:val="0"/>
          <w:numId w:val="2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atus indicators.</w:t>
      </w:r>
    </w:p>
    <w:p w14:paraId="0C80BEFE" w14:textId="63F3E233" w:rsidR="00F806A6" w:rsidRPr="00B10F01" w:rsidRDefault="00F806A6" w:rsidP="00167D44">
      <w:pPr>
        <w:numPr>
          <w:ilvl w:val="0"/>
          <w:numId w:val="2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Current Limiting Resistor (R7 </w:t>
      </w:r>
      <w:r w:rsidR="00537BC4">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330Ω)</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mits current to LEDs.</w:t>
      </w:r>
    </w:p>
    <w:p w14:paraId="422BCE95" w14:textId="7F67537A"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Transistor Circuit</w:t>
      </w:r>
    </w:p>
    <w:p w14:paraId="25A10415" w14:textId="24FE4426"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Transistors (Q1, Q2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2N3904)</w:t>
      </w:r>
    </w:p>
    <w:p w14:paraId="2D26629C" w14:textId="77777777" w:rsidR="00F806A6" w:rsidRPr="00B10F01" w:rsidRDefault="00F806A6" w:rsidP="00167D44">
      <w:pPr>
        <w:numPr>
          <w:ilvl w:val="0"/>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kely used as electronic switches to control power flow or load connection.</w:t>
      </w:r>
    </w:p>
    <w:p w14:paraId="34A1D15D" w14:textId="2B9BB0D4" w:rsidR="00F806A6" w:rsidRPr="00B10F01" w:rsidRDefault="00F806A6" w:rsidP="00167D44">
      <w:pPr>
        <w:numPr>
          <w:ilvl w:val="0"/>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Resistors (R1, R2, R3, R4 </w:t>
      </w:r>
      <w:r w:rsidR="00537BC4">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1KΩ)</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EE9BCB2" w14:textId="77777777" w:rsidR="00F806A6" w:rsidRPr="00B10F01" w:rsidRDefault="00F806A6" w:rsidP="00167D44">
      <w:pPr>
        <w:numPr>
          <w:ilvl w:val="1"/>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sed as pull-down or base resistors for transistors.</w:t>
      </w:r>
    </w:p>
    <w:p w14:paraId="0CD091A5" w14:textId="77777777"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Working Principle Summary</w:t>
      </w:r>
    </w:p>
    <w:p w14:paraId="38702D26"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Flow</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280EC36"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s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6F2B28D"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regulator (780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s 12V to 5V.</w:t>
      </w:r>
    </w:p>
    <w:p w14:paraId="07B8AA63"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icrocontroller and LCD operate at 5V.</w:t>
      </w:r>
    </w:p>
    <w:p w14:paraId="526D3F4D"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Sen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42254AC"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dividers reduce solar panel and battery voltage for safe ADC input.</w:t>
      </w:r>
    </w:p>
    <w:p w14:paraId="7417334E"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The microcontroller reads the values.</w:t>
      </w:r>
    </w:p>
    <w:p w14:paraId="39183BF6"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ata Displa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1C11352"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LCD shows real-time voltage readings.</w:t>
      </w:r>
    </w:p>
    <w:p w14:paraId="170F3185"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EDs indicate system status.</w:t>
      </w:r>
    </w:p>
    <w:p w14:paraId="3CEB7131"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ransistor Switch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2F622F48" w14:textId="7E8CFE6F" w:rsidR="00F806A6" w:rsidRPr="00B10F01" w:rsidRDefault="003E6627"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w:t>
      </w:r>
      <w:r w:rsidR="00F806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ed for </w:t>
      </w:r>
      <w:r w:rsidR="00F806A6"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protection</w:t>
      </w:r>
      <w:r w:rsidR="00F806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w:t>
      </w:r>
      <w:r w:rsidR="00F806A6"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oad control</w:t>
      </w:r>
      <w:r w:rsidR="00F806A6"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B33024F" w14:textId="3C9FD162" w:rsidR="002315DE" w:rsidRPr="00B10F01" w:rsidRDefault="002315DE"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Fig</w:t>
      </w:r>
      <w:r w:rsidR="00955F4D" w:rsidRPr="00B10F01">
        <w:rPr>
          <w:color w:val="000000" w:themeColor="text1"/>
          <w14:textOutline w14:w="0" w14:cap="flat" w14:cmpd="sng" w14:algn="ctr">
            <w14:noFill/>
            <w14:prstDash w14:val="solid"/>
            <w14:round/>
          </w14:textOutline>
        </w:rPr>
        <w:t>ure</w:t>
      </w:r>
      <w:r w:rsidRPr="00B10F01">
        <w:rPr>
          <w:color w:val="000000" w:themeColor="text1"/>
          <w14:textOutline w14:w="0" w14:cap="flat" w14:cmpd="sng" w14:algn="ctr">
            <w14:noFill/>
            <w14:prstDash w14:val="solid"/>
            <w14:round/>
          </w14:textOutline>
        </w:rPr>
        <w:t xml:space="preserve"> </w:t>
      </w:r>
      <w:r w:rsidR="00C742ED" w:rsidRPr="00B10F01">
        <w:rPr>
          <w:color w:val="000000" w:themeColor="text1"/>
          <w14:textOutline w14:w="0" w14:cap="flat" w14:cmpd="sng" w14:algn="ctr">
            <w14:noFill/>
            <w14:prstDash w14:val="solid"/>
            <w14:round/>
          </w14:textOutline>
        </w:rPr>
        <w:t xml:space="preserve">9 and </w:t>
      </w:r>
      <w:r w:rsidR="00955F4D" w:rsidRPr="00B10F01">
        <w:rPr>
          <w:color w:val="000000" w:themeColor="text1"/>
          <w14:textOutline w14:w="0" w14:cap="flat" w14:cmpd="sng" w14:algn="ctr">
            <w14:noFill/>
            <w14:prstDash w14:val="solid"/>
            <w14:round/>
          </w14:textOutline>
        </w:rPr>
        <w:t>figure</w:t>
      </w:r>
      <w:r w:rsidR="00C742ED" w:rsidRPr="00B10F01">
        <w:rPr>
          <w:color w:val="000000" w:themeColor="text1"/>
          <w14:textOutline w14:w="0" w14:cap="flat" w14:cmpd="sng" w14:algn="ctr">
            <w14:noFill/>
            <w14:prstDash w14:val="solid"/>
            <w14:round/>
          </w14:textOutline>
        </w:rPr>
        <w:t xml:space="preserve"> 10</w:t>
      </w:r>
      <w:r w:rsidRPr="00B10F01">
        <w:rPr>
          <w:color w:val="000000" w:themeColor="text1"/>
          <w14:textOutline w14:w="0" w14:cap="flat" w14:cmpd="sng" w14:algn="ctr">
            <w14:noFill/>
            <w14:prstDash w14:val="solid"/>
            <w14:round/>
          </w14:textOutline>
        </w:rPr>
        <w:t xml:space="preserve"> </w:t>
      </w:r>
      <w:r w:rsidR="00D55EFC">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w:t>
      </w:r>
      <w:r w:rsidR="00C742ED" w:rsidRPr="00B10F01">
        <w:rPr>
          <w:color w:val="000000" w:themeColor="text1"/>
          <w14:textOutline w14:w="0" w14:cap="flat" w14:cmpd="sng" w14:algn="ctr">
            <w14:noFill/>
            <w14:prstDash w14:val="solid"/>
            <w14:round/>
          </w14:textOutline>
        </w:rPr>
        <w:t>inner and outer view of the local made PWM solar charge controller, showing the main components and soldering</w:t>
      </w:r>
      <w:r w:rsidR="00955F4D" w:rsidRPr="00B10F01">
        <w:rPr>
          <w:color w:val="000000" w:themeColor="text1"/>
          <w14:textOutline w14:w="0" w14:cap="flat" w14:cmpd="sng" w14:algn="ctr">
            <w14:noFill/>
            <w14:prstDash w14:val="solid"/>
            <w14:round/>
          </w14:textOutline>
        </w:rPr>
        <w:t xml:space="preserve"> processes</w:t>
      </w:r>
      <w:r w:rsidR="00C742ED" w:rsidRPr="00B10F01">
        <w:rPr>
          <w:color w:val="000000" w:themeColor="text1"/>
          <w14:textOutline w14:w="0" w14:cap="flat" w14:cmpd="sng" w14:algn="ctr">
            <w14:noFill/>
            <w14:prstDash w14:val="solid"/>
            <w14:round/>
          </w14:textOutline>
        </w:rPr>
        <w:t xml:space="preserve"> involved.</w:t>
      </w:r>
    </w:p>
    <w:p w14:paraId="6861A3D6" w14:textId="3D8E92F2" w:rsidR="005959D9" w:rsidRDefault="005B7510" w:rsidP="00167D44">
      <w:pPr>
        <w:keepNext/>
        <w:spacing w:before="100" w:beforeAutospacing="1"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585E864" wp14:editId="3127136A">
            <wp:extent cx="2076450" cy="276867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20250110_153528_995.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83100" cy="2777544"/>
                    </a:xfrm>
                    <a:prstGeom prst="rect">
                      <a:avLst/>
                    </a:prstGeom>
                  </pic:spPr>
                </pic:pic>
              </a:graphicData>
            </a:graphic>
          </wp:inline>
        </w:drawing>
      </w:r>
      <w:r w:rsidR="005959D9"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1A81D44" wp14:editId="49777AE4">
            <wp:extent cx="2252878" cy="27717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20250110_153539_967.jpg"/>
                    <pic:cNvPicPr/>
                  </pic:nvPicPr>
                  <pic:blipFill rotWithShape="1">
                    <a:blip r:embed="rId19" cstate="print">
                      <a:extLst>
                        <a:ext uri="{28A0092B-C50C-407E-A947-70E740481C1C}">
                          <a14:useLocalDpi xmlns:a14="http://schemas.microsoft.com/office/drawing/2010/main" val="0"/>
                        </a:ext>
                      </a:extLst>
                    </a:blip>
                    <a:srcRect b="7728"/>
                    <a:stretch/>
                  </pic:blipFill>
                  <pic:spPr bwMode="auto">
                    <a:xfrm>
                      <a:off x="0" y="0"/>
                      <a:ext cx="2261784" cy="2782732"/>
                    </a:xfrm>
                    <a:prstGeom prst="rect">
                      <a:avLst/>
                    </a:prstGeom>
                    <a:ln>
                      <a:noFill/>
                    </a:ln>
                    <a:extLst>
                      <a:ext uri="{53640926-AAD7-44D8-BBD7-CCE9431645EC}">
                        <a14:shadowObscured xmlns:a14="http://schemas.microsoft.com/office/drawing/2010/main"/>
                      </a:ext>
                    </a:extLst>
                  </pic:spPr>
                </pic:pic>
              </a:graphicData>
            </a:graphic>
          </wp:inline>
        </w:drawing>
      </w:r>
    </w:p>
    <w:p w14:paraId="04D7256F" w14:textId="66CC6B3D" w:rsidR="005959D9" w:rsidRPr="00A30866" w:rsidRDefault="005959D9" w:rsidP="00167D44">
      <w:pPr>
        <w:pStyle w:val="Caption"/>
        <w:spacing w:line="480" w:lineRule="auto"/>
        <w:jc w:val="center"/>
        <w:rPr>
          <w:i w:val="0"/>
        </w:rPr>
      </w:pPr>
      <w:bookmarkStart w:id="105" w:name="_Toc201845116"/>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2C185F">
        <w:rPr>
          <w:rFonts w:ascii="Times New Roman" w:hAnsi="Times New Roman" w:cs="Times New Roman"/>
          <w:i w:val="0"/>
          <w:noProof/>
          <w:color w:val="auto"/>
          <w:sz w:val="24"/>
          <w:szCs w:val="24"/>
        </w:rPr>
        <w:t>9</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w:t>
      </w:r>
      <w:r w:rsidRPr="00A30866">
        <w:rPr>
          <w:i w:val="0"/>
          <w:color w:val="auto"/>
        </w:rPr>
        <w:t xml:space="preserve"> </w:t>
      </w:r>
      <w:r w:rsidRPr="00A30866">
        <w:rPr>
          <w:rFonts w:ascii="Times New Roman" w:hAnsi="Times New Roman" w:cs="Times New Roman"/>
          <w:i w:val="0"/>
          <w:color w:val="000000" w:themeColor="text1"/>
          <w:sz w:val="24"/>
          <w:szCs w:val="24"/>
          <w14:textOutline w14:w="0" w14:cap="flat" w14:cmpd="sng" w14:algn="ctr">
            <w14:noFill/>
            <w14:prstDash w14:val="solid"/>
            <w14:round/>
          </w14:textOutline>
        </w:rPr>
        <w:t>Inner view of the locally made charge controller</w:t>
      </w:r>
      <w:bookmarkEnd w:id="105"/>
      <w:r w:rsidR="00A30866" w:rsidRPr="00A30866">
        <w:rPr>
          <w:rFonts w:ascii="Times New Roman" w:hAnsi="Times New Roman" w:cs="Times New Roman"/>
          <w:i w:val="0"/>
          <w:color w:val="000000" w:themeColor="text1"/>
          <w:sz w:val="24"/>
          <w:szCs w:val="24"/>
          <w14:textOutline w14:w="0" w14:cap="flat" w14:cmpd="sng" w14:algn="ctr">
            <w14:noFill/>
            <w14:prstDash w14:val="solid"/>
            <w14:round/>
          </w14:textOutline>
        </w:rPr>
        <w:t>.</w:t>
      </w:r>
    </w:p>
    <w:p w14:paraId="5D32F11B" w14:textId="77777777" w:rsidR="005959D9" w:rsidRDefault="00405087"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1E66F2E3" wp14:editId="748E2542">
            <wp:extent cx="2676525" cy="310536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G_20250117_133300_75.jpg"/>
                    <pic:cNvPicPr/>
                  </pic:nvPicPr>
                  <pic:blipFill>
                    <a:blip r:embed="rId20">
                      <a:extLst>
                        <a:ext uri="{28A0092B-C50C-407E-A947-70E740481C1C}">
                          <a14:useLocalDpi xmlns:a14="http://schemas.microsoft.com/office/drawing/2010/main" val="0"/>
                        </a:ext>
                      </a:extLst>
                    </a:blip>
                    <a:stretch>
                      <a:fillRect/>
                    </a:stretch>
                  </pic:blipFill>
                  <pic:spPr>
                    <a:xfrm>
                      <a:off x="0" y="0"/>
                      <a:ext cx="2688965" cy="3119794"/>
                    </a:xfrm>
                    <a:prstGeom prst="rect">
                      <a:avLst/>
                    </a:prstGeom>
                  </pic:spPr>
                </pic:pic>
              </a:graphicData>
            </a:graphic>
          </wp:inline>
        </w:drawing>
      </w:r>
    </w:p>
    <w:p w14:paraId="1936D862" w14:textId="77777777" w:rsidR="005959D9" w:rsidRPr="00B10F01" w:rsidRDefault="005959D9"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06" w:name="_Toc201845117"/>
      <w:r w:rsidRPr="005959D9">
        <w:rPr>
          <w:rFonts w:ascii="Times New Roman" w:hAnsi="Times New Roman" w:cs="Times New Roman"/>
          <w:sz w:val="24"/>
          <w:szCs w:val="24"/>
        </w:rPr>
        <w:t xml:space="preserve">Figure </w:t>
      </w:r>
      <w:r w:rsidRPr="005959D9">
        <w:rPr>
          <w:rFonts w:ascii="Times New Roman" w:hAnsi="Times New Roman" w:cs="Times New Roman"/>
          <w:sz w:val="24"/>
          <w:szCs w:val="24"/>
        </w:rPr>
        <w:fldChar w:fldCharType="begin"/>
      </w:r>
      <w:r w:rsidRPr="005959D9">
        <w:rPr>
          <w:rFonts w:ascii="Times New Roman" w:hAnsi="Times New Roman" w:cs="Times New Roman"/>
          <w:sz w:val="24"/>
          <w:szCs w:val="24"/>
        </w:rPr>
        <w:instrText xml:space="preserve"> SEQ Figure \* ARABIC </w:instrText>
      </w:r>
      <w:r w:rsidRPr="005959D9">
        <w:rPr>
          <w:rFonts w:ascii="Times New Roman" w:hAnsi="Times New Roman" w:cs="Times New Roman"/>
          <w:sz w:val="24"/>
          <w:szCs w:val="24"/>
        </w:rPr>
        <w:fldChar w:fldCharType="separate"/>
      </w:r>
      <w:r w:rsidR="002C185F">
        <w:rPr>
          <w:rFonts w:ascii="Times New Roman" w:hAnsi="Times New Roman" w:cs="Times New Roman"/>
          <w:noProof/>
          <w:sz w:val="24"/>
          <w:szCs w:val="24"/>
        </w:rPr>
        <w:t>10</w:t>
      </w:r>
      <w:r w:rsidRPr="005959D9">
        <w:rPr>
          <w:rFonts w:ascii="Times New Roman" w:hAnsi="Times New Roman" w:cs="Times New Roman"/>
          <w:sz w:val="24"/>
          <w:szCs w:val="24"/>
        </w:rPr>
        <w:fldChar w:fldCharType="end"/>
      </w:r>
      <w:r w:rsidRPr="005959D9">
        <w:rPr>
          <w:rFonts w:ascii="Times New Roman" w:hAnsi="Times New Roman" w:cs="Times New Roman"/>
          <w:sz w:val="24"/>
          <w:szCs w:val="24"/>
        </w:rPr>
        <w:t>:</w:t>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Outer view of the locally made charge controller</w:t>
      </w:r>
      <w:bookmarkEnd w:id="106"/>
    </w:p>
    <w:p w14:paraId="29165FC1" w14:textId="65592680" w:rsidR="002B4DAE" w:rsidRPr="00B10F01" w:rsidRDefault="00405087"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7EA926D7" w14:textId="519315D6" w:rsidR="009E4526"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07" w:name="_Toc201814173"/>
      <w:bookmarkStart w:id="108" w:name="_Toc203731015"/>
      <w:r>
        <w:rPr>
          <w:rFonts w:ascii="Times New Roman" w:hAnsi="Times New Roman" w:cs="Times New Roman"/>
          <w:color w:val="000000" w:themeColor="text1"/>
          <w14:textOutline w14:w="0" w14:cap="flat" w14:cmpd="sng" w14:algn="ctr">
            <w14:noFill/>
            <w14:prstDash w14:val="solid"/>
            <w14:round/>
          </w14:textOutline>
        </w:rPr>
        <w:t>3.3.5</w:t>
      </w:r>
      <w:r>
        <w:rPr>
          <w:rFonts w:ascii="Times New Roman" w:hAnsi="Times New Roman" w:cs="Times New Roman"/>
          <w:color w:val="000000" w:themeColor="text1"/>
          <w14:textOutline w14:w="0" w14:cap="flat" w14:cmpd="sng" w14:algn="ctr">
            <w14:noFill/>
            <w14:prstDash w14:val="solid"/>
            <w14:round/>
          </w14:textOutline>
        </w:rPr>
        <w:tab/>
      </w:r>
      <w:r w:rsidR="009E4526" w:rsidRPr="00B10F01">
        <w:rPr>
          <w:rFonts w:ascii="Times New Roman" w:hAnsi="Times New Roman" w:cs="Times New Roman"/>
          <w:color w:val="000000" w:themeColor="text1"/>
          <w14:textOutline w14:w="0" w14:cap="flat" w14:cmpd="sng" w14:algn="ctr">
            <w14:noFill/>
            <w14:prstDash w14:val="solid"/>
            <w14:round/>
          </w14:textOutline>
        </w:rPr>
        <w:t>KNIFE SWITCH CHANGE OVER</w:t>
      </w:r>
      <w:bookmarkEnd w:id="107"/>
      <w:bookmarkEnd w:id="108"/>
    </w:p>
    <w:p w14:paraId="2D36E441" w14:textId="5CFC7850" w:rsidR="002B4DAE" w:rsidRPr="00B10F01" w:rsidRDefault="00A20611" w:rsidP="00167D44">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knife switch change-ov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manually operated electrical switch used to transfer power between two different sources or circuits. It consists of a metal blade (the </w:t>
      </w:r>
      <w:r w:rsidR="00537BC4">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knife</w:t>
      </w:r>
      <w:r w:rsidR="00537BC4">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at pivots into or out of contact with stationary terminals to make or break a connection. This type of switch is commonly used in power distribution systems, laboratories, and industrial settings for isolating and switching circuits.</w:t>
      </w:r>
    </w:p>
    <w:p w14:paraId="37CDFC58"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knife switch change over allows switching between two power sources (such as a main supply and a generator) by manually shifting the blade between two sets of terminals. When the blade is in one position, power flows from the corresponding source. Moving it to the other position transfers power to the second source. In the situation of this project, an 100A knife switch chan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over was used to switch power between the foreign MPPT, foreign PWM and locally made PWM charge controllers which would be supplied to the battery.</w:t>
      </w:r>
    </w:p>
    <w:p w14:paraId="5DC709C0" w14:textId="010D8BC5" w:rsidR="004630F7" w:rsidRPr="00B10F01" w:rsidRDefault="008E3E57"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figure 11 </w:t>
      </w:r>
      <w:r w:rsidR="00E40A0F">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100A knife switch change over, showing t</w:t>
      </w:r>
      <w:r w:rsidR="0009468A">
        <w:rPr>
          <w:color w:val="000000" w:themeColor="text1"/>
          <w14:textOutline w14:w="0" w14:cap="flat" w14:cmpd="sng" w14:algn="ctr">
            <w14:noFill/>
            <w14:prstDash w14:val="solid"/>
            <w14:round/>
          </w14:textOutline>
        </w:rPr>
        <w:t>he switching operations</w:t>
      </w:r>
      <w:r w:rsidRPr="00B10F01">
        <w:rPr>
          <w:color w:val="000000" w:themeColor="text1"/>
          <w14:textOutline w14:w="0" w14:cap="flat" w14:cmpd="sng" w14:algn="ctr">
            <w14:noFill/>
            <w14:prstDash w14:val="solid"/>
            <w14:round/>
          </w14:textOutline>
        </w:rPr>
        <w:t xml:space="preserve"> from one source to another.</w:t>
      </w:r>
    </w:p>
    <w:p w14:paraId="10555599" w14:textId="77777777" w:rsidR="00FC59C0" w:rsidRDefault="00652BE6" w:rsidP="00167D44">
      <w:pPr>
        <w:keepNext/>
        <w:spacing w:line="480" w:lineRule="auto"/>
        <w:jc w:val="center"/>
      </w:pPr>
      <w:r w:rsidRPr="00B10F01">
        <w:rPr>
          <w:rFonts w:ascii="Times New Roman" w:hAnsi="Times New Roman" w:cs="Times New Roman"/>
          <w:noProof/>
          <w:color w:val="000000" w:themeColor="text1"/>
          <w:sz w:val="24"/>
          <w:szCs w:val="24"/>
        </w:rPr>
        <w:drawing>
          <wp:inline distT="0" distB="0" distL="0" distR="0" wp14:anchorId="1EC380A9" wp14:editId="168614BF">
            <wp:extent cx="1838325" cy="1838325"/>
            <wp:effectExtent l="0" t="0" r="9525" b="9525"/>
            <wp:docPr id="2947" name="Picture 2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7" name="1.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838325" cy="1838325"/>
                    </a:xfrm>
                    <a:prstGeom prst="rect">
                      <a:avLst/>
                    </a:prstGeom>
                  </pic:spPr>
                </pic:pic>
              </a:graphicData>
            </a:graphic>
          </wp:inline>
        </w:drawing>
      </w:r>
    </w:p>
    <w:p w14:paraId="5E518BD3" w14:textId="4C759C51" w:rsidR="00652BE6" w:rsidRPr="00A30866" w:rsidRDefault="00FC59C0" w:rsidP="00167D44">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109" w:name="_Toc201845118"/>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2C185F">
        <w:rPr>
          <w:rFonts w:ascii="Times New Roman" w:hAnsi="Times New Roman" w:cs="Times New Roman"/>
          <w:i w:val="0"/>
          <w:noProof/>
          <w:color w:val="auto"/>
          <w:sz w:val="24"/>
          <w:szCs w:val="24"/>
        </w:rPr>
        <w:t>11</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knife switch changeov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fr3hIdyV","properties":{"formattedCitation":"(Amrouche et al., 2000)","plainCitation":"(Amrouche et al., 2000)","noteIndex":0},"citationItems":[{"id":259,"uris":["http://zotero.org/users/15982792/items/DWKD9WLZ"],"itemData":{"id":259,"type":"chapter","abstract":"This chapter discusses the development of a 2-kVA sine wave DC/AC inverter for stand-alone photovoltaic applications. This single-phase inverter interfaces with photovoltaic array and residential loads. The structure of the inverter is essentially based on two quasi-square inverters connected in series. A LC resonant filter converts the step waveform into a low distortion sine wave. The used stepped wave technique simplifies the control circuit and accomplishes AC filtering with a LC network of reasonable size and weight. The control and power stages are built in a modular form. The inverter is protected against short circuit and overload at the output, low and excessive battery voltage, and over temperature. It is noted that a prototype is built and tested in the laboratory. The efficiency is measured to be 86% at full load with resistive loads.","container-title":"World Renewable Energy Congress VI","event-place":"Oxford","ISBN":"978-0-08-043865-8","note":"DOI: 10.1016/B978-008043865-8/50164-1","page":"821-824","publisher":"Pergamon","publisher-place":"Oxford","source":"ScienceDirect","title":"Chapter 164 - DC/AC Solar Inverter for Solar Applications","URL":"https://www.sciencedirect.com/science/article/pii/B9780080438658501641","author":[{"family":"Amrouche","given":"S. Ould"},{"family":"Belhamel","given":"M."},{"family":"Malek","given":"A."},{"family":"Maafi","given":"A."}],"editor":[{"family":"Sayigh","given":"A. A. M."}],"accessed":{"date-parts":[["2025",5,20]]},"issued":{"date-parts":[["2000",1,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Amrouche et al., 2000)</w:t>
      </w:r>
      <w:bookmarkEnd w:id="109"/>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p>
    <w:p w14:paraId="0BD27D25" w14:textId="1752F638" w:rsidR="00B36C7F"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0" w:name="_Toc201814174"/>
      <w:bookmarkStart w:id="111" w:name="_Toc203731016"/>
      <w:r>
        <w:rPr>
          <w:rFonts w:ascii="Times New Roman" w:hAnsi="Times New Roman" w:cs="Times New Roman"/>
          <w:color w:val="000000" w:themeColor="text1"/>
          <w14:textOutline w14:w="0" w14:cap="flat" w14:cmpd="sng" w14:algn="ctr">
            <w14:noFill/>
            <w14:prstDash w14:val="solid"/>
            <w14:round/>
          </w14:textOutline>
        </w:rPr>
        <w:t>3.3.6</w:t>
      </w:r>
      <w:r>
        <w:rPr>
          <w:rFonts w:ascii="Times New Roman" w:hAnsi="Times New Roman" w:cs="Times New Roman"/>
          <w:color w:val="000000" w:themeColor="text1"/>
          <w14:textOutline w14:w="0" w14:cap="flat" w14:cmpd="sng" w14:algn="ctr">
            <w14:noFill/>
            <w14:prstDash w14:val="solid"/>
            <w14:round/>
          </w14:textOutline>
        </w:rPr>
        <w:tab/>
      </w:r>
      <w:r w:rsidR="00B36C7F" w:rsidRPr="00B10F01">
        <w:rPr>
          <w:rFonts w:ascii="Times New Roman" w:hAnsi="Times New Roman" w:cs="Times New Roman"/>
          <w:color w:val="000000" w:themeColor="text1"/>
          <w14:textOutline w14:w="0" w14:cap="flat" w14:cmpd="sng" w14:algn="ctr">
            <w14:noFill/>
            <w14:prstDash w14:val="solid"/>
            <w14:round/>
          </w14:textOutline>
        </w:rPr>
        <w:t>LITHIUM BATTERY</w:t>
      </w:r>
      <w:bookmarkEnd w:id="110"/>
      <w:bookmarkEnd w:id="111"/>
    </w:p>
    <w:p w14:paraId="37F94756" w14:textId="77777777" w:rsidR="008B3ADD" w:rsidRPr="00B10F01" w:rsidRDefault="00654146" w:rsidP="00167D44">
      <w:pPr>
        <w:spacing w:before="100" w:beforeAutospacing="1" w:after="100" w:afterAutospacing="1" w:line="480" w:lineRule="auto"/>
        <w:ind w:firstLine="36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ion (Li-ion) 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type of rechargeable battery that uses lithium ions to store and transfer energy. It is widely used in consumer electronics, electric vehicles, renewable energy systems, and industrial applications due to i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igh energy density, long lifespan, and lightweight design.</w:t>
      </w:r>
      <w:r w:rsidR="008B3ADD"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w:t>
      </w:r>
      <w:r w:rsidR="008B3ADD" w:rsidRPr="00B10F01">
        <w:rPr>
          <w:rFonts w:ascii="Times New Roman" w:hAnsi="Times New Roman" w:cs="Times New Roman"/>
          <w:color w:val="000000" w:themeColor="text1"/>
          <w:sz w:val="24"/>
          <w:szCs w:val="24"/>
          <w14:textOutline w14:w="0" w14:cap="flat" w14:cmpd="sng" w14:algn="ctr">
            <w14:noFill/>
            <w14:prstDash w14:val="solid"/>
            <w14:round/>
          </w14:textOutline>
        </w:rPr>
        <w:t>A lithium-ion battery consists of three main components:</w:t>
      </w:r>
    </w:p>
    <w:p w14:paraId="71328FCC" w14:textId="77777777" w:rsidR="008B3ADD" w:rsidRPr="00B10F01" w:rsidRDefault="008B3ADD" w:rsidP="00167D44">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node (Negative Electrod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Usually made of graphite, it stores lithium ions when the battery is charged.</w:t>
      </w:r>
    </w:p>
    <w:p w14:paraId="3BC371FB" w14:textId="77777777" w:rsidR="008B3ADD" w:rsidRPr="00B10F01" w:rsidRDefault="008B3ADD" w:rsidP="00167D44">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athode (Positive Electrod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ypically made of lithium metal oxides (like lithium cobalt oxide or lithium iron phosphate), it releases lithium ions during discharge.</w:t>
      </w:r>
    </w:p>
    <w:p w14:paraId="53F8812D" w14:textId="77777777" w:rsidR="008B3ADD" w:rsidRPr="00B10F01" w:rsidRDefault="008B3ADD" w:rsidP="00167D44">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Electrolyt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liquid or solid substance that allows lithium ions to move between the anode and cathode.</w:t>
      </w:r>
    </w:p>
    <w:p w14:paraId="7F8070C3" w14:textId="1A1ECDCA" w:rsidR="008B3ADD" w:rsidRPr="00B10F01" w:rsidRDefault="008B3ADD" w:rsidP="00167D44">
      <w:pPr>
        <w:spacing w:before="100" w:beforeAutospacing="1" w:after="100" w:afterAutospacing="1"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ur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harg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thium ions move from the cathode to the anode t</w:t>
      </w:r>
      <w:r w:rsidR="00955F4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rough the electrolyte, storing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br/>
        <w:t xml:space="preserve">Dur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scharg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ions move back to the cathode, releasing stored energy to power devices.</w:t>
      </w:r>
    </w:p>
    <w:p w14:paraId="43396985" w14:textId="535ACD43" w:rsidR="008B3ADD" w:rsidRPr="00B10F01" w:rsidRDefault="008B3ADD" w:rsidP="00167D44">
      <w:pPr>
        <w:pStyle w:val="Heading4"/>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Types of Lithium Batteries</w:t>
      </w:r>
    </w:p>
    <w:p w14:paraId="0C91F1E1"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Cobalt Oxide (LiCo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Used in smartphones, laptops, and cameras.</w:t>
      </w:r>
    </w:p>
    <w:p w14:paraId="55F9010E"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Iron Phosphate (LiFeP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Safer, with a longer lifespan, used in power tools and electric vehicles.</w:t>
      </w:r>
    </w:p>
    <w:p w14:paraId="4CAA5864"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Manganese Oxide (LiMn</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Common in medical devices and power tools.</w:t>
      </w:r>
    </w:p>
    <w:p w14:paraId="3E0DDA28"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Nickel Manganese Cobalt Oxide (LiNiMnCo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or NM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Popular in EVs and energy storage.</w:t>
      </w:r>
    </w:p>
    <w:p w14:paraId="6F87D164" w14:textId="153A325F" w:rsidR="005D4B8B"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Titanate (Li</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i</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₅</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₁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or LTO)</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Ultra-fast charging and long lifespan, used in specialized applications.</w:t>
      </w:r>
    </w:p>
    <w:p w14:paraId="4878DBE5" w14:textId="49FB7DC5" w:rsidR="005D4B8B" w:rsidRPr="00B10F01" w:rsidRDefault="005D4B8B"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 this project, a lithium cobalt oxide type of lithium ion battery was used. Each battery rated at 3.7v, </w:t>
      </w:r>
      <w:r w:rsidR="00285607" w:rsidRPr="00B10F01">
        <w:rPr>
          <w:rFonts w:ascii="Times New Roman" w:hAnsi="Times New Roman" w:cs="Times New Roman"/>
          <w:color w:val="000000" w:themeColor="text1"/>
          <w:sz w:val="24"/>
          <w:szCs w:val="24"/>
          <w14:textOutline w14:w="0" w14:cap="flat" w14:cmpd="sng" w14:algn="ctr">
            <w14:noFill/>
            <w14:prstDash w14:val="solid"/>
            <w14:round/>
          </w14:textOutline>
        </w:rPr>
        <w:t>65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H. Three pieces of the battery were connected in series to produce a voltage rating of 11.1v and current per hour of </w:t>
      </w:r>
      <w:r w:rsidR="00223894" w:rsidRPr="00B10F01">
        <w:rPr>
          <w:rFonts w:ascii="Times New Roman" w:hAnsi="Times New Roman" w:cs="Times New Roman"/>
          <w:color w:val="000000" w:themeColor="text1"/>
          <w:sz w:val="24"/>
          <w:szCs w:val="24"/>
          <w14:textOutline w14:w="0" w14:cap="flat" w14:cmpd="sng" w14:algn="ctr">
            <w14:noFill/>
            <w14:prstDash w14:val="solid"/>
            <w14:round/>
          </w14:textOutline>
        </w:rPr>
        <w:t>65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H. Having two of the three pieces of the series connection being connected parallel to each other in other to produce a voltage rating of 11.1v and current per hour rating of </w:t>
      </w:r>
      <w:r w:rsidR="00223894" w:rsidRPr="00B10F01">
        <w:rPr>
          <w:rFonts w:ascii="Times New Roman" w:hAnsi="Times New Roman" w:cs="Times New Roman"/>
          <w:color w:val="000000" w:themeColor="text1"/>
          <w:sz w:val="24"/>
          <w:szCs w:val="24"/>
          <w14:textOutline w14:w="0" w14:cap="flat" w14:cmpd="sng" w14:algn="ctr">
            <w14:noFill/>
            <w14:prstDash w14:val="solid"/>
            <w14:round/>
          </w14:textOutline>
        </w:rPr>
        <w:t>130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aH.</w:t>
      </w:r>
    </w:p>
    <w:p w14:paraId="34FE1962" w14:textId="474A2217" w:rsidR="000D462F" w:rsidRPr="00B10F01" w:rsidRDefault="000D462F"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 xml:space="preserve">Figure 12 </w:t>
      </w:r>
      <w:r w:rsidR="0009468A">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w:t>
      </w:r>
      <w:r w:rsidR="00955F4D" w:rsidRPr="00B10F01">
        <w:rPr>
          <w:color w:val="000000" w:themeColor="text1"/>
          <w14:textOutline w14:w="0" w14:cap="flat" w14:cmpd="sng" w14:algn="ctr">
            <w14:noFill/>
            <w14:prstDash w14:val="solid"/>
            <w14:round/>
          </w14:textOutline>
        </w:rPr>
        <w:t xml:space="preserve">a </w:t>
      </w:r>
      <w:r w:rsidRPr="00B10F01">
        <w:rPr>
          <w:color w:val="000000" w:themeColor="text1"/>
          <w14:textOutline w14:w="0" w14:cap="flat" w14:cmpd="sng" w14:algn="ctr">
            <w14:noFill/>
            <w14:prstDash w14:val="solid"/>
            <w14:round/>
          </w14:textOutline>
        </w:rPr>
        <w:t xml:space="preserve">3.7v, 650maH lithium </w:t>
      </w:r>
      <w:r w:rsidR="00ED0244" w:rsidRPr="00B10F01">
        <w:rPr>
          <w:color w:val="000000" w:themeColor="text1"/>
          <w14:textOutline w14:w="0" w14:cap="flat" w14:cmpd="sng" w14:algn="ctr">
            <w14:noFill/>
            <w14:prstDash w14:val="solid"/>
            <w14:round/>
          </w14:textOutline>
        </w:rPr>
        <w:t>ion battery used in the system configuration.</w:t>
      </w:r>
    </w:p>
    <w:p w14:paraId="0FEA9260" w14:textId="77777777" w:rsidR="000D462F" w:rsidRPr="00B10F01" w:rsidRDefault="000D462F"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0B91F6D" w14:textId="77777777" w:rsidR="00A30866" w:rsidRDefault="00285607" w:rsidP="00A30866">
      <w:pPr>
        <w:keepNext/>
        <w:tabs>
          <w:tab w:val="left" w:pos="1260"/>
        </w:tabs>
        <w:spacing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7CDD18C4" wp14:editId="7B2BEDAE">
            <wp:extent cx="2952750" cy="151283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yusyys.jpg"/>
                    <pic:cNvPicPr/>
                  </pic:nvPicPr>
                  <pic:blipFill>
                    <a:blip r:embed="rId22">
                      <a:extLst>
                        <a:ext uri="{28A0092B-C50C-407E-A947-70E740481C1C}">
                          <a14:useLocalDpi xmlns:a14="http://schemas.microsoft.com/office/drawing/2010/main" val="0"/>
                        </a:ext>
                      </a:extLst>
                    </a:blip>
                    <a:stretch>
                      <a:fillRect/>
                    </a:stretch>
                  </pic:blipFill>
                  <pic:spPr>
                    <a:xfrm>
                      <a:off x="0" y="0"/>
                      <a:ext cx="2969369" cy="1521346"/>
                    </a:xfrm>
                    <a:prstGeom prst="rect">
                      <a:avLst/>
                    </a:prstGeom>
                  </pic:spPr>
                </pic:pic>
              </a:graphicData>
            </a:graphic>
          </wp:inline>
        </w:drawing>
      </w:r>
    </w:p>
    <w:p w14:paraId="5750651A" w14:textId="02F34C51" w:rsidR="00285607"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2C185F">
        <w:rPr>
          <w:rFonts w:ascii="Times New Roman" w:hAnsi="Times New Roman" w:cs="Times New Roman"/>
          <w:i w:val="0"/>
          <w:noProof/>
          <w:color w:val="auto"/>
          <w:sz w:val="24"/>
          <w:szCs w:val="24"/>
        </w:rPr>
        <w:t>12</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ithium batteries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Omi0fGQt","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Singh et al., 2023)</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3128FE28" w14:textId="29AD59FC" w:rsidR="006B0378" w:rsidRPr="00B10F01" w:rsidRDefault="006B0378" w:rsidP="00A30866">
      <w:pPr>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01E412C1" w14:textId="13D5DAE0" w:rsidR="005B6B1C"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2" w:name="_Toc201814175"/>
      <w:bookmarkStart w:id="113" w:name="_Toc203731017"/>
      <w:r>
        <w:rPr>
          <w:rFonts w:ascii="Times New Roman" w:hAnsi="Times New Roman" w:cs="Times New Roman"/>
          <w:color w:val="000000" w:themeColor="text1"/>
          <w14:textOutline w14:w="0" w14:cap="flat" w14:cmpd="sng" w14:algn="ctr">
            <w14:noFill/>
            <w14:prstDash w14:val="solid"/>
            <w14:round/>
          </w14:textOutline>
        </w:rPr>
        <w:t>3.3.7</w:t>
      </w:r>
      <w:r>
        <w:rPr>
          <w:rFonts w:ascii="Times New Roman" w:hAnsi="Times New Roman" w:cs="Times New Roman"/>
          <w:color w:val="000000" w:themeColor="text1"/>
          <w14:textOutline w14:w="0" w14:cap="flat" w14:cmpd="sng" w14:algn="ctr">
            <w14:noFill/>
            <w14:prstDash w14:val="solid"/>
            <w14:round/>
          </w14:textOutline>
        </w:rPr>
        <w:tab/>
      </w:r>
      <w:r w:rsidR="005B6B1C" w:rsidRPr="00B10F01">
        <w:rPr>
          <w:rFonts w:ascii="Times New Roman" w:hAnsi="Times New Roman" w:cs="Times New Roman"/>
          <w:color w:val="000000" w:themeColor="text1"/>
          <w14:textOutline w14:w="0" w14:cap="flat" w14:cmpd="sng" w14:algn="ctr">
            <w14:noFill/>
            <w14:prstDash w14:val="solid"/>
            <w14:round/>
          </w14:textOutline>
        </w:rPr>
        <w:t>INVERTER</w:t>
      </w:r>
      <w:bookmarkEnd w:id="112"/>
      <w:bookmarkEnd w:id="113"/>
    </w:p>
    <w:p w14:paraId="7D4804CC" w14:textId="787CC120" w:rsidR="00F77FCB" w:rsidRPr="00B10F01" w:rsidRDefault="00F77FCB"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device that conver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rect current (D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is widely used in various applications, includ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ome power backup systems, solar energy systems, and automotive power suppli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ince most household appliances and electronic devices operate on AC power, inverters play a crucial role in ensuring an uninterrupted power supply during outages or in off-grid locations.</w:t>
      </w:r>
      <w:r w:rsidR="009B0DB5"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00W i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power conversion device that transform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Direct Current)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battery (such as a car or solar battery)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Alternating Current)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which is commonly used to run household or electronic devices. It is a compact and efficient solution for powering small appliances, tools, and electronic gadgets in areas where direct AC power is unavailable.</w:t>
      </w:r>
    </w:p>
    <w:p w14:paraId="6DDA3087" w14:textId="53978C88"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The inverter tak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or 24V 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onverts it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andard 110V or 220V AC out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pending on the region and device requirements. It does this through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lectronic circuit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at modify the voltage and frequency of the output current.</w:t>
      </w:r>
    </w:p>
    <w:p w14:paraId="26D05FEF" w14:textId="77E97B2B" w:rsidR="00ED0244" w:rsidRPr="00B10F01" w:rsidRDefault="00ED024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Figure 13</w:t>
      </w:r>
      <w:r w:rsidR="00955F4D" w:rsidRPr="00B10F01">
        <w:rPr>
          <w:color w:val="000000" w:themeColor="text1"/>
          <w14:textOutline w14:w="0" w14:cap="flat" w14:cmpd="sng" w14:algn="ctr">
            <w14:noFill/>
            <w14:prstDash w14:val="solid"/>
            <w14:round/>
          </w14:textOutline>
        </w:rPr>
        <w:t xml:space="preserve"> </w:t>
      </w:r>
      <w:r w:rsidR="00D03AA7">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500W, inverter used in the system configuration.</w:t>
      </w:r>
    </w:p>
    <w:p w14:paraId="38BF87FA" w14:textId="77777777" w:rsidR="00ED0244" w:rsidRPr="00B10F01" w:rsidRDefault="00ED024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0862E59" w14:textId="77777777" w:rsidR="00A30866" w:rsidRDefault="00F40842" w:rsidP="00A30866">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4BACAF8" wp14:editId="5D094D6E">
            <wp:extent cx="2247900" cy="179693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ower.jpg"/>
                    <pic:cNvPicPr/>
                  </pic:nvPicPr>
                  <pic:blipFill rotWithShape="1">
                    <a:blip r:embed="rId23">
                      <a:extLst>
                        <a:ext uri="{28A0092B-C50C-407E-A947-70E740481C1C}">
                          <a14:useLocalDpi xmlns:a14="http://schemas.microsoft.com/office/drawing/2010/main" val="0"/>
                        </a:ext>
                      </a:extLst>
                    </a:blip>
                    <a:srcRect t="9876" b="10185"/>
                    <a:stretch/>
                  </pic:blipFill>
                  <pic:spPr bwMode="auto">
                    <a:xfrm>
                      <a:off x="0" y="0"/>
                      <a:ext cx="2256463" cy="1803777"/>
                    </a:xfrm>
                    <a:prstGeom prst="rect">
                      <a:avLst/>
                    </a:prstGeom>
                    <a:ln>
                      <a:noFill/>
                    </a:ln>
                    <a:extLst>
                      <a:ext uri="{53640926-AAD7-44D8-BBD7-CCE9431645EC}">
                        <a14:shadowObscured xmlns:a14="http://schemas.microsoft.com/office/drawing/2010/main"/>
                      </a:ext>
                    </a:extLst>
                  </pic:spPr>
                </pic:pic>
              </a:graphicData>
            </a:graphic>
          </wp:inline>
        </w:drawing>
      </w:r>
    </w:p>
    <w:p w14:paraId="6509D186" w14:textId="21F23F8F" w:rsidR="009B0DB5"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2C185F">
        <w:rPr>
          <w:rFonts w:ascii="Times New Roman" w:hAnsi="Times New Roman" w:cs="Times New Roman"/>
          <w:i w:val="0"/>
          <w:noProof/>
          <w:color w:val="auto"/>
          <w:sz w:val="24"/>
          <w:szCs w:val="24"/>
        </w:rPr>
        <w:t>13</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500W power invert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HbCSZInv","properties":{"formattedCitation":"(Petri et al., 2022)","plainCitation":"(Petri et al., 2022)","noteIndex":0},"citationItems":[{"id":24,"uris":["http://zotero.org/users/15982792/items/LAZ4EVUJ"],"itemData":{"id":24,"type":"article-journal","abstract":"The use of wide bandgap (WBG) semiconductor devices, which enable higher switching slew rates, and the increase in DC link voltage, which provides system-wide advantages, exposes the winding system of traction machines to enhanced electrical stress. The resulting nonlinear voltage distribution along the motor winding favors partial discharges (PD), which in low voltage (LV) machines causes excessive damage to the insulation system, and premature failure can occur. A simple solution by increasing the enamel thickness of the wires leads on the one hand to a lower copper fill factor. On the other hand, this measure is not necessarily accompanied by an increase in electrical resilience in the case of pulsed voltage. It is therefore essential to understand the phenomenon of partial discharges, which is composed of a large number of processes and mechanisms, to be able to make an estimation of aging. The ultimate goal is to derive a lifetime model that links the dynamic load collectives – ideally in conjunction with the environmental stress influences – of a traction application to a usage-dependent and realistic prediction of the residual lifetime. To this end, this paper provides an overview of the current state of science and technology in this interdisciplinary topic by describing, with reference to high voltage (HV) technology/engineering, the design of the insulation system, the discharge physics, the degradation mechanisms, the statistical effects to be considered, and the partial discharge measurement methods.","container-title":"IEEE Access","DOI":"10.1109/ACCESS.2022.3210348","ISSN":"2169-3536","note":"event-title: IEEE Access","page":"104023-104049","source":"IEEE Xplore","title":"The Insulation Resilience of Inverter-Fed Low Voltage Traction Machines: Review, Challenges, and Opportunities","title-short":"The Insulation Resilience of Inverter-Fed Low Voltage Traction Machines","volume":"10","author":[{"family":"Petri","given":"Timo"},{"family":"Keller","given":"Marina"},{"family":"Parspour","given":"Nejila"}],"issued":{"date-parts":[["2022"]]}}}],"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Petri et al., 2022)</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09C118B0" w14:textId="47E0A444" w:rsidR="009B0DB5" w:rsidRPr="00B10F01" w:rsidRDefault="009B0DB5"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6CE9F2AC" w14:textId="66A965DB" w:rsidR="004377C7"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4" w:name="_Toc201814176"/>
      <w:bookmarkStart w:id="115" w:name="_Toc203731018"/>
      <w:r>
        <w:rPr>
          <w:rFonts w:ascii="Times New Roman" w:hAnsi="Times New Roman" w:cs="Times New Roman"/>
          <w:color w:val="000000" w:themeColor="text1"/>
          <w14:textOutline w14:w="0" w14:cap="flat" w14:cmpd="sng" w14:algn="ctr">
            <w14:noFill/>
            <w14:prstDash w14:val="solid"/>
            <w14:round/>
          </w14:textOutline>
        </w:rPr>
        <w:t>3.3.8</w:t>
      </w:r>
      <w:r>
        <w:rPr>
          <w:rFonts w:ascii="Times New Roman" w:hAnsi="Times New Roman" w:cs="Times New Roman"/>
          <w:color w:val="000000" w:themeColor="text1"/>
          <w14:textOutline w14:w="0" w14:cap="flat" w14:cmpd="sng" w14:algn="ctr">
            <w14:noFill/>
            <w14:prstDash w14:val="solid"/>
            <w14:round/>
          </w14:textOutline>
        </w:rPr>
        <w:tab/>
      </w:r>
      <w:r w:rsidR="004377C7" w:rsidRPr="00B10F01">
        <w:rPr>
          <w:rFonts w:ascii="Times New Roman" w:hAnsi="Times New Roman" w:cs="Times New Roman"/>
          <w:color w:val="000000" w:themeColor="text1"/>
          <w14:textOutline w14:w="0" w14:cap="flat" w14:cmpd="sng" w14:algn="ctr">
            <w14:noFill/>
            <w14:prstDash w14:val="solid"/>
            <w14:round/>
          </w14:textOutline>
        </w:rPr>
        <w:t>AC LOAD</w:t>
      </w:r>
      <w:bookmarkEnd w:id="114"/>
      <w:bookmarkEnd w:id="115"/>
    </w:p>
    <w:p w14:paraId="7B00FAB8" w14:textId="77777777" w:rsidR="002F26B1" w:rsidRPr="00B10F01" w:rsidRDefault="002F26B1"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loa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fers to any electrical device or appliance that operates o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 AC loads are commonly found in homes, industries, and commercial buildings since the standard electricity supply from power grids is in the form of AC. These loads consume electrical energy and convert it into useful work such as lighting, heating, cooling, or mechanical motion.</w:t>
      </w:r>
    </w:p>
    <w:p w14:paraId="55CDF342" w14:textId="6698CAC7" w:rsidR="00B35D17"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6" w:name="_Toc201814177"/>
      <w:bookmarkStart w:id="117" w:name="_Toc203731019"/>
      <w:r>
        <w:rPr>
          <w:rFonts w:ascii="Times New Roman" w:hAnsi="Times New Roman" w:cs="Times New Roman"/>
          <w:color w:val="000000" w:themeColor="text1"/>
          <w14:textOutline w14:w="0" w14:cap="flat" w14:cmpd="sng" w14:algn="ctr">
            <w14:noFill/>
            <w14:prstDash w14:val="solid"/>
            <w14:round/>
          </w14:textOutline>
        </w:rPr>
        <w:lastRenderedPageBreak/>
        <w:t>3.3.9</w:t>
      </w:r>
      <w:r>
        <w:rPr>
          <w:rFonts w:ascii="Times New Roman" w:hAnsi="Times New Roman" w:cs="Times New Roman"/>
          <w:color w:val="000000" w:themeColor="text1"/>
          <w14:textOutline w14:w="0" w14:cap="flat" w14:cmpd="sng" w14:algn="ctr">
            <w14:noFill/>
            <w14:prstDash w14:val="solid"/>
            <w14:round/>
          </w14:textOutline>
        </w:rPr>
        <w:tab/>
      </w:r>
      <w:r w:rsidR="00B35D17" w:rsidRPr="00B10F01">
        <w:rPr>
          <w:rFonts w:ascii="Times New Roman" w:hAnsi="Times New Roman" w:cs="Times New Roman"/>
          <w:color w:val="000000" w:themeColor="text1"/>
          <w14:textOutline w14:w="0" w14:cap="flat" w14:cmpd="sng" w14:algn="ctr">
            <w14:noFill/>
            <w14:prstDash w14:val="solid"/>
            <w14:round/>
          </w14:textOutline>
        </w:rPr>
        <w:t>13A SOCKET OUTLET</w:t>
      </w:r>
      <w:bookmarkEnd w:id="116"/>
      <w:bookmarkEnd w:id="117"/>
    </w:p>
    <w:p w14:paraId="032B67ED" w14:textId="0D2247E2" w:rsidR="00B35D17" w:rsidRPr="00B10F01" w:rsidRDefault="00B35D17"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3A socket outl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standard electrical power outlet designed to provid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3 amperes (A) of curre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t a specific voltage (typical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230V AC in the UK and many other countri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t is widely used in homes, offices, and commercial buildings to power a variety of electrical appliances and devices.</w:t>
      </w:r>
    </w:p>
    <w:p w14:paraId="65DB2C42" w14:textId="262652C2" w:rsidR="00ED0244" w:rsidRPr="00B10F01" w:rsidRDefault="00ED024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4 </w:t>
      </w:r>
      <w:r w:rsidR="008C0D2F">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13A socket outlet used in the system configuration.</w:t>
      </w:r>
    </w:p>
    <w:p w14:paraId="714E59E2" w14:textId="77777777" w:rsidR="00ED0244" w:rsidRPr="00B10F01" w:rsidRDefault="00ED024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14434352" w14:textId="77777777" w:rsidR="00A30866" w:rsidRDefault="00B35D17" w:rsidP="00A30866">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0260D90F" wp14:editId="767E3130">
            <wp:extent cx="1771650" cy="17716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ocket.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771650" cy="1771650"/>
                    </a:xfrm>
                    <a:prstGeom prst="rect">
                      <a:avLst/>
                    </a:prstGeom>
                  </pic:spPr>
                </pic:pic>
              </a:graphicData>
            </a:graphic>
          </wp:inline>
        </w:drawing>
      </w:r>
    </w:p>
    <w:p w14:paraId="772C67E3" w14:textId="01654EC4" w:rsidR="00B35D17"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2C185F">
        <w:rPr>
          <w:rFonts w:ascii="Times New Roman" w:hAnsi="Times New Roman" w:cs="Times New Roman"/>
          <w:i w:val="0"/>
          <w:noProof/>
          <w:color w:val="auto"/>
          <w:sz w:val="24"/>
          <w:szCs w:val="24"/>
        </w:rPr>
        <w:t>14</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13A socket outlet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2vcINw2c","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6231F679" w14:textId="005AF5BA" w:rsidR="00B35D17" w:rsidRPr="00B10F01" w:rsidRDefault="00B35D17"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10606BD9" w14:textId="1B568849" w:rsidR="003C576C"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8" w:name="_Toc201814178"/>
      <w:bookmarkStart w:id="119" w:name="_Toc203731020"/>
      <w:r>
        <w:rPr>
          <w:rFonts w:ascii="Times New Roman" w:hAnsi="Times New Roman" w:cs="Times New Roman"/>
          <w:color w:val="000000" w:themeColor="text1"/>
          <w14:textOutline w14:w="0" w14:cap="flat" w14:cmpd="sng" w14:algn="ctr">
            <w14:noFill/>
            <w14:prstDash w14:val="solid"/>
            <w14:round/>
          </w14:textOutline>
        </w:rPr>
        <w:t>3.3.10</w:t>
      </w:r>
      <w:r>
        <w:rPr>
          <w:rFonts w:ascii="Times New Roman" w:hAnsi="Times New Roman" w:cs="Times New Roman"/>
          <w:color w:val="000000" w:themeColor="text1"/>
          <w14:textOutline w14:w="0" w14:cap="flat" w14:cmpd="sng" w14:algn="ctr">
            <w14:noFill/>
            <w14:prstDash w14:val="solid"/>
            <w14:round/>
          </w14:textOutline>
        </w:rPr>
        <w:tab/>
      </w:r>
      <w:r w:rsidR="00137197" w:rsidRPr="00B10F01">
        <w:rPr>
          <w:rFonts w:ascii="Times New Roman" w:hAnsi="Times New Roman" w:cs="Times New Roman"/>
          <w:color w:val="000000" w:themeColor="text1"/>
          <w14:textOutline w14:w="0" w14:cap="flat" w14:cmpd="sng" w14:algn="ctr">
            <w14:noFill/>
            <w14:prstDash w14:val="solid"/>
            <w14:round/>
          </w14:textOutline>
        </w:rPr>
        <w:t>LAMPHOLDER</w:t>
      </w:r>
      <w:bookmarkEnd w:id="118"/>
      <w:bookmarkEnd w:id="119"/>
    </w:p>
    <w:p w14:paraId="16DC0410" w14:textId="384B0487" w:rsidR="00137197" w:rsidRPr="00B10F01" w:rsidRDefault="00137197" w:rsidP="00167D44">
      <w:pPr>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amphold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device designed to securely hold and connect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ght bulb</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an electrical circuit. It provides both mechanical support and electrical contact to allow the bulb to function properly. Lampholders are widely used in homes, offices, industries, and outdoor lighting applications.</w:t>
      </w:r>
    </w:p>
    <w:p w14:paraId="6D65C621" w14:textId="5E43B0DE" w:rsidR="00ED0244" w:rsidRPr="00B10F01" w:rsidRDefault="00ED024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5 </w:t>
      </w:r>
      <w:r w:rsidR="00DD58D5">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lampholder used in the system configuration.</w:t>
      </w:r>
    </w:p>
    <w:p w14:paraId="0C7E894B" w14:textId="77777777" w:rsidR="00ED0244" w:rsidRPr="00B10F01" w:rsidRDefault="00ED0244" w:rsidP="00167D44">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3D8FB223" w14:textId="77777777" w:rsidR="000C1DF4" w:rsidRPr="00B10F01" w:rsidRDefault="000C1DF4" w:rsidP="00167D44">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04BA7718" w14:textId="77777777" w:rsidR="00A30866" w:rsidRDefault="00137197" w:rsidP="00A30866">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423D6415" wp14:editId="48D7D6CC">
            <wp:extent cx="1476375" cy="1078549"/>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s.jpg"/>
                    <pic:cNvPicPr/>
                  </pic:nvPicPr>
                  <pic:blipFill rotWithShape="1">
                    <a:blip r:embed="rId25">
                      <a:extLst>
                        <a:ext uri="{28A0092B-C50C-407E-A947-70E740481C1C}">
                          <a14:useLocalDpi xmlns:a14="http://schemas.microsoft.com/office/drawing/2010/main" val="0"/>
                        </a:ext>
                      </a:extLst>
                    </a:blip>
                    <a:srcRect t="13173" b="13772"/>
                    <a:stretch/>
                  </pic:blipFill>
                  <pic:spPr bwMode="auto">
                    <a:xfrm>
                      <a:off x="0" y="0"/>
                      <a:ext cx="1478429" cy="1080049"/>
                    </a:xfrm>
                    <a:prstGeom prst="rect">
                      <a:avLst/>
                    </a:prstGeom>
                    <a:ln>
                      <a:noFill/>
                    </a:ln>
                    <a:extLst>
                      <a:ext uri="{53640926-AAD7-44D8-BBD7-CCE9431645EC}">
                        <a14:shadowObscured xmlns:a14="http://schemas.microsoft.com/office/drawing/2010/main"/>
                      </a:ext>
                    </a:extLst>
                  </pic:spPr>
                </pic:pic>
              </a:graphicData>
            </a:graphic>
          </wp:inline>
        </w:drawing>
      </w:r>
    </w:p>
    <w:p w14:paraId="0AD3A9DD" w14:textId="32F5EC46" w:rsidR="00137197"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2C185F">
        <w:rPr>
          <w:rFonts w:ascii="Times New Roman" w:hAnsi="Times New Roman" w:cs="Times New Roman"/>
          <w:i w:val="0"/>
          <w:noProof/>
          <w:color w:val="auto"/>
          <w:sz w:val="24"/>
          <w:szCs w:val="24"/>
        </w:rPr>
        <w:t>15</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amphold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bXSR6JZp","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Pr>
          <w:rFonts w:ascii="Times New Roman" w:hAnsi="Times New Roman" w:cs="Times New Roman"/>
          <w:i w:val="0"/>
          <w:color w:val="auto"/>
          <w:sz w:val="24"/>
          <w:szCs w:val="24"/>
          <w14:textOutline w14:w="0" w14:cap="flat" w14:cmpd="sng" w14:algn="ctr">
            <w14:noFill/>
            <w14:prstDash w14:val="solid"/>
            <w14:round/>
          </w14:textOutline>
        </w:rPr>
        <w:t>.</w:t>
      </w:r>
    </w:p>
    <w:p w14:paraId="2F129BB1" w14:textId="50984775" w:rsidR="00D31F8D" w:rsidRPr="00B10F01" w:rsidRDefault="00D31F8D"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4BAE5E27" w14:textId="6B451C0F" w:rsidR="00B35D17"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20" w:name="_Toc201814179"/>
      <w:bookmarkStart w:id="121" w:name="_Toc203731021"/>
      <w:r>
        <w:rPr>
          <w:rFonts w:ascii="Times New Roman" w:hAnsi="Times New Roman" w:cs="Times New Roman"/>
          <w:color w:val="000000" w:themeColor="text1"/>
          <w14:textOutline w14:w="0" w14:cap="flat" w14:cmpd="sng" w14:algn="ctr">
            <w14:noFill/>
            <w14:prstDash w14:val="solid"/>
            <w14:round/>
          </w14:textOutline>
        </w:rPr>
        <w:t>3.3.11</w:t>
      </w:r>
      <w:r>
        <w:rPr>
          <w:rFonts w:ascii="Times New Roman" w:hAnsi="Times New Roman" w:cs="Times New Roman"/>
          <w:color w:val="000000" w:themeColor="text1"/>
          <w14:textOutline w14:w="0" w14:cap="flat" w14:cmpd="sng" w14:algn="ctr">
            <w14:noFill/>
            <w14:prstDash w14:val="solid"/>
            <w14:round/>
          </w14:textOutline>
        </w:rPr>
        <w:tab/>
      </w:r>
      <w:r w:rsidR="00D31F8D" w:rsidRPr="00B10F01">
        <w:rPr>
          <w:rFonts w:ascii="Times New Roman" w:hAnsi="Times New Roman" w:cs="Times New Roman"/>
          <w:color w:val="000000" w:themeColor="text1"/>
          <w14:textOutline w14:w="0" w14:cap="flat" w14:cmpd="sng" w14:algn="ctr">
            <w14:noFill/>
            <w14:prstDash w14:val="solid"/>
            <w14:round/>
          </w14:textOutline>
        </w:rPr>
        <w:t>LED BULB</w:t>
      </w:r>
      <w:bookmarkEnd w:id="120"/>
      <w:bookmarkEnd w:id="121"/>
    </w:p>
    <w:p w14:paraId="6C4184D4" w14:textId="4FC7DFC4" w:rsidR="00D31F8D" w:rsidRPr="00B10F01" w:rsidRDefault="00D31F8D"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ED (Light Emitting Diode) bulb</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nergy-efficient lighting solution that us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emiconductor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produce light. Unlike traditional incandescent or CFL bulbs, LED bulbs consume less power, have a longer lifespan, and provide brighter illumination. They are widely used in residential, commercial, and industrial lighting applications due to their efficiency and durability.</w:t>
      </w:r>
    </w:p>
    <w:p w14:paraId="1F944F45" w14:textId="7C03A6D4" w:rsidR="00395649" w:rsidRPr="00B10F01" w:rsidRDefault="00395649"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Figure</w:t>
      </w:r>
      <w:r w:rsidR="008C1AB4" w:rsidRPr="00B10F01">
        <w:rPr>
          <w:color w:val="000000" w:themeColor="text1"/>
          <w14:textOutline w14:w="0" w14:cap="flat" w14:cmpd="sng" w14:algn="ctr">
            <w14:noFill/>
            <w14:prstDash w14:val="solid"/>
            <w14:round/>
          </w14:textOutline>
        </w:rPr>
        <w:t xml:space="preserve"> 16</w:t>
      </w:r>
      <w:r w:rsidRPr="00B10F01">
        <w:rPr>
          <w:color w:val="000000" w:themeColor="text1"/>
          <w14:textOutline w14:w="0" w14:cap="flat" w14:cmpd="sng" w14:algn="ctr">
            <w14:noFill/>
            <w14:prstDash w14:val="solid"/>
            <w14:round/>
          </w14:textOutline>
        </w:rPr>
        <w:t xml:space="preserve"> </w:t>
      </w:r>
      <w:r w:rsidR="00DD58D5">
        <w:rPr>
          <w:color w:val="000000" w:themeColor="text1"/>
          <w14:textOutline w14:w="0" w14:cap="flat" w14:cmpd="sng" w14:algn="ctr">
            <w14:noFill/>
            <w14:prstDash w14:val="solid"/>
            <w14:round/>
          </w14:textOutline>
        </w:rPr>
        <w:t>describes</w:t>
      </w:r>
      <w:r w:rsidR="00DD58D5"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ictorial view of the 5W LED bulb used in the system configuration.</w:t>
      </w:r>
    </w:p>
    <w:p w14:paraId="03F9C201" w14:textId="77777777" w:rsidR="00395649" w:rsidRPr="00B10F01" w:rsidRDefault="00395649"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795A940B" w14:textId="77777777" w:rsidR="00A30866" w:rsidRDefault="00D31F8D" w:rsidP="00A30866">
      <w:pPr>
        <w:keepNext/>
        <w:spacing w:before="100" w:beforeAutospacing="1"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54E03067" wp14:editId="5E0BC10C">
            <wp:extent cx="1000125" cy="100012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453316.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001232" cy="1001232"/>
                    </a:xfrm>
                    <a:prstGeom prst="rect">
                      <a:avLst/>
                    </a:prstGeom>
                  </pic:spPr>
                </pic:pic>
              </a:graphicData>
            </a:graphic>
          </wp:inline>
        </w:drawing>
      </w:r>
    </w:p>
    <w:p w14:paraId="41E03659" w14:textId="53A80073" w:rsidR="00D31F8D"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2C185F">
        <w:rPr>
          <w:rFonts w:ascii="Times New Roman" w:hAnsi="Times New Roman" w:cs="Times New Roman"/>
          <w:i w:val="0"/>
          <w:noProof/>
          <w:color w:val="auto"/>
          <w:sz w:val="24"/>
          <w:szCs w:val="24"/>
        </w:rPr>
        <w:t>16</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ed bulb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zWVPwhom","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Pr>
          <w:rFonts w:ascii="Times New Roman" w:hAnsi="Times New Roman" w:cs="Times New Roman"/>
          <w:i w:val="0"/>
          <w:color w:val="auto"/>
          <w:sz w:val="24"/>
          <w:szCs w:val="24"/>
          <w14:textOutline w14:w="0" w14:cap="flat" w14:cmpd="sng" w14:algn="ctr">
            <w14:noFill/>
            <w14:prstDash w14:val="solid"/>
            <w14:round/>
          </w14:textOutline>
        </w:rPr>
        <w:t>.</w:t>
      </w:r>
    </w:p>
    <w:p w14:paraId="34A99CE6" w14:textId="3AB42195" w:rsidR="00D31F8D" w:rsidRPr="00B10F01" w:rsidRDefault="00D31F8D" w:rsidP="00167D44">
      <w:pPr>
        <w:spacing w:before="100" w:beforeAutospacing="1" w:after="100" w:afterAutospacing="1"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60EF2517" w14:textId="67D2EA5A" w:rsidR="00F9361B"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22" w:name="_Toc201814180"/>
      <w:bookmarkStart w:id="123" w:name="_Toc203731022"/>
      <w:r>
        <w:rPr>
          <w:rFonts w:ascii="Times New Roman" w:hAnsi="Times New Roman" w:cs="Times New Roman"/>
          <w:color w:val="000000" w:themeColor="text1"/>
          <w14:textOutline w14:w="0" w14:cap="flat" w14:cmpd="sng" w14:algn="ctr">
            <w14:noFill/>
            <w14:prstDash w14:val="solid"/>
            <w14:round/>
          </w14:textOutline>
        </w:rPr>
        <w:t>3.3.12</w:t>
      </w:r>
      <w:r>
        <w:rPr>
          <w:rFonts w:ascii="Times New Roman" w:hAnsi="Times New Roman" w:cs="Times New Roman"/>
          <w:color w:val="000000" w:themeColor="text1"/>
          <w14:textOutline w14:w="0" w14:cap="flat" w14:cmpd="sng" w14:algn="ctr">
            <w14:noFill/>
            <w14:prstDash w14:val="solid"/>
            <w14:round/>
          </w14:textOutline>
        </w:rPr>
        <w:tab/>
      </w:r>
      <w:r w:rsidR="00F9361B" w:rsidRPr="00B10F01">
        <w:rPr>
          <w:rFonts w:ascii="Times New Roman" w:hAnsi="Times New Roman" w:cs="Times New Roman"/>
          <w:color w:val="000000" w:themeColor="text1"/>
          <w14:textOutline w14:w="0" w14:cap="flat" w14:cmpd="sng" w14:algn="ctr">
            <w14:noFill/>
            <w14:prstDash w14:val="solid"/>
            <w14:round/>
          </w14:textOutline>
        </w:rPr>
        <w:t>DC CABLE</w:t>
      </w:r>
      <w:bookmarkEnd w:id="122"/>
      <w:bookmarkEnd w:id="123"/>
    </w:p>
    <w:p w14:paraId="1FD62B52" w14:textId="59606393" w:rsidR="00F9361B" w:rsidRPr="00B10F01" w:rsidRDefault="00F9361B"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c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cable designed to carr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rect current (D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tween components in a circuit. DC cables are commonly used i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ower systems, battery connections, automotive wiring, telecommunications, and industrial applicatio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ere direct current is required</w:t>
      </w:r>
      <w:r w:rsidR="008C1AB4"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0225F39" w14:textId="10551A2C" w:rsidR="008C1AB4" w:rsidRPr="00B10F01" w:rsidRDefault="008C1AB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7 </w:t>
      </w:r>
      <w:r w:rsidR="003326BD">
        <w:rPr>
          <w:color w:val="000000" w:themeColor="text1"/>
          <w14:textOutline w14:w="0" w14:cap="flat" w14:cmpd="sng" w14:algn="ctr">
            <w14:noFill/>
            <w14:prstDash w14:val="solid"/>
            <w14:round/>
          </w14:textOutline>
        </w:rPr>
        <w:t>describes</w:t>
      </w:r>
      <w:r w:rsidR="003326BD"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ictorial view of the DC cable used in the system configuration.</w:t>
      </w:r>
    </w:p>
    <w:p w14:paraId="2A83332F" w14:textId="77777777"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0038D853" w14:textId="77777777" w:rsidR="00C37D5D" w:rsidRDefault="00F9361B" w:rsidP="00C37D5D">
      <w:pPr>
        <w:keepNext/>
        <w:spacing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686B5C0" wp14:editId="1A0A9024">
            <wp:extent cx="1771650" cy="143163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6mm-2core-DC-cable.png"/>
                    <pic:cNvPicPr/>
                  </pic:nvPicPr>
                  <pic:blipFill rotWithShape="1">
                    <a:blip r:embed="rId27" cstate="print">
                      <a:extLst>
                        <a:ext uri="{28A0092B-C50C-407E-A947-70E740481C1C}">
                          <a14:useLocalDpi xmlns:a14="http://schemas.microsoft.com/office/drawing/2010/main" val="0"/>
                        </a:ext>
                      </a:extLst>
                    </a:blip>
                    <a:srcRect t="9604"/>
                    <a:stretch/>
                  </pic:blipFill>
                  <pic:spPr bwMode="auto">
                    <a:xfrm>
                      <a:off x="0" y="0"/>
                      <a:ext cx="1773135" cy="1432837"/>
                    </a:xfrm>
                    <a:prstGeom prst="rect">
                      <a:avLst/>
                    </a:prstGeom>
                    <a:ln>
                      <a:noFill/>
                    </a:ln>
                    <a:extLst>
                      <a:ext uri="{53640926-AAD7-44D8-BBD7-CCE9431645EC}">
                        <a14:shadowObscured xmlns:a14="http://schemas.microsoft.com/office/drawing/2010/main"/>
                      </a:ext>
                    </a:extLst>
                  </pic:spPr>
                </pic:pic>
              </a:graphicData>
            </a:graphic>
          </wp:inline>
        </w:drawing>
      </w:r>
    </w:p>
    <w:p w14:paraId="296EACC8" w14:textId="0C0C5263" w:rsidR="00E05A62" w:rsidRPr="00C37D5D" w:rsidRDefault="00C37D5D" w:rsidP="00C37D5D">
      <w:pPr>
        <w:spacing w:after="100" w:afterAutospacing="1" w:line="480" w:lineRule="auto"/>
        <w:jc w:val="center"/>
        <w:rPr>
          <w:rFonts w:ascii="Times New Roman" w:hAnsi="Times New Roman" w:cs="Times New Roman"/>
          <w:sz w:val="24"/>
          <w:szCs w:val="24"/>
          <w14:textOutline w14:w="0" w14:cap="flat" w14:cmpd="sng" w14:algn="ctr">
            <w14:noFill/>
            <w14:prstDash w14:val="solid"/>
            <w14:round/>
          </w14:textOutline>
        </w:rPr>
      </w:pPr>
      <w:r w:rsidRPr="00C37D5D">
        <w:rPr>
          <w:rFonts w:ascii="Times New Roman" w:hAnsi="Times New Roman" w:cs="Times New Roman"/>
          <w:sz w:val="24"/>
          <w:szCs w:val="24"/>
        </w:rPr>
        <w:t xml:space="preserve">Figure </w:t>
      </w:r>
      <w:r w:rsidRPr="00C37D5D">
        <w:rPr>
          <w:rFonts w:ascii="Times New Roman" w:hAnsi="Times New Roman" w:cs="Times New Roman"/>
          <w:sz w:val="24"/>
          <w:szCs w:val="24"/>
        </w:rPr>
        <w:fldChar w:fldCharType="begin"/>
      </w:r>
      <w:r w:rsidRPr="00C37D5D">
        <w:rPr>
          <w:rFonts w:ascii="Times New Roman" w:hAnsi="Times New Roman" w:cs="Times New Roman"/>
          <w:sz w:val="24"/>
          <w:szCs w:val="24"/>
        </w:rPr>
        <w:instrText xml:space="preserve"> SEQ Figure \* ARABIC </w:instrText>
      </w:r>
      <w:r w:rsidRPr="00C37D5D">
        <w:rPr>
          <w:rFonts w:ascii="Times New Roman" w:hAnsi="Times New Roman" w:cs="Times New Roman"/>
          <w:sz w:val="24"/>
          <w:szCs w:val="24"/>
        </w:rPr>
        <w:fldChar w:fldCharType="separate"/>
      </w:r>
      <w:r w:rsidR="002C185F">
        <w:rPr>
          <w:rFonts w:ascii="Times New Roman" w:hAnsi="Times New Roman" w:cs="Times New Roman"/>
          <w:noProof/>
          <w:sz w:val="24"/>
          <w:szCs w:val="24"/>
        </w:rPr>
        <w:t>17</w:t>
      </w:r>
      <w:r w:rsidRPr="00C37D5D">
        <w:rPr>
          <w:rFonts w:ascii="Times New Roman" w:hAnsi="Times New Roman" w:cs="Times New Roman"/>
          <w:sz w:val="24"/>
          <w:szCs w:val="24"/>
        </w:rPr>
        <w:fldChar w:fldCharType="end"/>
      </w:r>
      <w:r w:rsidRPr="00C37D5D">
        <w:rPr>
          <w:rFonts w:ascii="Times New Roman" w:hAnsi="Times New Roman" w:cs="Times New Roman"/>
          <w:sz w:val="24"/>
          <w:szCs w:val="24"/>
        </w:rPr>
        <w:t xml:space="preserve">: </w:t>
      </w:r>
      <w:r w:rsidRPr="00C37D5D">
        <w:rPr>
          <w:rFonts w:ascii="Times New Roman" w:hAnsi="Times New Roman" w:cs="Times New Roman"/>
          <w:sz w:val="24"/>
          <w:szCs w:val="24"/>
          <w14:textOutline w14:w="0" w14:cap="flat" w14:cmpd="sng" w14:algn="ctr">
            <w14:noFill/>
            <w14:prstDash w14:val="solid"/>
            <w14:round/>
          </w14:textOutline>
        </w:rPr>
        <w:t xml:space="preserve">6mm DC cable </w:t>
      </w:r>
      <w:r w:rsidRPr="00C37D5D">
        <w:rPr>
          <w:rFonts w:ascii="Times New Roman" w:hAnsi="Times New Roman" w:cs="Times New Roman"/>
          <w:sz w:val="24"/>
          <w:szCs w:val="24"/>
          <w14:textOutline w14:w="0" w14:cap="flat" w14:cmpd="sng" w14:algn="ctr">
            <w14:noFill/>
            <w14:prstDash w14:val="solid"/>
            <w14:round/>
          </w14:textOutline>
        </w:rPr>
        <w:fldChar w:fldCharType="begin"/>
      </w:r>
      <w:r w:rsidRPr="00C37D5D">
        <w:rPr>
          <w:rFonts w:ascii="Times New Roman" w:hAnsi="Times New Roman" w:cs="Times New Roman"/>
          <w:sz w:val="24"/>
          <w:szCs w:val="24"/>
          <w14:textOutline w14:w="0" w14:cap="flat" w14:cmpd="sng" w14:algn="ctr">
            <w14:noFill/>
            <w14:prstDash w14:val="solid"/>
            <w14:round/>
          </w14:textOutline>
        </w:rPr>
        <w:instrText xml:space="preserve"> ADDIN ZOTERO_ITEM CSL_CITATION {"citationID":"EqUrJNWq","properties":{"formattedCitation":"(Bruzek et al., 2015)","plainCitation":"(Bruzek et al., 2015)","noteIndex":0},"citationItems":[{"id":268,"uris":["http://zotero.org/users/15982792/items/MBIBQH39"],"itemData":{"id":268,"type":"chapter","abstract":"It has been a quarter of a century since the discovery of superconductive materials known as “high temperature superconductors.” These materials have opened up new options for direct current (DC) power cable applications. This chapter first describes the different key components for DC superconducting cables and discusses their performance. These cables offer very flexible solutions to transfer very high power by increasing the current while maintaining the voltage. Several possible designs for low/medium and high voltage cables are presented. Their very low power dissipation and their beneficial environmental impacts are then discussed. The very compact design of DC superconducting cables requires a limited installation footprint that can be a key technology in many future applications.","container-title":"Eco-Friendly Innovation in Electricity Transmission and Distribution Networks","event-place":"Oxford","ISBN":"978-1-78242-010-1","note":"DOI: 10.1016/B978-1-78242-010-1.00007-0","page":"135-167","publisher":"Woodhead Publishing","publisher-place":"Oxford","source":"ScienceDirect","title":"7 - Superconducting DC cables to improve the efficiency of electricity transmission and distribution networks: An overview","title-short":"7 - Superconducting DC cables to improve the efficiency of electricity transmission and distribution networks","URL":"https://www.sciencedirect.com/science/article/pii/B9781782420101000070","author":[{"family":"Bruzek","given":"C. E."},{"family":"Allais","given":"A."},{"family":"Dickson","given":"D."},{"family":"Lallouet","given":"N."},{"family":"Allweins","given":"K."},{"family":"Marzahn","given":"E."}],"editor":[{"family":"Bessède","given":"Jean-Luc"}],"accessed":{"date-parts":[["2025",5,20]]},"issued":{"date-parts":[["2015",1,1]]}}}],"schema":"https://github.com/citation-style-language/schema/raw/master/csl-citation.json"} </w:instrText>
      </w:r>
      <w:r w:rsidRPr="00C37D5D">
        <w:rPr>
          <w:rFonts w:ascii="Times New Roman" w:hAnsi="Times New Roman" w:cs="Times New Roman"/>
          <w:sz w:val="24"/>
          <w:szCs w:val="24"/>
          <w14:textOutline w14:w="0" w14:cap="flat" w14:cmpd="sng" w14:algn="ctr">
            <w14:noFill/>
            <w14:prstDash w14:val="solid"/>
            <w14:round/>
          </w14:textOutline>
        </w:rPr>
        <w:fldChar w:fldCharType="separate"/>
      </w:r>
      <w:r w:rsidRPr="00C37D5D">
        <w:rPr>
          <w:rFonts w:ascii="Times New Roman" w:hAnsi="Times New Roman" w:cs="Times New Roman"/>
          <w:sz w:val="24"/>
          <w:szCs w:val="24"/>
        </w:rPr>
        <w:t>(Bruzek et al., 2015)</w:t>
      </w:r>
      <w:r w:rsidRPr="00C37D5D">
        <w:rPr>
          <w:rFonts w:ascii="Times New Roman" w:hAnsi="Times New Roman" w:cs="Times New Roman"/>
          <w:sz w:val="24"/>
          <w:szCs w:val="24"/>
          <w14:textOutline w14:w="0" w14:cap="flat" w14:cmpd="sng" w14:algn="ctr">
            <w14:noFill/>
            <w14:prstDash w14:val="solid"/>
            <w14:round/>
          </w14:textOutline>
        </w:rPr>
        <w:fldChar w:fldCharType="end"/>
      </w:r>
      <w:r>
        <w:rPr>
          <w:rFonts w:ascii="Times New Roman" w:hAnsi="Times New Roman" w:cs="Times New Roman"/>
          <w:sz w:val="24"/>
          <w:szCs w:val="24"/>
          <w14:textOutline w14:w="0" w14:cap="flat" w14:cmpd="sng" w14:algn="ctr">
            <w14:noFill/>
            <w14:prstDash w14:val="solid"/>
            <w14:round/>
          </w14:textOutline>
        </w:rPr>
        <w:t>.</w:t>
      </w:r>
    </w:p>
    <w:p w14:paraId="63204DCF" w14:textId="07D2991F" w:rsidR="00E05A62"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24" w:name="_Toc201814181"/>
      <w:bookmarkStart w:id="125" w:name="_Toc203731023"/>
      <w:r>
        <w:rPr>
          <w:rFonts w:ascii="Times New Roman" w:hAnsi="Times New Roman" w:cs="Times New Roman"/>
          <w:color w:val="000000" w:themeColor="text1"/>
          <w14:textOutline w14:w="0" w14:cap="flat" w14:cmpd="sng" w14:algn="ctr">
            <w14:noFill/>
            <w14:prstDash w14:val="solid"/>
            <w14:round/>
          </w14:textOutline>
        </w:rPr>
        <w:t>3.3.13</w:t>
      </w:r>
      <w:r>
        <w:rPr>
          <w:rFonts w:ascii="Times New Roman" w:hAnsi="Times New Roman" w:cs="Times New Roman"/>
          <w:color w:val="000000" w:themeColor="text1"/>
          <w14:textOutline w14:w="0" w14:cap="flat" w14:cmpd="sng" w14:algn="ctr">
            <w14:noFill/>
            <w14:prstDash w14:val="solid"/>
            <w14:round/>
          </w14:textOutline>
        </w:rPr>
        <w:tab/>
      </w:r>
      <w:r w:rsidR="00E05A62" w:rsidRPr="00B10F01">
        <w:rPr>
          <w:rFonts w:ascii="Times New Roman" w:hAnsi="Times New Roman" w:cs="Times New Roman"/>
          <w:color w:val="000000" w:themeColor="text1"/>
          <w14:textOutline w14:w="0" w14:cap="flat" w14:cmpd="sng" w14:algn="ctr">
            <w14:noFill/>
            <w14:prstDash w14:val="solid"/>
            <w14:round/>
          </w14:textOutline>
        </w:rPr>
        <w:t>AC CABLE</w:t>
      </w:r>
      <w:bookmarkEnd w:id="124"/>
      <w:bookmarkEnd w:id="125"/>
    </w:p>
    <w:p w14:paraId="0AFF169A" w14:textId="0A7042EC" w:rsidR="00E05A62" w:rsidRPr="00B10F01" w:rsidRDefault="006C2DB2"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Alternating Current) c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cable designed to transmit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power source to electrical devices or systems. AC cables are widely used i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ousehold wiring, industrial power distribution, commercial buildings, and power transmission network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e to the global reliance on AC power systems.</w:t>
      </w:r>
    </w:p>
    <w:p w14:paraId="7569DDEC" w14:textId="5C0C809D" w:rsidR="008C1AB4" w:rsidRPr="00B10F01" w:rsidRDefault="008C1AB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 xml:space="preserve">Figure 18 </w:t>
      </w:r>
      <w:r w:rsidR="003326BD">
        <w:rPr>
          <w:color w:val="000000" w:themeColor="text1"/>
          <w14:textOutline w14:w="0" w14:cap="flat" w14:cmpd="sng" w14:algn="ctr">
            <w14:noFill/>
            <w14:prstDash w14:val="solid"/>
            <w14:round/>
          </w14:textOutline>
        </w:rPr>
        <w:t>describes</w:t>
      </w:r>
      <w:r w:rsidR="003326BD"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ictorial view of the AC cable u</w:t>
      </w:r>
      <w:r w:rsidR="00CA531D" w:rsidRPr="00B10F01">
        <w:rPr>
          <w:color w:val="000000" w:themeColor="text1"/>
          <w14:textOutline w14:w="0" w14:cap="flat" w14:cmpd="sng" w14:algn="ctr">
            <w14:noFill/>
            <w14:prstDash w14:val="solid"/>
            <w14:round/>
          </w14:textOutline>
        </w:rPr>
        <w:t>sed in the system configuration, showing the conductor strand and the insulation around the stranded conductor.</w:t>
      </w:r>
    </w:p>
    <w:p w14:paraId="5C459B76" w14:textId="77777777"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A7856B1" w14:textId="77777777" w:rsidR="00C37D5D" w:rsidRDefault="006C2DB2" w:rsidP="00C37D5D">
      <w:pPr>
        <w:keepNext/>
        <w:spacing w:before="100" w:beforeAutospacing="1"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4E64EDCB" wp14:editId="744F052A">
            <wp:extent cx="1399032" cy="1865376"/>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stockphoto-92492299-612x612.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399032" cy="1865376"/>
                    </a:xfrm>
                    <a:prstGeom prst="rect">
                      <a:avLst/>
                    </a:prstGeom>
                  </pic:spPr>
                </pic:pic>
              </a:graphicData>
            </a:graphic>
          </wp:inline>
        </w:drawing>
      </w:r>
    </w:p>
    <w:p w14:paraId="27297068" w14:textId="4156A033" w:rsidR="006C2DB2" w:rsidRPr="00C37D5D" w:rsidRDefault="00C37D5D" w:rsidP="00C37D5D">
      <w:pPr>
        <w:pStyle w:val="Caption"/>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C37D5D">
        <w:rPr>
          <w:rFonts w:ascii="Times New Roman" w:hAnsi="Times New Roman" w:cs="Times New Roman"/>
          <w:i w:val="0"/>
          <w:color w:val="auto"/>
          <w:sz w:val="24"/>
          <w:szCs w:val="24"/>
        </w:rPr>
        <w:t xml:space="preserve">Figur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Figure \* ARABIC </w:instrText>
      </w:r>
      <w:r w:rsidRPr="00C37D5D">
        <w:rPr>
          <w:rFonts w:ascii="Times New Roman" w:hAnsi="Times New Roman" w:cs="Times New Roman"/>
          <w:i w:val="0"/>
          <w:color w:val="auto"/>
          <w:sz w:val="24"/>
          <w:szCs w:val="24"/>
        </w:rPr>
        <w:fldChar w:fldCharType="separate"/>
      </w:r>
      <w:r w:rsidR="002C185F">
        <w:rPr>
          <w:rFonts w:ascii="Times New Roman" w:hAnsi="Times New Roman" w:cs="Times New Roman"/>
          <w:i w:val="0"/>
          <w:noProof/>
          <w:color w:val="auto"/>
          <w:sz w:val="24"/>
          <w:szCs w:val="24"/>
        </w:rPr>
        <w:t>18</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Ac cable </w: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C37D5D">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1B9EHnn0","properties":{"formattedCitation":"(Amrouche et al., 2000)","plainCitation":"(Amrouche et al., 2000)","noteIndex":0},"citationItems":[{"id":259,"uris":["http://zotero.org/users/15982792/items/DWKD9WLZ"],"itemData":{"id":259,"type":"chapter","abstract":"This chapter discusses the development of a 2-kVA sine wave DC/AC inverter for stand-alone photovoltaic applications. This single-phase inverter interfaces with photovoltaic array and residential loads. The structure of the inverter is essentially based on two quasi-square inverters connected in series. A LC resonant filter converts the step waveform into a low distortion sine wave. The used stepped wave technique simplifies the control circuit and accomplishes AC filtering with a LC network of reasonable size and weight. The control and power stages are built in a modular form. The inverter is protected against short circuit and overload at the output, low and excessive battery voltage, and over temperature. It is noted that a prototype is built and tested in the laboratory. The efficiency is measured to be 86% at full load with resistive loads.","container-title":"World Renewable Energy Congress VI","event-place":"Oxford","ISBN":"978-0-08-043865-8","note":"DOI: 10.1016/B978-008043865-8/50164-1","page":"821-824","publisher":"Pergamon","publisher-place":"Oxford","source":"ScienceDirect","title":"Chapter 164 - DC/AC Solar Inverter for Solar Applications","URL":"https://www.sciencedirect.com/science/article/pii/B9780080438658501641","author":[{"family":"Amrouche","given":"S. Ould"},{"family":"Belhamel","given":"M."},{"family":"Malek","given":"A."},{"family":"Maafi","given":"A."}],"editor":[{"family":"Sayigh","given":"A. A. M."}],"accessed":{"date-parts":[["2025",5,20]]},"issued":{"date-parts":[["2000",1,1]]}}}],"schema":"https://github.com/citation-style-language/schema/raw/master/csl-citation.json"} </w:instrTex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C37D5D">
        <w:rPr>
          <w:rFonts w:ascii="Times New Roman" w:hAnsi="Times New Roman" w:cs="Times New Roman"/>
          <w:i w:val="0"/>
          <w:color w:val="auto"/>
          <w:sz w:val="24"/>
          <w:szCs w:val="24"/>
        </w:rPr>
        <w:t>(Amrouche et al., 2000)</w: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C37D5D">
        <w:rPr>
          <w:rFonts w:ascii="Times New Roman" w:hAnsi="Times New Roman" w:cs="Times New Roman"/>
          <w:i w:val="0"/>
          <w:color w:val="auto"/>
          <w:sz w:val="24"/>
          <w:szCs w:val="24"/>
          <w14:textOutline w14:w="0" w14:cap="flat" w14:cmpd="sng" w14:algn="ctr">
            <w14:noFill/>
            <w14:prstDash w14:val="solid"/>
            <w14:round/>
          </w14:textOutline>
        </w:rPr>
        <w:t>.</w:t>
      </w:r>
    </w:p>
    <w:p w14:paraId="6CC418E2" w14:textId="69C416CB" w:rsidR="006C2DB2" w:rsidRPr="00B10F01" w:rsidRDefault="006C2DB2" w:rsidP="00C37D5D">
      <w:pPr>
        <w:spacing w:before="100" w:beforeAutospacing="1" w:after="100" w:afterAutospacing="1"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1B3639FA" w14:textId="5356AA2F" w:rsidR="00804943"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w:t>
      </w:r>
      <w:r w:rsidR="00804943" w:rsidRPr="00B10F01">
        <w:rPr>
          <w:rFonts w:ascii="Times New Roman" w:hAnsi="Times New Roman" w:cs="Times New Roman"/>
          <w:color w:val="000000" w:themeColor="text1"/>
          <w:sz w:val="24"/>
          <w:szCs w:val="24"/>
          <w14:textOutline w14:w="0" w14:cap="flat" w14:cmpd="sng" w14:algn="ctr">
            <w14:noFill/>
            <w14:prstDash w14:val="solid"/>
            <w14:round/>
          </w14:textOutline>
        </w:rPr>
        <w:t>ig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19</w:t>
      </w:r>
      <w:r w:rsidR="0080494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35D5B">
        <w:rPr>
          <w:color w:val="000000" w:themeColor="text1"/>
          <w14:textOutline w14:w="0" w14:cap="flat" w14:cmpd="sng" w14:algn="ctr">
            <w14:noFill/>
            <w14:prstDash w14:val="solid"/>
            <w14:round/>
          </w14:textOutline>
        </w:rPr>
        <w:t>describes</w:t>
      </w:r>
      <w:r w:rsidR="00235D5B" w:rsidRPr="00B10F01">
        <w:rPr>
          <w:color w:val="000000" w:themeColor="text1"/>
          <w14:textOutline w14:w="0" w14:cap="flat" w14:cmpd="sng" w14:algn="ctr">
            <w14:noFill/>
            <w14:prstDash w14:val="solid"/>
            <w14:round/>
          </w14:textOutline>
        </w:rPr>
        <w:t xml:space="preserve"> </w:t>
      </w:r>
      <w:r w:rsidR="00804943" w:rsidRPr="00B10F01">
        <w:rPr>
          <w:rFonts w:ascii="Times New Roman" w:hAnsi="Times New Roman" w:cs="Times New Roman"/>
          <w:color w:val="000000" w:themeColor="text1"/>
          <w:sz w:val="24"/>
          <w:szCs w:val="24"/>
          <w14:textOutline w14:w="0" w14:cap="flat" w14:cmpd="sng" w14:algn="ctr">
            <w14:noFill/>
            <w14:prstDash w14:val="solid"/>
            <w14:round/>
          </w14:textOutline>
        </w:rPr>
        <w:t>the system installations and workability:</w:t>
      </w:r>
    </w:p>
    <w:p w14:paraId="299B418B" w14:textId="77777777" w:rsidR="00C37D5D" w:rsidRDefault="00804943" w:rsidP="00C37D5D">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540F08E1" wp14:editId="07DF8EBF">
            <wp:extent cx="4076700" cy="3057752"/>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20250217_100655_478.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89859" cy="3067622"/>
                    </a:xfrm>
                    <a:prstGeom prst="rect">
                      <a:avLst/>
                    </a:prstGeom>
                  </pic:spPr>
                </pic:pic>
              </a:graphicData>
            </a:graphic>
          </wp:inline>
        </w:drawing>
      </w:r>
    </w:p>
    <w:p w14:paraId="23B486C3" w14:textId="58230123" w:rsidR="00804943" w:rsidRPr="00C37D5D" w:rsidRDefault="00C37D5D" w:rsidP="00C37D5D">
      <w:pPr>
        <w:pStyle w:val="Caption"/>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C37D5D">
        <w:rPr>
          <w:rFonts w:ascii="Times New Roman" w:hAnsi="Times New Roman" w:cs="Times New Roman"/>
          <w:i w:val="0"/>
          <w:color w:val="auto"/>
          <w:sz w:val="24"/>
          <w:szCs w:val="24"/>
        </w:rPr>
        <w:t xml:space="preserve">Figur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Figure \* ARABIC </w:instrText>
      </w:r>
      <w:r w:rsidRPr="00C37D5D">
        <w:rPr>
          <w:rFonts w:ascii="Times New Roman" w:hAnsi="Times New Roman" w:cs="Times New Roman"/>
          <w:i w:val="0"/>
          <w:color w:val="auto"/>
          <w:sz w:val="24"/>
          <w:szCs w:val="24"/>
        </w:rPr>
        <w:fldChar w:fldCharType="separate"/>
      </w:r>
      <w:r w:rsidR="002C185F">
        <w:rPr>
          <w:rFonts w:ascii="Times New Roman" w:hAnsi="Times New Roman" w:cs="Times New Roman"/>
          <w:i w:val="0"/>
          <w:noProof/>
          <w:color w:val="auto"/>
          <w:sz w:val="24"/>
          <w:szCs w:val="24"/>
        </w:rPr>
        <w:t>19</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System installation and workability.</w:t>
      </w:r>
    </w:p>
    <w:p w14:paraId="2C1CC865" w14:textId="03C27CDF" w:rsidR="00804943" w:rsidRPr="00B10F01" w:rsidRDefault="00804943"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7D901B4A" w14:textId="28071C99" w:rsidR="005C27A1"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6" w:name="_Toc201814182"/>
      <w:bookmarkStart w:id="127" w:name="_Toc203731024"/>
      <w:r>
        <w:rPr>
          <w:rFonts w:ascii="Times New Roman" w:hAnsi="Times New Roman" w:cs="Times New Roman"/>
          <w:color w:val="000000" w:themeColor="text1"/>
          <w:sz w:val="24"/>
          <w:szCs w:val="24"/>
          <w14:textOutline w14:w="0" w14:cap="flat" w14:cmpd="sng" w14:algn="ctr">
            <w14:noFill/>
            <w14:prstDash w14:val="solid"/>
            <w14:round/>
          </w14:textOutline>
        </w:rPr>
        <w:t>3.4</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5C27A1"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126"/>
      <w:bookmarkEnd w:id="127"/>
    </w:p>
    <w:p w14:paraId="1C73E99C" w14:textId="79DC71F4" w:rsidR="005C27A1" w:rsidRPr="00B10F01" w:rsidRDefault="005C27A1"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is section consist of the method and materials used in design, construction, simulation and installation of a prototype stand-alone PV solar system. The system configuration </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t>consists of an 100W 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40A MPPT solar charge controller, 30A foreign PWM solar charge controller, 30A locally made PWM solar charge controller, 100A knife switch change over, 12volts lithium ion batteries, 500W power inverter, 13A socket outlet, lamp</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holder</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led bulb.</w:t>
      </w:r>
      <w:r w:rsidR="0028431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solar panel convert electricity from the sun into electricity and passes through the charge controller for regulation before getting to the battery bank which then powers the </w:t>
      </w:r>
      <w:r w:rsidR="00681256" w:rsidRPr="00B10F01">
        <w:rPr>
          <w:rFonts w:ascii="Times New Roman" w:hAnsi="Times New Roman" w:cs="Times New Roman"/>
          <w:color w:val="000000" w:themeColor="text1"/>
          <w:sz w:val="24"/>
          <w:szCs w:val="24"/>
          <w14:textOutline w14:w="0" w14:cap="flat" w14:cmpd="sng" w14:algn="ctr">
            <w14:noFill/>
            <w14:prstDash w14:val="solid"/>
            <w14:round/>
          </w14:textOutline>
        </w:rPr>
        <w:t>inverter to supply the Ac load.</w:t>
      </w:r>
    </w:p>
    <w:p w14:paraId="54C79DA3"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5113CD2" w14:textId="77777777" w:rsidR="00AF5D31" w:rsidRPr="00B10F0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67DB26A7" w14:textId="0E7E49A0" w:rsidR="000533F3" w:rsidRPr="00B10F01" w:rsidRDefault="000533F3" w:rsidP="00167D44">
      <w:pPr>
        <w:pStyle w:val="Heading1"/>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28" w:name="_Toc201814183"/>
      <w:bookmarkStart w:id="129" w:name="_Toc203731025"/>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PTER FOUR</w:t>
      </w:r>
      <w:bookmarkEnd w:id="128"/>
      <w:bookmarkEnd w:id="129"/>
    </w:p>
    <w:p w14:paraId="5D66B0E7" w14:textId="352FFD91" w:rsidR="000533F3"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30" w:name="_Toc201814184"/>
      <w:bookmarkStart w:id="131" w:name="_Toc203731026"/>
      <w:r>
        <w:rPr>
          <w:rFonts w:ascii="Times New Roman" w:hAnsi="Times New Roman" w:cs="Times New Roman"/>
          <w:color w:val="000000" w:themeColor="text1"/>
          <w:sz w:val="24"/>
          <w:szCs w:val="24"/>
          <w14:textOutline w14:w="0" w14:cap="flat" w14:cmpd="sng" w14:algn="ctr">
            <w14:noFill/>
            <w14:prstDash w14:val="solid"/>
            <w14:round/>
          </w14:textOutline>
        </w:rPr>
        <w:t>4.0</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0533F3" w:rsidRPr="00B10F01">
        <w:rPr>
          <w:rFonts w:ascii="Times New Roman" w:hAnsi="Times New Roman" w:cs="Times New Roman"/>
          <w:color w:val="000000" w:themeColor="text1"/>
          <w:sz w:val="24"/>
          <w:szCs w:val="24"/>
          <w14:textOutline w14:w="0" w14:cap="flat" w14:cmpd="sng" w14:algn="ctr">
            <w14:noFill/>
            <w14:prstDash w14:val="solid"/>
            <w14:round/>
          </w14:textOutline>
        </w:rPr>
        <w:t>TEST AND RESULTS</w:t>
      </w:r>
      <w:bookmarkEnd w:id="130"/>
      <w:bookmarkEnd w:id="131"/>
    </w:p>
    <w:p w14:paraId="0E3B81B7" w14:textId="515FF165" w:rsidR="000533F3" w:rsidRPr="00B10F01" w:rsidRDefault="00EB5B8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is section outlines the experimental setup, methodologies</w:t>
      </w:r>
      <w:r w:rsidR="00C67918"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procedures used to evaluate </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efficiencies of the charge controllers. The results are analyzed to address the hypotheses posed in the introduction. </w:t>
      </w:r>
    </w:p>
    <w:p w14:paraId="62A686D0" w14:textId="28FA1E00" w:rsidR="00143282" w:rsidRPr="00B10F01" w:rsidRDefault="00C67918" w:rsidP="00C37D5D">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experimental</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ata shown in the tables below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epresen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l</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ata of voltage, curre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or the solar panel, foreign MPPT charge controller, foreign PWM charge controll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locally made PWM charge controll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rom</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is tested value, the overall efficiency of thes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as</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termined</w:t>
      </w:r>
      <w:r w:rsidR="00143282"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0C0BB0E" w14:textId="045F8DC4" w:rsidR="00C37D5D" w:rsidRPr="00C37D5D" w:rsidRDefault="00C37D5D" w:rsidP="00C37D5D">
      <w:pPr>
        <w:pStyle w:val="Caption"/>
        <w:keepNext/>
        <w:rPr>
          <w:rFonts w:ascii="Times New Roman" w:hAnsi="Times New Roman" w:cs="Times New Roman"/>
          <w:i w:val="0"/>
          <w:color w:val="auto"/>
          <w:sz w:val="24"/>
          <w:szCs w:val="24"/>
        </w:rPr>
      </w:pPr>
      <w:bookmarkStart w:id="132" w:name="_Toc202251859"/>
      <w:r w:rsidRPr="00C37D5D">
        <w:rPr>
          <w:rFonts w:ascii="Times New Roman" w:hAnsi="Times New Roman" w:cs="Times New Roman"/>
          <w:i w:val="0"/>
          <w:color w:val="auto"/>
          <w:sz w:val="24"/>
          <w:szCs w:val="24"/>
        </w:rPr>
        <w:t xml:space="preserve">Tabl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Table \* ARABIC </w:instrText>
      </w:r>
      <w:r w:rsidRPr="00C37D5D">
        <w:rPr>
          <w:rFonts w:ascii="Times New Roman" w:hAnsi="Times New Roman" w:cs="Times New Roman"/>
          <w:i w:val="0"/>
          <w:color w:val="auto"/>
          <w:sz w:val="24"/>
          <w:szCs w:val="24"/>
        </w:rPr>
        <w:fldChar w:fldCharType="separate"/>
      </w:r>
      <w:r w:rsidR="002C185F">
        <w:rPr>
          <w:rFonts w:ascii="Times New Roman" w:hAnsi="Times New Roman" w:cs="Times New Roman"/>
          <w:i w:val="0"/>
          <w:noProof/>
          <w:color w:val="auto"/>
          <w:sz w:val="24"/>
          <w:szCs w:val="24"/>
        </w:rPr>
        <w:t>5</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and power of the 100w solar panel</w:t>
      </w:r>
      <w:bookmarkEnd w:id="132"/>
    </w:p>
    <w:tbl>
      <w:tblPr>
        <w:tblStyle w:val="TableGrid"/>
        <w:tblW w:w="0" w:type="auto"/>
        <w:tblLook w:val="04A0" w:firstRow="1" w:lastRow="0" w:firstColumn="1" w:lastColumn="0" w:noHBand="0" w:noVBand="1"/>
      </w:tblPr>
      <w:tblGrid>
        <w:gridCol w:w="1502"/>
        <w:gridCol w:w="1502"/>
        <w:gridCol w:w="1761"/>
        <w:gridCol w:w="2340"/>
      </w:tblGrid>
      <w:tr w:rsidR="00C342CC" w:rsidRPr="00B10F01" w14:paraId="33082407" w14:textId="77777777" w:rsidTr="003F094B">
        <w:tc>
          <w:tcPr>
            <w:tcW w:w="1502" w:type="dxa"/>
          </w:tcPr>
          <w:p w14:paraId="2B8CC082" w14:textId="061F1080"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r w:rsidR="003F094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rs)</w:t>
            </w:r>
          </w:p>
        </w:tc>
        <w:tc>
          <w:tcPr>
            <w:tcW w:w="1502" w:type="dxa"/>
          </w:tcPr>
          <w:p w14:paraId="51C1FD9D" w14:textId="3E5165C0" w:rsidR="00C342CC" w:rsidRPr="00B10F01" w:rsidRDefault="003F094B"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Voltage </w:t>
            </w:r>
            <w:r w:rsidR="00C342CC"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761" w:type="dxa"/>
          </w:tcPr>
          <w:p w14:paraId="1A2B4754" w14:textId="53B9487F" w:rsidR="00C342CC" w:rsidRPr="00B10F01" w:rsidRDefault="003F094B"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urrent </w:t>
            </w:r>
            <w:r w:rsidR="00C342CC" w:rsidRPr="00B10F01">
              <w:rPr>
                <w:rFonts w:ascii="Times New Roman" w:hAnsi="Times New Roman" w:cs="Times New Roman"/>
                <w:color w:val="000000" w:themeColor="text1"/>
                <w:sz w:val="24"/>
                <w:szCs w:val="24"/>
                <w14:textOutline w14:w="0" w14:cap="flat" w14:cmpd="sng" w14:algn="ctr">
                  <w14:noFill/>
                  <w14:prstDash w14:val="solid"/>
                  <w14:round/>
                </w14:textOutline>
              </w:rPr>
              <w:t>(A)</w:t>
            </w:r>
          </w:p>
        </w:tc>
        <w:tc>
          <w:tcPr>
            <w:tcW w:w="2340" w:type="dxa"/>
          </w:tcPr>
          <w:p w14:paraId="095C2C73" w14:textId="4D5CFE4B" w:rsidR="00C342CC" w:rsidRPr="00B10F01" w:rsidRDefault="003F094B"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utput power </w:t>
            </w:r>
            <w:r w:rsidR="00C342CC"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r>
      <w:tr w:rsidR="00C342CC" w:rsidRPr="00B10F01" w14:paraId="188B3417" w14:textId="77777777" w:rsidTr="003F094B">
        <w:tc>
          <w:tcPr>
            <w:tcW w:w="1502" w:type="dxa"/>
          </w:tcPr>
          <w:p w14:paraId="5A5AF68F" w14:textId="41783DC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am</w:t>
            </w:r>
          </w:p>
        </w:tc>
        <w:tc>
          <w:tcPr>
            <w:tcW w:w="1502" w:type="dxa"/>
          </w:tcPr>
          <w:p w14:paraId="6EB1B9DE" w14:textId="3CE637B6"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w:t>
            </w:r>
          </w:p>
        </w:tc>
        <w:tc>
          <w:tcPr>
            <w:tcW w:w="1761" w:type="dxa"/>
          </w:tcPr>
          <w:p w14:paraId="33346565" w14:textId="66F4063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8</w:t>
            </w:r>
          </w:p>
        </w:tc>
        <w:tc>
          <w:tcPr>
            <w:tcW w:w="2340" w:type="dxa"/>
          </w:tcPr>
          <w:p w14:paraId="7C22B552" w14:textId="35B673A4"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r>
      <w:tr w:rsidR="00C342CC" w:rsidRPr="00B10F01" w14:paraId="0FEA83DB" w14:textId="77777777" w:rsidTr="003F094B">
        <w:tc>
          <w:tcPr>
            <w:tcW w:w="1502" w:type="dxa"/>
          </w:tcPr>
          <w:p w14:paraId="2F5A04E3" w14:textId="3A9EBE80"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am</w:t>
            </w:r>
          </w:p>
        </w:tc>
        <w:tc>
          <w:tcPr>
            <w:tcW w:w="1502" w:type="dxa"/>
          </w:tcPr>
          <w:p w14:paraId="2B7A4A96" w14:textId="098DDA96"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0</w:t>
            </w:r>
          </w:p>
        </w:tc>
        <w:tc>
          <w:tcPr>
            <w:tcW w:w="1761" w:type="dxa"/>
          </w:tcPr>
          <w:p w14:paraId="0D8C3955" w14:textId="2207509C"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26</w:t>
            </w:r>
          </w:p>
        </w:tc>
        <w:tc>
          <w:tcPr>
            <w:tcW w:w="2340" w:type="dxa"/>
          </w:tcPr>
          <w:p w14:paraId="57802760" w14:textId="337F36BE"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r>
      <w:tr w:rsidR="00C342CC" w:rsidRPr="00B10F01" w14:paraId="3C2F217B" w14:textId="77777777" w:rsidTr="003F094B">
        <w:tc>
          <w:tcPr>
            <w:tcW w:w="1502" w:type="dxa"/>
          </w:tcPr>
          <w:p w14:paraId="32D12208" w14:textId="0DAC3948"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pm</w:t>
            </w:r>
          </w:p>
        </w:tc>
        <w:tc>
          <w:tcPr>
            <w:tcW w:w="1502" w:type="dxa"/>
          </w:tcPr>
          <w:p w14:paraId="1C134C99" w14:textId="231E3302"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8</w:t>
            </w:r>
          </w:p>
        </w:tc>
        <w:tc>
          <w:tcPr>
            <w:tcW w:w="1761" w:type="dxa"/>
          </w:tcPr>
          <w:p w14:paraId="2B6E4C32" w14:textId="5897A1E0"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5</w:t>
            </w:r>
          </w:p>
        </w:tc>
        <w:tc>
          <w:tcPr>
            <w:tcW w:w="2340" w:type="dxa"/>
          </w:tcPr>
          <w:p w14:paraId="416DDFFF" w14:textId="3263DA89"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r>
      <w:tr w:rsidR="00C342CC" w:rsidRPr="00B10F01" w14:paraId="41C6D0B5" w14:textId="77777777" w:rsidTr="003F094B">
        <w:tc>
          <w:tcPr>
            <w:tcW w:w="1502" w:type="dxa"/>
          </w:tcPr>
          <w:p w14:paraId="18F912B8" w14:textId="5318D0D4"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pm</w:t>
            </w:r>
          </w:p>
        </w:tc>
        <w:tc>
          <w:tcPr>
            <w:tcW w:w="1502" w:type="dxa"/>
          </w:tcPr>
          <w:p w14:paraId="264FEAEC" w14:textId="7A10446E"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3</w:t>
            </w:r>
          </w:p>
        </w:tc>
        <w:tc>
          <w:tcPr>
            <w:tcW w:w="1761" w:type="dxa"/>
          </w:tcPr>
          <w:p w14:paraId="62F41D8C" w14:textId="18513E98"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9</w:t>
            </w:r>
          </w:p>
        </w:tc>
        <w:tc>
          <w:tcPr>
            <w:tcW w:w="2340" w:type="dxa"/>
          </w:tcPr>
          <w:p w14:paraId="4A1E7E71" w14:textId="3BC3867F"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r>
      <w:tr w:rsidR="00C342CC" w:rsidRPr="00B10F01" w14:paraId="67EEB22A" w14:textId="77777777" w:rsidTr="003F094B">
        <w:tc>
          <w:tcPr>
            <w:tcW w:w="1502" w:type="dxa"/>
          </w:tcPr>
          <w:p w14:paraId="0BF67B6B" w14:textId="1A204F8A"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pm</w:t>
            </w:r>
          </w:p>
        </w:tc>
        <w:tc>
          <w:tcPr>
            <w:tcW w:w="1502" w:type="dxa"/>
          </w:tcPr>
          <w:p w14:paraId="09E971F2" w14:textId="6E047E41"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1</w:t>
            </w:r>
          </w:p>
        </w:tc>
        <w:tc>
          <w:tcPr>
            <w:tcW w:w="1761" w:type="dxa"/>
          </w:tcPr>
          <w:p w14:paraId="5BC4FB9F" w14:textId="0246F18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2</w:t>
            </w:r>
          </w:p>
        </w:tc>
        <w:tc>
          <w:tcPr>
            <w:tcW w:w="2340" w:type="dxa"/>
          </w:tcPr>
          <w:p w14:paraId="2EF5F122" w14:textId="570B8FFA"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r>
      <w:tr w:rsidR="00C342CC" w:rsidRPr="00B10F01" w14:paraId="1D4168F4" w14:textId="77777777" w:rsidTr="003F094B">
        <w:tc>
          <w:tcPr>
            <w:tcW w:w="1502" w:type="dxa"/>
          </w:tcPr>
          <w:p w14:paraId="099287E4" w14:textId="76ABD73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pm</w:t>
            </w:r>
          </w:p>
        </w:tc>
        <w:tc>
          <w:tcPr>
            <w:tcW w:w="1502" w:type="dxa"/>
          </w:tcPr>
          <w:p w14:paraId="5573E3E8" w14:textId="396BAA9A"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6</w:t>
            </w:r>
          </w:p>
        </w:tc>
        <w:tc>
          <w:tcPr>
            <w:tcW w:w="1761" w:type="dxa"/>
          </w:tcPr>
          <w:p w14:paraId="59FB3051" w14:textId="7FDAFA3F"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2</w:t>
            </w:r>
          </w:p>
        </w:tc>
        <w:tc>
          <w:tcPr>
            <w:tcW w:w="2340" w:type="dxa"/>
          </w:tcPr>
          <w:p w14:paraId="147988FE" w14:textId="719F3B7D"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r>
      <w:tr w:rsidR="00C342CC" w:rsidRPr="00B10F01" w14:paraId="77E97ACC" w14:textId="77777777" w:rsidTr="003F094B">
        <w:tc>
          <w:tcPr>
            <w:tcW w:w="1502" w:type="dxa"/>
          </w:tcPr>
          <w:p w14:paraId="29BF6301" w14:textId="5FACC34C"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pm</w:t>
            </w:r>
          </w:p>
        </w:tc>
        <w:tc>
          <w:tcPr>
            <w:tcW w:w="1502" w:type="dxa"/>
          </w:tcPr>
          <w:p w14:paraId="2E45E9DE" w14:textId="01CD2F94"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9</w:t>
            </w:r>
          </w:p>
        </w:tc>
        <w:tc>
          <w:tcPr>
            <w:tcW w:w="1761" w:type="dxa"/>
          </w:tcPr>
          <w:p w14:paraId="4B29AE95" w14:textId="37A6E2A2"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5</w:t>
            </w:r>
          </w:p>
        </w:tc>
        <w:tc>
          <w:tcPr>
            <w:tcW w:w="2340" w:type="dxa"/>
          </w:tcPr>
          <w:p w14:paraId="191B682B" w14:textId="04BA2A2B"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r>
    </w:tbl>
    <w:p w14:paraId="29B6EDBB" w14:textId="3C12EA5E" w:rsidR="00F77FCB" w:rsidRPr="00B10F01" w:rsidRDefault="00C07E39"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oosing a constant value of the power of the solar panel at its peak value of 58.517 in order to calculate the efficiency of the solar panel at </w:t>
      </w:r>
      <w:r w:rsidR="00FF65CB" w:rsidRPr="00B10F01">
        <w:rPr>
          <w:rFonts w:ascii="Times New Roman" w:hAnsi="Times New Roman" w:cs="Times New Roman"/>
          <w:color w:val="000000" w:themeColor="text1"/>
          <w:sz w:val="24"/>
          <w:szCs w:val="24"/>
          <w14:textOutline w14:w="0" w14:cap="flat" w14:cmpd="sng" w14:algn="ctr">
            <w14:noFill/>
            <w14:prstDash w14:val="solid"/>
            <w14:round/>
          </w14:textOutline>
        </w:rPr>
        <w:t>1000w/m</w:t>
      </w:r>
      <w:r w:rsidR="00FF65CB"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 xml:space="preserve"> </w:t>
      </w:r>
      <w:r w:rsidR="0087327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E37C64" w:rsidRPr="00B10F01">
        <w:rPr>
          <w:rFonts w:ascii="Times New Roman" w:hAnsi="Times New Roman" w:cs="Times New Roman"/>
          <w:color w:val="000000" w:themeColor="text1"/>
          <w:sz w:val="24"/>
          <w:szCs w:val="24"/>
          <w14:textOutline w14:w="0" w14:cap="flat" w14:cmpd="sng" w14:algn="ctr">
            <w14:noFill/>
            <w14:prstDash w14:val="solid"/>
            <w14:round/>
          </w14:textOutline>
        </w:rPr>
        <w:t>The results obtained is shown below:</w:t>
      </w:r>
    </w:p>
    <w:p w14:paraId="5D9255F3" w14:textId="5BF58BA8" w:rsidR="005B6B1C" w:rsidRPr="00B10F01" w:rsidRDefault="00D45F62"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left"/>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irradiance×area</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369AE117" w14:textId="77777777" w:rsidR="00316C06" w:rsidRPr="00B10F01" w:rsidRDefault="00316C0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lastRenderedPageBreak/>
        <w:t>Where:</w:t>
      </w:r>
    </w:p>
    <w:p w14:paraId="22CD1B7F" w14:textId="0B3F854E" w:rsidR="00316C06" w:rsidRPr="00B10F01" w:rsidRDefault="00316C0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Power input = 100w</w:t>
      </w:r>
    </w:p>
    <w:p w14:paraId="1EE9CAEB" w14:textId="2EF1C999" w:rsidR="00316C06" w:rsidRPr="00B10F01" w:rsidRDefault="00316C0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Area = 0.7432m</w:t>
      </w:r>
      <w:r w:rsidRPr="00B10F01">
        <w:rPr>
          <w:rFonts w:ascii="Times New Roman" w:eastAsiaTheme="minorEastAsia" w:hAnsi="Times New Roman" w:cs="Times New Roman"/>
          <w:color w:val="000000" w:themeColor="text1"/>
          <w:sz w:val="24"/>
          <w:szCs w:val="24"/>
          <w:vertAlign w:val="superscript"/>
          <w14:textOutline w14:w="0" w14:cap="flat" w14:cmpd="sng" w14:algn="ctr">
            <w14:noFill/>
            <w14:prstDash w14:val="solid"/>
            <w14:round/>
          </w14:textOutline>
        </w:rPr>
        <w:t>2</w:t>
      </w:r>
    </w:p>
    <w:p w14:paraId="59F75E28" w14:textId="1BB64DB8" w:rsidR="005B6B1C" w:rsidRPr="00B10F01" w:rsidRDefault="00316C06" w:rsidP="00167D44">
      <w:pPr>
        <w:tabs>
          <w:tab w:val="left" w:pos="1260"/>
        </w:tabs>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58.517</m:t>
            </m:r>
          </m:num>
          <m:den>
            <m:r>
              <w:rPr>
                <w:rFonts w:ascii="Cambria Math" w:hAnsi="Cambria Math" w:cs="Times New Roman"/>
                <w:color w:val="000000" w:themeColor="text1"/>
                <w:sz w:val="24"/>
                <w:szCs w:val="24"/>
                <w14:textOutline w14:w="0" w14:cap="flat" w14:cmpd="sng" w14:algn="ctr">
                  <w14:noFill/>
                  <w14:prstDash w14:val="solid"/>
                  <w14:round/>
                </w14:textOutline>
              </w:rPr>
              <m:t>1000×0.7432</m:t>
            </m:r>
          </m:den>
        </m:f>
        <m:r>
          <w:rPr>
            <w:rFonts w:ascii="Cambria Math" w:hAnsi="Cambria Math" w:cs="Times New Roman"/>
            <w:color w:val="000000" w:themeColor="text1"/>
            <w:sz w:val="24"/>
            <w:szCs w:val="24"/>
            <w14:textOutline w14:w="0" w14:cap="flat" w14:cmpd="sng" w14:algn="ctr">
              <w14:noFill/>
              <w14:prstDash w14:val="solid"/>
              <w14:round/>
            </w14:textOutline>
          </w:rPr>
          <m:t>×10</m:t>
        </m:r>
      </m:oMath>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0</w:t>
      </w:r>
    </w:p>
    <w:p w14:paraId="4C1B7407" w14:textId="10254483" w:rsidR="00393101" w:rsidRPr="00C37D5D" w:rsidRDefault="00907A75" w:rsidP="00167D44">
      <w:pPr>
        <w:tabs>
          <w:tab w:val="left" w:pos="1260"/>
        </w:tabs>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Efficiency (%) of the solar panel = 7.87%</w:t>
      </w:r>
      <w:r w:rsidR="00A37E2D"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 at the maximum irradiance of 1000W/m</w:t>
      </w:r>
      <w:r w:rsidR="00A37E2D" w:rsidRPr="00B10F01">
        <w:rPr>
          <w:rFonts w:ascii="Times New Roman" w:eastAsiaTheme="minorEastAsia" w:hAnsi="Times New Roman" w:cs="Times New Roman"/>
          <w:color w:val="000000" w:themeColor="text1"/>
          <w:sz w:val="24"/>
          <w:szCs w:val="24"/>
          <w:vertAlign w:val="superscript"/>
          <w14:textOutline w14:w="0" w14:cap="flat" w14:cmpd="sng" w14:algn="ctr">
            <w14:noFill/>
            <w14:prstDash w14:val="solid"/>
            <w14:round/>
          </w14:textOutline>
        </w:rPr>
        <w:t>2</w:t>
      </w:r>
      <w:r w:rsidR="00393101"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w:t>
      </w:r>
    </w:p>
    <w:p w14:paraId="41369D57" w14:textId="4220FB2F" w:rsidR="00C37D5D" w:rsidRPr="00C37D5D" w:rsidRDefault="00C37D5D" w:rsidP="00C37D5D">
      <w:pPr>
        <w:pStyle w:val="Caption"/>
        <w:keepNext/>
        <w:rPr>
          <w:rFonts w:ascii="Times New Roman" w:hAnsi="Times New Roman" w:cs="Times New Roman"/>
          <w:i w:val="0"/>
          <w:color w:val="auto"/>
          <w:sz w:val="24"/>
          <w:szCs w:val="24"/>
        </w:rPr>
      </w:pPr>
      <w:bookmarkStart w:id="133" w:name="_Toc202251860"/>
      <w:r w:rsidRPr="00C37D5D">
        <w:rPr>
          <w:rFonts w:ascii="Times New Roman" w:hAnsi="Times New Roman" w:cs="Times New Roman"/>
          <w:i w:val="0"/>
          <w:color w:val="auto"/>
          <w:sz w:val="24"/>
          <w:szCs w:val="24"/>
        </w:rPr>
        <w:t xml:space="preserve">Tabl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Table \* ARABIC </w:instrText>
      </w:r>
      <w:r w:rsidRPr="00C37D5D">
        <w:rPr>
          <w:rFonts w:ascii="Times New Roman" w:hAnsi="Times New Roman" w:cs="Times New Roman"/>
          <w:i w:val="0"/>
          <w:color w:val="auto"/>
          <w:sz w:val="24"/>
          <w:szCs w:val="24"/>
        </w:rPr>
        <w:fldChar w:fldCharType="separate"/>
      </w:r>
      <w:r w:rsidR="002C185F">
        <w:rPr>
          <w:rFonts w:ascii="Times New Roman" w:hAnsi="Times New Roman" w:cs="Times New Roman"/>
          <w:i w:val="0"/>
          <w:noProof/>
          <w:color w:val="auto"/>
          <w:sz w:val="24"/>
          <w:szCs w:val="24"/>
        </w:rPr>
        <w:t>6</w:t>
      </w:r>
      <w:r w:rsidRPr="00C37D5D">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input power and output power of the MPPT solar charge controller with time.</w:t>
      </w:r>
      <w:bookmarkEnd w:id="133"/>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B60E8F" w:rsidRPr="00B10F01" w14:paraId="7283AAEB" w14:textId="67AE20A2" w:rsidTr="00B60E8F">
        <w:tc>
          <w:tcPr>
            <w:tcW w:w="1502" w:type="dxa"/>
          </w:tcPr>
          <w:p w14:paraId="2D9B53FC"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3AF1ADC2"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64A3C2B1"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7BE5CC4C" w14:textId="787091C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39DB673C" w14:textId="38796471"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31144ABB"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37D794C6" w14:textId="71D7C4A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228A0DA0" w14:textId="64733FE0"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0C889B0B"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439D448B" w14:textId="6FB0B78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B60E8F" w:rsidRPr="00B10F01" w14:paraId="5FAE5B0C" w14:textId="5549F7F5" w:rsidTr="00B60E8F">
        <w:tc>
          <w:tcPr>
            <w:tcW w:w="1502" w:type="dxa"/>
          </w:tcPr>
          <w:p w14:paraId="4040E20C"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am</w:t>
            </w:r>
          </w:p>
        </w:tc>
        <w:tc>
          <w:tcPr>
            <w:tcW w:w="1502" w:type="dxa"/>
          </w:tcPr>
          <w:p w14:paraId="142CB6C3" w14:textId="00EEDFF5"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2</w:t>
            </w:r>
          </w:p>
        </w:tc>
        <w:tc>
          <w:tcPr>
            <w:tcW w:w="1503" w:type="dxa"/>
          </w:tcPr>
          <w:p w14:paraId="126C067F" w14:textId="46CB72B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3</w:t>
            </w:r>
          </w:p>
        </w:tc>
        <w:tc>
          <w:tcPr>
            <w:tcW w:w="1503" w:type="dxa"/>
          </w:tcPr>
          <w:p w14:paraId="5541FDB1" w14:textId="19AB8185"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29D0C933" w14:textId="282C1C46"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786</w:t>
            </w:r>
          </w:p>
        </w:tc>
        <w:tc>
          <w:tcPr>
            <w:tcW w:w="1503" w:type="dxa"/>
          </w:tcPr>
          <w:p w14:paraId="62FDD8BE" w14:textId="697DC1A2"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7</w:t>
            </w:r>
          </w:p>
        </w:tc>
      </w:tr>
      <w:tr w:rsidR="00B60E8F" w:rsidRPr="00B10F01" w14:paraId="615C91F8" w14:textId="31EB5B6D" w:rsidTr="00B60E8F">
        <w:tc>
          <w:tcPr>
            <w:tcW w:w="1502" w:type="dxa"/>
          </w:tcPr>
          <w:p w14:paraId="3EE7BCD7"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am</w:t>
            </w:r>
          </w:p>
        </w:tc>
        <w:tc>
          <w:tcPr>
            <w:tcW w:w="1502" w:type="dxa"/>
          </w:tcPr>
          <w:p w14:paraId="5B446A02" w14:textId="3ABCDB79"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6AA3A9C3" w14:textId="00BC593E"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6</w:t>
            </w:r>
          </w:p>
        </w:tc>
        <w:tc>
          <w:tcPr>
            <w:tcW w:w="1503" w:type="dxa"/>
          </w:tcPr>
          <w:p w14:paraId="23B49248" w14:textId="63949B5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6B294F1D" w14:textId="3F45794E"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8</w:t>
            </w:r>
          </w:p>
        </w:tc>
        <w:tc>
          <w:tcPr>
            <w:tcW w:w="1503" w:type="dxa"/>
          </w:tcPr>
          <w:p w14:paraId="660387DE" w14:textId="187A4CFB"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61.3</w:t>
            </w:r>
          </w:p>
        </w:tc>
      </w:tr>
      <w:tr w:rsidR="00B60E8F" w:rsidRPr="00B10F01" w14:paraId="4CDC8F12" w14:textId="23C7B38F" w:rsidTr="00B60E8F">
        <w:tc>
          <w:tcPr>
            <w:tcW w:w="1502" w:type="dxa"/>
          </w:tcPr>
          <w:p w14:paraId="3758D1AD"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pm</w:t>
            </w:r>
          </w:p>
        </w:tc>
        <w:tc>
          <w:tcPr>
            <w:tcW w:w="1502" w:type="dxa"/>
          </w:tcPr>
          <w:p w14:paraId="6570B9FB" w14:textId="3BDC9520"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3</w:t>
            </w:r>
          </w:p>
        </w:tc>
        <w:tc>
          <w:tcPr>
            <w:tcW w:w="1503" w:type="dxa"/>
          </w:tcPr>
          <w:p w14:paraId="309BADBF" w14:textId="0756BC41"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w:t>
            </w:r>
          </w:p>
        </w:tc>
        <w:tc>
          <w:tcPr>
            <w:tcW w:w="1503" w:type="dxa"/>
          </w:tcPr>
          <w:p w14:paraId="5F6550E0" w14:textId="57183225"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148AC2F7" w14:textId="674B70F0"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25</w:t>
            </w:r>
          </w:p>
        </w:tc>
        <w:tc>
          <w:tcPr>
            <w:tcW w:w="1503" w:type="dxa"/>
          </w:tcPr>
          <w:p w14:paraId="434549BC" w14:textId="26E7E69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71.3</w:t>
            </w:r>
          </w:p>
        </w:tc>
      </w:tr>
      <w:tr w:rsidR="00B60E8F" w:rsidRPr="00B10F01" w14:paraId="1833AD22" w14:textId="1D63F7DD" w:rsidTr="00B60E8F">
        <w:tc>
          <w:tcPr>
            <w:tcW w:w="1502" w:type="dxa"/>
          </w:tcPr>
          <w:p w14:paraId="44697C62"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pm</w:t>
            </w:r>
          </w:p>
        </w:tc>
        <w:tc>
          <w:tcPr>
            <w:tcW w:w="1502" w:type="dxa"/>
          </w:tcPr>
          <w:p w14:paraId="1DD58316" w14:textId="10DE2236"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2</w:t>
            </w:r>
          </w:p>
        </w:tc>
        <w:tc>
          <w:tcPr>
            <w:tcW w:w="1503" w:type="dxa"/>
          </w:tcPr>
          <w:p w14:paraId="2312A169" w14:textId="551871A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2</w:t>
            </w:r>
          </w:p>
        </w:tc>
        <w:tc>
          <w:tcPr>
            <w:tcW w:w="1503" w:type="dxa"/>
          </w:tcPr>
          <w:p w14:paraId="1CC6F863" w14:textId="5648919A"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2FAB16B5" w14:textId="54388B9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44</w:t>
            </w:r>
          </w:p>
        </w:tc>
        <w:tc>
          <w:tcPr>
            <w:tcW w:w="1503" w:type="dxa"/>
          </w:tcPr>
          <w:p w14:paraId="7C20724D" w14:textId="29860B8B"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77.6</w:t>
            </w:r>
          </w:p>
        </w:tc>
      </w:tr>
      <w:tr w:rsidR="00B60E8F" w:rsidRPr="00B10F01" w14:paraId="39D62C06" w14:textId="74CEE26D" w:rsidTr="00B60E8F">
        <w:tc>
          <w:tcPr>
            <w:tcW w:w="1502" w:type="dxa"/>
          </w:tcPr>
          <w:p w14:paraId="1185A98D"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pm</w:t>
            </w:r>
          </w:p>
        </w:tc>
        <w:tc>
          <w:tcPr>
            <w:tcW w:w="1502" w:type="dxa"/>
          </w:tcPr>
          <w:p w14:paraId="4FC6428A" w14:textId="59E17C52"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6</w:t>
            </w:r>
          </w:p>
        </w:tc>
        <w:tc>
          <w:tcPr>
            <w:tcW w:w="1503" w:type="dxa"/>
          </w:tcPr>
          <w:p w14:paraId="03F38A71" w14:textId="4553ECA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8</w:t>
            </w:r>
          </w:p>
        </w:tc>
        <w:tc>
          <w:tcPr>
            <w:tcW w:w="1503" w:type="dxa"/>
          </w:tcPr>
          <w:p w14:paraId="3112D084" w14:textId="3906AAD2"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0E6DB12E" w14:textId="185008F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8.08</w:t>
            </w:r>
          </w:p>
        </w:tc>
        <w:tc>
          <w:tcPr>
            <w:tcW w:w="1503" w:type="dxa"/>
          </w:tcPr>
          <w:p w14:paraId="0F11B49D" w14:textId="1675A16D"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65.0</w:t>
            </w:r>
          </w:p>
        </w:tc>
      </w:tr>
      <w:tr w:rsidR="00B60E8F" w:rsidRPr="00B10F01" w14:paraId="51710224" w14:textId="60D4BBFB" w:rsidTr="00B60E8F">
        <w:tc>
          <w:tcPr>
            <w:tcW w:w="1502" w:type="dxa"/>
          </w:tcPr>
          <w:p w14:paraId="6863B460"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pm</w:t>
            </w:r>
          </w:p>
        </w:tc>
        <w:tc>
          <w:tcPr>
            <w:tcW w:w="1502" w:type="dxa"/>
          </w:tcPr>
          <w:p w14:paraId="540BAAAE" w14:textId="01E1A18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5E9FACF3" w14:textId="2A3002C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2</w:t>
            </w:r>
          </w:p>
        </w:tc>
        <w:tc>
          <w:tcPr>
            <w:tcW w:w="1503" w:type="dxa"/>
          </w:tcPr>
          <w:p w14:paraId="2EBADB04" w14:textId="4FD4070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370565D4" w14:textId="517558F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04</w:t>
            </w:r>
          </w:p>
        </w:tc>
        <w:tc>
          <w:tcPr>
            <w:tcW w:w="1503" w:type="dxa"/>
          </w:tcPr>
          <w:p w14:paraId="0E225190" w14:textId="39BE827A"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6</w:t>
            </w:r>
          </w:p>
        </w:tc>
      </w:tr>
      <w:tr w:rsidR="00B60E8F" w:rsidRPr="00B10F01" w14:paraId="381E0C84" w14:textId="1442646F" w:rsidTr="00B60E8F">
        <w:tc>
          <w:tcPr>
            <w:tcW w:w="1502" w:type="dxa"/>
          </w:tcPr>
          <w:p w14:paraId="776C092C"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pm</w:t>
            </w:r>
          </w:p>
        </w:tc>
        <w:tc>
          <w:tcPr>
            <w:tcW w:w="1502" w:type="dxa"/>
          </w:tcPr>
          <w:p w14:paraId="06A8E4FC" w14:textId="0A508FFE"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18653EBD" w14:textId="5AC5205F"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w:t>
            </w:r>
          </w:p>
        </w:tc>
        <w:tc>
          <w:tcPr>
            <w:tcW w:w="1503" w:type="dxa"/>
          </w:tcPr>
          <w:p w14:paraId="7F248C0F" w14:textId="141DFE4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21F249C3" w14:textId="1DE2655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8</w:t>
            </w:r>
          </w:p>
        </w:tc>
        <w:tc>
          <w:tcPr>
            <w:tcW w:w="1503" w:type="dxa"/>
          </w:tcPr>
          <w:p w14:paraId="6AF5DA68" w14:textId="5CA05EC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6</w:t>
            </w:r>
          </w:p>
        </w:tc>
      </w:tr>
    </w:tbl>
    <w:p w14:paraId="01EF6D1D" w14:textId="77777777" w:rsidR="000166D7" w:rsidRPr="00B10F01" w:rsidRDefault="000166D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7A7C378" w14:textId="4156B679" w:rsidR="00B55434" w:rsidRPr="00B10F01" w:rsidRDefault="00B55434"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left"/>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 xml:space="preserve"> of the MPP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0B0D62EE" w14:textId="77777777" w:rsidR="00384E76" w:rsidRPr="00B10F01" w:rsidRDefault="00384E7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Efficiency of MPPT controller ranges from (45-77.6)%</w:t>
      </w:r>
    </w:p>
    <w:p w14:paraId="12F8D8AD" w14:textId="71ADB5DA"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Figure 20 </w:t>
      </w:r>
      <w:r w:rsidR="0001364C">
        <w:rPr>
          <w:rFonts w:ascii="Times New Roman" w:hAnsi="Times New Roman" w:cs="Times New Roman"/>
          <w:color w:val="000000" w:themeColor="text1"/>
          <w:sz w:val="24"/>
          <w:szCs w:val="24"/>
          <w14:textOutline w14:w="0" w14:cap="flat" w14:cmpd="sng" w14:algn="ctr">
            <w14:noFill/>
            <w14:prstDash w14:val="solid"/>
            <w14:round/>
          </w14:textOutline>
        </w:rPr>
        <w:t>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graph representation of the power input, power output and efficiency of the MPPT solar charge controller</w:t>
      </w:r>
      <w:r w:rsidR="00CA531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45888B0" w14:textId="77777777" w:rsidR="00B60E8F" w:rsidRPr="00B10F01" w:rsidRDefault="00B60E8F"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p>
    <w:p w14:paraId="57976903" w14:textId="77777777" w:rsidR="0001364C" w:rsidRDefault="00911042" w:rsidP="0001364C">
      <w:pPr>
        <w:keepNext/>
        <w:tabs>
          <w:tab w:val="left" w:pos="1260"/>
        </w:tabs>
        <w:spacing w:after="0" w:line="480" w:lineRule="auto"/>
        <w:jc w:val="center"/>
      </w:pPr>
      <w:r w:rsidRPr="00B10F01">
        <w:rPr>
          <w:rFonts w:ascii="Times New Roman" w:hAnsi="Times New Roman" w:cs="Times New Roman"/>
          <w:noProof/>
          <w:sz w:val="24"/>
          <w:szCs w:val="24"/>
        </w:rPr>
        <w:drawing>
          <wp:inline distT="0" distB="0" distL="0" distR="0" wp14:anchorId="0C71FA0A" wp14:editId="6021E965">
            <wp:extent cx="4572000" cy="2743200"/>
            <wp:effectExtent l="0" t="0" r="0" b="0"/>
            <wp:docPr id="2952" name="Chart 295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75FCD54" w14:textId="7D2E7967" w:rsidR="00E42541" w:rsidRPr="0001364C" w:rsidRDefault="0001364C" w:rsidP="0001364C">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01364C">
        <w:rPr>
          <w:rFonts w:ascii="Times New Roman" w:hAnsi="Times New Roman" w:cs="Times New Roman"/>
          <w:i w:val="0"/>
          <w:color w:val="auto"/>
          <w:sz w:val="24"/>
          <w:szCs w:val="24"/>
        </w:rPr>
        <w:t xml:space="preserve">Figur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Figure \* ARABIC </w:instrText>
      </w:r>
      <w:r w:rsidRPr="0001364C">
        <w:rPr>
          <w:rFonts w:ascii="Times New Roman" w:hAnsi="Times New Roman" w:cs="Times New Roman"/>
          <w:i w:val="0"/>
          <w:color w:val="auto"/>
          <w:sz w:val="24"/>
          <w:szCs w:val="24"/>
        </w:rPr>
        <w:fldChar w:fldCharType="separate"/>
      </w:r>
      <w:r w:rsidR="002C185F">
        <w:rPr>
          <w:rFonts w:ascii="Times New Roman" w:hAnsi="Times New Roman" w:cs="Times New Roman"/>
          <w:i w:val="0"/>
          <w:noProof/>
          <w:color w:val="auto"/>
          <w:sz w:val="24"/>
          <w:szCs w:val="24"/>
        </w:rPr>
        <w:t>20</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MPPT controller with time.</w:t>
      </w:r>
    </w:p>
    <w:p w14:paraId="27D4E5A9" w14:textId="2E2E4724" w:rsidR="002361CD" w:rsidRPr="0001364C" w:rsidRDefault="002361CD" w:rsidP="00167D44">
      <w:pPr>
        <w:tabs>
          <w:tab w:val="left" w:pos="1260"/>
        </w:tabs>
        <w:spacing w:line="480" w:lineRule="auto"/>
        <w:jc w:val="both"/>
        <w:rPr>
          <w:rFonts w:ascii="Times New Roman" w:hAnsi="Times New Roman" w:cs="Times New Roman"/>
          <w:sz w:val="24"/>
          <w:szCs w:val="24"/>
          <w14:textOutline w14:w="0" w14:cap="flat" w14:cmpd="sng" w14:algn="ctr">
            <w14:noFill/>
            <w14:prstDash w14:val="solid"/>
            <w14:round/>
          </w14:textOutline>
        </w:rPr>
      </w:pPr>
    </w:p>
    <w:p w14:paraId="5B2542D7" w14:textId="0BDABC93" w:rsidR="0001364C" w:rsidRPr="0001364C" w:rsidRDefault="0001364C" w:rsidP="0001364C">
      <w:pPr>
        <w:pStyle w:val="Caption"/>
        <w:keepNext/>
        <w:rPr>
          <w:rFonts w:ascii="Times New Roman" w:hAnsi="Times New Roman" w:cs="Times New Roman"/>
          <w:i w:val="0"/>
          <w:color w:val="auto"/>
          <w:sz w:val="24"/>
          <w:szCs w:val="24"/>
        </w:rPr>
      </w:pPr>
      <w:bookmarkStart w:id="134" w:name="_Toc202251861"/>
      <w:r w:rsidRPr="0001364C">
        <w:rPr>
          <w:rFonts w:ascii="Times New Roman" w:hAnsi="Times New Roman" w:cs="Times New Roman"/>
          <w:i w:val="0"/>
          <w:color w:val="auto"/>
          <w:sz w:val="24"/>
          <w:szCs w:val="24"/>
        </w:rPr>
        <w:t xml:space="preserve">Tabl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Table \* ARABIC </w:instrText>
      </w:r>
      <w:r w:rsidRPr="0001364C">
        <w:rPr>
          <w:rFonts w:ascii="Times New Roman" w:hAnsi="Times New Roman" w:cs="Times New Roman"/>
          <w:i w:val="0"/>
          <w:color w:val="auto"/>
          <w:sz w:val="24"/>
          <w:szCs w:val="24"/>
        </w:rPr>
        <w:fldChar w:fldCharType="separate"/>
      </w:r>
      <w:r w:rsidR="002C185F">
        <w:rPr>
          <w:rFonts w:ascii="Times New Roman" w:hAnsi="Times New Roman" w:cs="Times New Roman"/>
          <w:i w:val="0"/>
          <w:noProof/>
          <w:color w:val="auto"/>
          <w:sz w:val="24"/>
          <w:szCs w:val="24"/>
        </w:rPr>
        <w:t>7</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 xml:space="preserve">The </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results of voltage, </w:t>
      </w:r>
      <w:r w:rsidR="00A36C55">
        <w:rPr>
          <w:rFonts w:ascii="Times New Roman" w:hAnsi="Times New Roman" w:cs="Times New Roman"/>
          <w:i w:val="0"/>
          <w:color w:val="auto"/>
          <w:sz w:val="24"/>
          <w:szCs w:val="24"/>
          <w14:textOutline w14:w="0" w14:cap="flat" w14:cmpd="sng" w14:algn="ctr">
            <w14:noFill/>
            <w14:prstDash w14:val="solid"/>
            <w14:round/>
          </w14:textOutline>
        </w:rPr>
        <w:t>current,</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 xml:space="preserve">power </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input, power output and efficiency </w:t>
      </w:r>
      <w:r w:rsidRPr="0001364C">
        <w:rPr>
          <w:rFonts w:ascii="Times New Roman" w:hAnsi="Times New Roman" w:cs="Times New Roman"/>
          <w:i w:val="0"/>
          <w:color w:val="auto"/>
          <w:sz w:val="24"/>
          <w:szCs w:val="24"/>
          <w14:textOutline w14:w="0" w14:cap="flat" w14:cmpd="sng" w14:algn="ctr">
            <w14:noFill/>
            <w14:prstDash w14:val="solid"/>
            <w14:round/>
          </w14:textOutline>
        </w:rPr>
        <w:t>of the foreign PWM solar charge controller</w:t>
      </w:r>
      <w:bookmarkEnd w:id="134"/>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911042" w:rsidRPr="00B10F01" w14:paraId="555235D0" w14:textId="77777777" w:rsidTr="00911042">
        <w:tc>
          <w:tcPr>
            <w:tcW w:w="1502" w:type="dxa"/>
          </w:tcPr>
          <w:p w14:paraId="64119C20"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129F55A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05A60CA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4E40882F"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1CB55648"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73BBCE83"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06EE66F0"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02EFB5AC"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4119289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7D3780B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911042" w:rsidRPr="00B10F01" w14:paraId="270A9DDE" w14:textId="77777777" w:rsidTr="00911042">
        <w:tc>
          <w:tcPr>
            <w:tcW w:w="1502" w:type="dxa"/>
          </w:tcPr>
          <w:p w14:paraId="4DE74919" w14:textId="5C216C5F"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1502" w:type="dxa"/>
          </w:tcPr>
          <w:p w14:paraId="3CEC2A6F" w14:textId="0E7D737D"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0</w:t>
            </w:r>
          </w:p>
        </w:tc>
        <w:tc>
          <w:tcPr>
            <w:tcW w:w="1503" w:type="dxa"/>
          </w:tcPr>
          <w:p w14:paraId="4B24C2CF" w14:textId="34A867EA"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6</w:t>
            </w:r>
          </w:p>
        </w:tc>
        <w:tc>
          <w:tcPr>
            <w:tcW w:w="1503" w:type="dxa"/>
          </w:tcPr>
          <w:p w14:paraId="5C525AE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5E768312" w14:textId="53FF18D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72</w:t>
            </w:r>
          </w:p>
        </w:tc>
        <w:tc>
          <w:tcPr>
            <w:tcW w:w="1503" w:type="dxa"/>
          </w:tcPr>
          <w:p w14:paraId="038F2EFF" w14:textId="5B702E1E"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2.1</w:t>
            </w:r>
          </w:p>
        </w:tc>
      </w:tr>
      <w:tr w:rsidR="00911042" w:rsidRPr="00B10F01" w14:paraId="437A9F7F" w14:textId="77777777" w:rsidTr="00911042">
        <w:tc>
          <w:tcPr>
            <w:tcW w:w="1502" w:type="dxa"/>
          </w:tcPr>
          <w:p w14:paraId="5D570E16" w14:textId="6124CEE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1502" w:type="dxa"/>
          </w:tcPr>
          <w:p w14:paraId="6FC443EC" w14:textId="6E5F1416"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6</w:t>
            </w:r>
          </w:p>
        </w:tc>
        <w:tc>
          <w:tcPr>
            <w:tcW w:w="1503" w:type="dxa"/>
          </w:tcPr>
          <w:p w14:paraId="576E9E15" w14:textId="1BA3EDE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49B37474"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04876468" w14:textId="1E071D79"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63</w:t>
            </w:r>
          </w:p>
        </w:tc>
        <w:tc>
          <w:tcPr>
            <w:tcW w:w="1503" w:type="dxa"/>
          </w:tcPr>
          <w:p w14:paraId="59238A39" w14:textId="72E67673"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06</w:t>
            </w:r>
          </w:p>
        </w:tc>
      </w:tr>
      <w:tr w:rsidR="00911042" w:rsidRPr="00B10F01" w14:paraId="07E65A70" w14:textId="77777777" w:rsidTr="00911042">
        <w:tc>
          <w:tcPr>
            <w:tcW w:w="1502" w:type="dxa"/>
          </w:tcPr>
          <w:p w14:paraId="5245AF77" w14:textId="368489D6"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 pm</w:t>
            </w:r>
          </w:p>
        </w:tc>
        <w:tc>
          <w:tcPr>
            <w:tcW w:w="1502" w:type="dxa"/>
          </w:tcPr>
          <w:p w14:paraId="56694A63" w14:textId="210067EE"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20578FDC" w14:textId="6ECC3DC2"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w:t>
            </w:r>
          </w:p>
        </w:tc>
        <w:tc>
          <w:tcPr>
            <w:tcW w:w="1503" w:type="dxa"/>
          </w:tcPr>
          <w:p w14:paraId="5A36A0DE"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7CC65C75" w14:textId="04010B0E"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7</w:t>
            </w:r>
          </w:p>
        </w:tc>
        <w:tc>
          <w:tcPr>
            <w:tcW w:w="1503" w:type="dxa"/>
          </w:tcPr>
          <w:p w14:paraId="60D5DF5A" w14:textId="56A79373"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2.9</w:t>
            </w:r>
          </w:p>
        </w:tc>
      </w:tr>
      <w:tr w:rsidR="00911042" w:rsidRPr="00B10F01" w14:paraId="4FB2E7B9" w14:textId="77777777" w:rsidTr="00911042">
        <w:tc>
          <w:tcPr>
            <w:tcW w:w="1502" w:type="dxa"/>
          </w:tcPr>
          <w:p w14:paraId="2B282CE4" w14:textId="7F6F0521"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 pm</w:t>
            </w:r>
          </w:p>
        </w:tc>
        <w:tc>
          <w:tcPr>
            <w:tcW w:w="1502" w:type="dxa"/>
          </w:tcPr>
          <w:p w14:paraId="3F4EF521" w14:textId="3CB219E5"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531EC5B5" w14:textId="7FB7740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8</w:t>
            </w:r>
          </w:p>
        </w:tc>
        <w:tc>
          <w:tcPr>
            <w:tcW w:w="1503" w:type="dxa"/>
          </w:tcPr>
          <w:p w14:paraId="5E939EF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604697B6" w14:textId="1BB37344"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76</w:t>
            </w:r>
          </w:p>
        </w:tc>
        <w:tc>
          <w:tcPr>
            <w:tcW w:w="1503" w:type="dxa"/>
          </w:tcPr>
          <w:p w14:paraId="0F37187B" w14:textId="5AA2A70F"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6</w:t>
            </w:r>
          </w:p>
        </w:tc>
      </w:tr>
      <w:tr w:rsidR="00911042" w:rsidRPr="00B10F01" w14:paraId="4FD04D0E" w14:textId="77777777" w:rsidTr="00911042">
        <w:tc>
          <w:tcPr>
            <w:tcW w:w="1502" w:type="dxa"/>
          </w:tcPr>
          <w:p w14:paraId="1D707129" w14:textId="128D9D15"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2:45 pm</w:t>
            </w:r>
          </w:p>
        </w:tc>
        <w:tc>
          <w:tcPr>
            <w:tcW w:w="1502" w:type="dxa"/>
          </w:tcPr>
          <w:p w14:paraId="7DB1FA46" w14:textId="48C8CE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5</w:t>
            </w:r>
          </w:p>
        </w:tc>
        <w:tc>
          <w:tcPr>
            <w:tcW w:w="1503" w:type="dxa"/>
          </w:tcPr>
          <w:p w14:paraId="2FDB3B1A" w14:textId="47A30DC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c>
          <w:tcPr>
            <w:tcW w:w="1503" w:type="dxa"/>
          </w:tcPr>
          <w:p w14:paraId="08772F0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5F5436E6" w14:textId="64DFE92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p>
        </w:tc>
        <w:tc>
          <w:tcPr>
            <w:tcW w:w="1503" w:type="dxa"/>
          </w:tcPr>
          <w:p w14:paraId="3CCAEC19" w14:textId="0915B0D9"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1.64</w:t>
            </w:r>
          </w:p>
        </w:tc>
      </w:tr>
      <w:tr w:rsidR="00911042" w:rsidRPr="00B10F01" w14:paraId="28CE0BD7" w14:textId="77777777" w:rsidTr="00911042">
        <w:tc>
          <w:tcPr>
            <w:tcW w:w="1502" w:type="dxa"/>
          </w:tcPr>
          <w:p w14:paraId="0528E0FD" w14:textId="0CFC4225"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 pm</w:t>
            </w:r>
          </w:p>
        </w:tc>
        <w:tc>
          <w:tcPr>
            <w:tcW w:w="1502" w:type="dxa"/>
          </w:tcPr>
          <w:p w14:paraId="0C4C07A8" w14:textId="18BE4E6F"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w:t>
            </w:r>
          </w:p>
        </w:tc>
        <w:tc>
          <w:tcPr>
            <w:tcW w:w="1503" w:type="dxa"/>
          </w:tcPr>
          <w:p w14:paraId="5BCE5EEB" w14:textId="7DE9D77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7</w:t>
            </w:r>
          </w:p>
        </w:tc>
        <w:tc>
          <w:tcPr>
            <w:tcW w:w="1503" w:type="dxa"/>
          </w:tcPr>
          <w:p w14:paraId="171C41A1"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320E7250" w14:textId="1286A8D9"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93</w:t>
            </w:r>
          </w:p>
        </w:tc>
        <w:tc>
          <w:tcPr>
            <w:tcW w:w="1503" w:type="dxa"/>
          </w:tcPr>
          <w:p w14:paraId="6F444312" w14:textId="23F5C595"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7.4</w:t>
            </w:r>
          </w:p>
        </w:tc>
      </w:tr>
      <w:tr w:rsidR="00911042" w:rsidRPr="00B10F01" w14:paraId="45A725DD" w14:textId="77777777" w:rsidTr="00911042">
        <w:tc>
          <w:tcPr>
            <w:tcW w:w="1502" w:type="dxa"/>
          </w:tcPr>
          <w:p w14:paraId="03A90C27" w14:textId="54526F95"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 pm</w:t>
            </w:r>
          </w:p>
        </w:tc>
        <w:tc>
          <w:tcPr>
            <w:tcW w:w="1502" w:type="dxa"/>
          </w:tcPr>
          <w:p w14:paraId="0743EDDE" w14:textId="6E13CD69"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w:t>
            </w:r>
          </w:p>
        </w:tc>
        <w:tc>
          <w:tcPr>
            <w:tcW w:w="1503" w:type="dxa"/>
          </w:tcPr>
          <w:p w14:paraId="54090BE1" w14:textId="4D38AEA4"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w:t>
            </w:r>
          </w:p>
        </w:tc>
        <w:tc>
          <w:tcPr>
            <w:tcW w:w="1503" w:type="dxa"/>
          </w:tcPr>
          <w:p w14:paraId="7A19935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4236AAA7" w14:textId="7FFC5855"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88</w:t>
            </w:r>
          </w:p>
        </w:tc>
        <w:tc>
          <w:tcPr>
            <w:tcW w:w="1503" w:type="dxa"/>
          </w:tcPr>
          <w:p w14:paraId="463DA31B" w14:textId="56CB5BE3"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3</w:t>
            </w:r>
          </w:p>
        </w:tc>
      </w:tr>
    </w:tbl>
    <w:p w14:paraId="17603401" w14:textId="77777777" w:rsidR="00AD1940" w:rsidRPr="00B10F01" w:rsidRDefault="00AD1940" w:rsidP="00167D44">
      <w:pPr>
        <w:spacing w:before="24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center"/>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0A5412F7" w14:textId="77777777" w:rsidR="00110374" w:rsidRPr="00B10F01" w:rsidRDefault="00110374"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 of foreign PWM controller ranges from (42-55)%</w:t>
      </w:r>
    </w:p>
    <w:p w14:paraId="1CCBD7B6" w14:textId="018935EC"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ure 2</w:t>
      </w:r>
      <w:r w:rsidR="0001364C">
        <w:rPr>
          <w:rFonts w:ascii="Times New Roman" w:hAnsi="Times New Roman" w:cs="Times New Roman"/>
          <w:color w:val="000000" w:themeColor="text1"/>
          <w:sz w:val="24"/>
          <w:szCs w:val="24"/>
          <w14:textOutline w14:w="0" w14:cap="flat" w14:cmpd="sng" w14:algn="ctr">
            <w14:noFill/>
            <w14:prstDash w14:val="solid"/>
            <w14:round/>
          </w14:textOutline>
        </w:rPr>
        <w:t>1 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graph representation of the power input, power output and efficiency of the foreign PWM solar charge controller</w:t>
      </w:r>
      <w:r w:rsidR="00CA531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528E451" w14:textId="77777777" w:rsidR="008C1AB4" w:rsidRPr="00B10F01" w:rsidRDefault="008C1AB4"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D02B94A" w14:textId="77777777" w:rsidR="0001364C" w:rsidRDefault="00110374" w:rsidP="0001364C">
      <w:pPr>
        <w:keepNext/>
        <w:spacing w:before="100" w:beforeAutospacing="1" w:after="0" w:line="480" w:lineRule="auto"/>
        <w:jc w:val="center"/>
      </w:pPr>
      <w:r w:rsidRPr="00B10F01">
        <w:rPr>
          <w:rFonts w:ascii="Times New Roman" w:hAnsi="Times New Roman" w:cs="Times New Roman"/>
          <w:noProof/>
          <w:sz w:val="24"/>
          <w:szCs w:val="24"/>
        </w:rPr>
        <w:drawing>
          <wp:inline distT="0" distB="0" distL="0" distR="0" wp14:anchorId="34AD1809" wp14:editId="301F645C">
            <wp:extent cx="4572000" cy="2743200"/>
            <wp:effectExtent l="0" t="0" r="0" b="0"/>
            <wp:docPr id="2956" name="Chart 2956"/>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20CB6EEB" w14:textId="18D783F9" w:rsidR="002D1980" w:rsidRPr="0001364C" w:rsidRDefault="0001364C" w:rsidP="0001364C">
      <w:pPr>
        <w:pStyle w:val="Caption"/>
        <w:jc w:val="center"/>
        <w:rPr>
          <w:rFonts w:ascii="Times New Roman" w:hAnsi="Times New Roman" w:cs="Times New Roman"/>
          <w:i w:val="0"/>
          <w:color w:val="auto"/>
          <w:sz w:val="24"/>
          <w:szCs w:val="24"/>
        </w:rPr>
      </w:pPr>
      <w:r w:rsidRPr="0001364C">
        <w:rPr>
          <w:rFonts w:ascii="Times New Roman" w:hAnsi="Times New Roman" w:cs="Times New Roman"/>
          <w:i w:val="0"/>
          <w:color w:val="auto"/>
          <w:sz w:val="24"/>
          <w:szCs w:val="24"/>
        </w:rPr>
        <w:t xml:space="preserve">Figur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Figure \* ARABIC </w:instrText>
      </w:r>
      <w:r w:rsidRPr="0001364C">
        <w:rPr>
          <w:rFonts w:ascii="Times New Roman" w:hAnsi="Times New Roman" w:cs="Times New Roman"/>
          <w:i w:val="0"/>
          <w:color w:val="auto"/>
          <w:sz w:val="24"/>
          <w:szCs w:val="24"/>
        </w:rPr>
        <w:fldChar w:fldCharType="separate"/>
      </w:r>
      <w:r w:rsidR="002C185F">
        <w:rPr>
          <w:rFonts w:ascii="Times New Roman" w:hAnsi="Times New Roman" w:cs="Times New Roman"/>
          <w:i w:val="0"/>
          <w:noProof/>
          <w:color w:val="auto"/>
          <w:sz w:val="24"/>
          <w:szCs w:val="24"/>
        </w:rPr>
        <w:t>21</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foreign PWM controller with time.</w:t>
      </w:r>
    </w:p>
    <w:p w14:paraId="6BB296DD" w14:textId="77777777" w:rsidR="00110374" w:rsidRPr="00B10F01" w:rsidRDefault="00110374" w:rsidP="00167D44">
      <w:pPr>
        <w:tabs>
          <w:tab w:val="left" w:pos="1260"/>
        </w:tabs>
        <w:spacing w:after="0" w:line="480" w:lineRule="auto"/>
        <w:jc w:val="both"/>
        <w:rPr>
          <w:rFonts w:ascii="Times New Roman" w:hAnsi="Times New Roman" w:cs="Times New Roman"/>
          <w:sz w:val="24"/>
          <w:szCs w:val="24"/>
        </w:rPr>
      </w:pPr>
    </w:p>
    <w:p w14:paraId="01A0352E" w14:textId="3E0C9881" w:rsidR="0001364C" w:rsidRDefault="0001364C" w:rsidP="0001364C">
      <w:pPr>
        <w:pStyle w:val="Caption"/>
        <w:keepNext/>
      </w:pPr>
      <w:bookmarkStart w:id="135" w:name="_Toc202251862"/>
      <w:r w:rsidRPr="0001364C">
        <w:rPr>
          <w:rFonts w:ascii="Times New Roman" w:hAnsi="Times New Roman" w:cs="Times New Roman"/>
          <w:i w:val="0"/>
          <w:color w:val="auto"/>
          <w:sz w:val="24"/>
          <w:szCs w:val="24"/>
        </w:rPr>
        <w:lastRenderedPageBreak/>
        <w:t xml:space="preserve">Tabl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Table \* ARABIC </w:instrText>
      </w:r>
      <w:r w:rsidRPr="0001364C">
        <w:rPr>
          <w:rFonts w:ascii="Times New Roman" w:hAnsi="Times New Roman" w:cs="Times New Roman"/>
          <w:i w:val="0"/>
          <w:color w:val="auto"/>
          <w:sz w:val="24"/>
          <w:szCs w:val="24"/>
        </w:rPr>
        <w:fldChar w:fldCharType="separate"/>
      </w:r>
      <w:r w:rsidR="002C185F">
        <w:rPr>
          <w:rFonts w:ascii="Times New Roman" w:hAnsi="Times New Roman" w:cs="Times New Roman"/>
          <w:i w:val="0"/>
          <w:noProof/>
          <w:color w:val="auto"/>
          <w:sz w:val="24"/>
          <w:szCs w:val="24"/>
        </w:rPr>
        <w:t>8</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w:t>
      </w:r>
      <w:r w:rsidRPr="0001364C">
        <w:rPr>
          <w:color w:val="auto"/>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input power</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output power </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and efficiency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of the </w:t>
      </w:r>
      <w:r>
        <w:rPr>
          <w:rFonts w:ascii="Times New Roman" w:hAnsi="Times New Roman" w:cs="Times New Roman"/>
          <w:i w:val="0"/>
          <w:color w:val="auto"/>
          <w:sz w:val="24"/>
          <w:szCs w:val="24"/>
          <w14:textOutline w14:w="0" w14:cap="flat" w14:cmpd="sng" w14:algn="ctr">
            <w14:noFill/>
            <w14:prstDash w14:val="solid"/>
            <w14:round/>
          </w14:textOutline>
        </w:rPr>
        <w:t xml:space="preserve">local PWM </w:t>
      </w:r>
      <w:r w:rsidRPr="00C37D5D">
        <w:rPr>
          <w:rFonts w:ascii="Times New Roman" w:hAnsi="Times New Roman" w:cs="Times New Roman"/>
          <w:i w:val="0"/>
          <w:color w:val="auto"/>
          <w:sz w:val="24"/>
          <w:szCs w:val="24"/>
          <w14:textOutline w14:w="0" w14:cap="flat" w14:cmpd="sng" w14:algn="ctr">
            <w14:noFill/>
            <w14:prstDash w14:val="solid"/>
            <w14:round/>
          </w14:textOutline>
        </w:rPr>
        <w:t>solar charge controller with time.</w:t>
      </w:r>
      <w:bookmarkEnd w:id="135"/>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945170" w:rsidRPr="00B10F01" w14:paraId="0EDA0371" w14:textId="77777777" w:rsidTr="00945170">
        <w:tc>
          <w:tcPr>
            <w:tcW w:w="1502" w:type="dxa"/>
          </w:tcPr>
          <w:p w14:paraId="26E73346"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0EA6C865"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2F62748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6F1C39F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28E8FFBE"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0DA7E04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7C541633"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40E49FE2"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1DD6769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479088B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945170" w:rsidRPr="00B10F01" w14:paraId="1F2620C8" w14:textId="77777777" w:rsidTr="00945170">
        <w:tc>
          <w:tcPr>
            <w:tcW w:w="1502" w:type="dxa"/>
          </w:tcPr>
          <w:p w14:paraId="5CC2BE8C" w14:textId="798F939F"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1502" w:type="dxa"/>
          </w:tcPr>
          <w:p w14:paraId="3614D90D"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0</w:t>
            </w:r>
          </w:p>
        </w:tc>
        <w:tc>
          <w:tcPr>
            <w:tcW w:w="1503" w:type="dxa"/>
          </w:tcPr>
          <w:p w14:paraId="58D7998B" w14:textId="3B820BEF"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8</w:t>
            </w:r>
          </w:p>
        </w:tc>
        <w:tc>
          <w:tcPr>
            <w:tcW w:w="1503" w:type="dxa"/>
          </w:tcPr>
          <w:p w14:paraId="622A50D2"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0C6B74A4" w14:textId="18CDCE4D"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6</w:t>
            </w:r>
          </w:p>
        </w:tc>
        <w:tc>
          <w:tcPr>
            <w:tcW w:w="1503" w:type="dxa"/>
          </w:tcPr>
          <w:p w14:paraId="11665DB8" w14:textId="38EC58ED" w:rsidR="00945170" w:rsidRPr="00B10F01" w:rsidRDefault="00110374"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2.9</w:t>
            </w:r>
          </w:p>
        </w:tc>
      </w:tr>
      <w:tr w:rsidR="00945170" w:rsidRPr="00B10F01" w14:paraId="430E2037" w14:textId="77777777" w:rsidTr="00945170">
        <w:tc>
          <w:tcPr>
            <w:tcW w:w="1502" w:type="dxa"/>
          </w:tcPr>
          <w:p w14:paraId="14C45055" w14:textId="141F3B91"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45am</w:t>
            </w:r>
          </w:p>
        </w:tc>
        <w:tc>
          <w:tcPr>
            <w:tcW w:w="1502" w:type="dxa"/>
          </w:tcPr>
          <w:p w14:paraId="4A4A7EC8"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6</w:t>
            </w:r>
          </w:p>
        </w:tc>
        <w:tc>
          <w:tcPr>
            <w:tcW w:w="1503" w:type="dxa"/>
          </w:tcPr>
          <w:p w14:paraId="26EE9773" w14:textId="23BD024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3</w:t>
            </w:r>
          </w:p>
        </w:tc>
        <w:tc>
          <w:tcPr>
            <w:tcW w:w="1503" w:type="dxa"/>
          </w:tcPr>
          <w:p w14:paraId="2A34D39F"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47A7411F" w14:textId="2B3662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758</w:t>
            </w:r>
          </w:p>
        </w:tc>
        <w:tc>
          <w:tcPr>
            <w:tcW w:w="1503" w:type="dxa"/>
          </w:tcPr>
          <w:p w14:paraId="767A0B3D" w14:textId="7FFFCB05" w:rsidR="00945170" w:rsidRPr="00B10F01" w:rsidRDefault="00110374"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43</w:t>
            </w:r>
          </w:p>
        </w:tc>
      </w:tr>
      <w:tr w:rsidR="00945170" w:rsidRPr="00B10F01" w14:paraId="7505286A" w14:textId="77777777" w:rsidTr="00945170">
        <w:tc>
          <w:tcPr>
            <w:tcW w:w="1502" w:type="dxa"/>
          </w:tcPr>
          <w:p w14:paraId="0FF6BDF8" w14:textId="746162CD"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 pm</w:t>
            </w:r>
          </w:p>
        </w:tc>
        <w:tc>
          <w:tcPr>
            <w:tcW w:w="1502" w:type="dxa"/>
          </w:tcPr>
          <w:p w14:paraId="07E27A5C"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167CD5CB"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w:t>
            </w:r>
          </w:p>
        </w:tc>
        <w:tc>
          <w:tcPr>
            <w:tcW w:w="1503" w:type="dxa"/>
          </w:tcPr>
          <w:p w14:paraId="4E229354"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1F7ADB67" w14:textId="3488614B"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08</w:t>
            </w:r>
          </w:p>
        </w:tc>
        <w:tc>
          <w:tcPr>
            <w:tcW w:w="1503" w:type="dxa"/>
          </w:tcPr>
          <w:p w14:paraId="473FC8BF" w14:textId="46FF9776" w:rsidR="00945170" w:rsidRPr="00B10F01" w:rsidRDefault="00110374"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3.8</w:t>
            </w:r>
          </w:p>
        </w:tc>
      </w:tr>
      <w:tr w:rsidR="00945170" w:rsidRPr="00B10F01" w14:paraId="1490957D" w14:textId="77777777" w:rsidTr="00945170">
        <w:tc>
          <w:tcPr>
            <w:tcW w:w="1502" w:type="dxa"/>
          </w:tcPr>
          <w:p w14:paraId="61EC7353" w14:textId="593FDE94"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 pm</w:t>
            </w:r>
          </w:p>
        </w:tc>
        <w:tc>
          <w:tcPr>
            <w:tcW w:w="1502" w:type="dxa"/>
          </w:tcPr>
          <w:p w14:paraId="47112B1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78AE04F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8</w:t>
            </w:r>
          </w:p>
        </w:tc>
        <w:tc>
          <w:tcPr>
            <w:tcW w:w="1503" w:type="dxa"/>
          </w:tcPr>
          <w:p w14:paraId="47005C4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73E00732"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76</w:t>
            </w:r>
          </w:p>
        </w:tc>
        <w:tc>
          <w:tcPr>
            <w:tcW w:w="1503" w:type="dxa"/>
          </w:tcPr>
          <w:p w14:paraId="74810458"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6</w:t>
            </w:r>
          </w:p>
        </w:tc>
      </w:tr>
      <w:tr w:rsidR="00945170" w:rsidRPr="00B10F01" w14:paraId="518B9464" w14:textId="77777777" w:rsidTr="00945170">
        <w:tc>
          <w:tcPr>
            <w:tcW w:w="1502" w:type="dxa"/>
          </w:tcPr>
          <w:p w14:paraId="09C39715" w14:textId="086E2867"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 pm</w:t>
            </w:r>
          </w:p>
        </w:tc>
        <w:tc>
          <w:tcPr>
            <w:tcW w:w="1502" w:type="dxa"/>
          </w:tcPr>
          <w:p w14:paraId="2F87BCB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5</w:t>
            </w:r>
          </w:p>
        </w:tc>
        <w:tc>
          <w:tcPr>
            <w:tcW w:w="1503" w:type="dxa"/>
          </w:tcPr>
          <w:p w14:paraId="055FD29D"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c>
          <w:tcPr>
            <w:tcW w:w="1503" w:type="dxa"/>
          </w:tcPr>
          <w:p w14:paraId="481F768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7A11DF7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p>
        </w:tc>
        <w:tc>
          <w:tcPr>
            <w:tcW w:w="1503" w:type="dxa"/>
          </w:tcPr>
          <w:p w14:paraId="1AB5F52E"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1.64</w:t>
            </w:r>
          </w:p>
        </w:tc>
      </w:tr>
      <w:tr w:rsidR="00945170" w:rsidRPr="00B10F01" w14:paraId="29620A82" w14:textId="77777777" w:rsidTr="00945170">
        <w:tc>
          <w:tcPr>
            <w:tcW w:w="1502" w:type="dxa"/>
          </w:tcPr>
          <w:p w14:paraId="72C8A062" w14:textId="6CE60B6E"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 pm</w:t>
            </w:r>
          </w:p>
        </w:tc>
        <w:tc>
          <w:tcPr>
            <w:tcW w:w="1502" w:type="dxa"/>
          </w:tcPr>
          <w:p w14:paraId="15BDCA9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w:t>
            </w:r>
          </w:p>
        </w:tc>
        <w:tc>
          <w:tcPr>
            <w:tcW w:w="1503" w:type="dxa"/>
          </w:tcPr>
          <w:p w14:paraId="2D10ACA3" w14:textId="06081FF1"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7</w:t>
            </w:r>
          </w:p>
        </w:tc>
        <w:tc>
          <w:tcPr>
            <w:tcW w:w="1503" w:type="dxa"/>
          </w:tcPr>
          <w:p w14:paraId="73BBB723"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036DB653"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93</w:t>
            </w:r>
          </w:p>
        </w:tc>
        <w:tc>
          <w:tcPr>
            <w:tcW w:w="1503" w:type="dxa"/>
          </w:tcPr>
          <w:p w14:paraId="22F84454"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7.4</w:t>
            </w:r>
          </w:p>
        </w:tc>
      </w:tr>
      <w:tr w:rsidR="00945170" w:rsidRPr="00B10F01" w14:paraId="20953367" w14:textId="77777777" w:rsidTr="00945170">
        <w:tc>
          <w:tcPr>
            <w:tcW w:w="1502" w:type="dxa"/>
          </w:tcPr>
          <w:p w14:paraId="3139D559" w14:textId="5F467307"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 pm</w:t>
            </w:r>
          </w:p>
        </w:tc>
        <w:tc>
          <w:tcPr>
            <w:tcW w:w="1502" w:type="dxa"/>
          </w:tcPr>
          <w:p w14:paraId="12BA930C"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w:t>
            </w:r>
          </w:p>
        </w:tc>
        <w:tc>
          <w:tcPr>
            <w:tcW w:w="1503" w:type="dxa"/>
          </w:tcPr>
          <w:p w14:paraId="1AA7F36D"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w:t>
            </w:r>
          </w:p>
        </w:tc>
        <w:tc>
          <w:tcPr>
            <w:tcW w:w="1503" w:type="dxa"/>
          </w:tcPr>
          <w:p w14:paraId="38325BB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7EF44686"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88</w:t>
            </w:r>
          </w:p>
        </w:tc>
        <w:tc>
          <w:tcPr>
            <w:tcW w:w="1503" w:type="dxa"/>
          </w:tcPr>
          <w:p w14:paraId="7C428FD7"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3</w:t>
            </w:r>
          </w:p>
        </w:tc>
      </w:tr>
    </w:tbl>
    <w:p w14:paraId="74A6ED41" w14:textId="77777777" w:rsidR="00110374" w:rsidRPr="00B10F01" w:rsidRDefault="00110374" w:rsidP="00167D44">
      <w:pPr>
        <w:tabs>
          <w:tab w:val="left" w:pos="1260"/>
        </w:tabs>
        <w:spacing w:line="480" w:lineRule="auto"/>
        <w:jc w:val="both"/>
        <w:rPr>
          <w:rFonts w:ascii="Times New Roman" w:hAnsi="Times New Roman" w:cs="Times New Roman"/>
          <w:sz w:val="24"/>
          <w:szCs w:val="24"/>
        </w:rPr>
      </w:pPr>
    </w:p>
    <w:p w14:paraId="42E8D252" w14:textId="3D529A8A" w:rsidR="00110374" w:rsidRPr="00B10F01" w:rsidRDefault="00110374" w:rsidP="00167D44">
      <w:pPr>
        <w:spacing w:before="24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2B85A2EF" w14:textId="77777777" w:rsidR="00110374" w:rsidRPr="00B10F01" w:rsidRDefault="00110374" w:rsidP="00167D44">
      <w:pPr>
        <w:tabs>
          <w:tab w:val="left" w:pos="1260"/>
        </w:tabs>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Efficiency of local PWM controller ranges from (43-55)%</w:t>
      </w:r>
    </w:p>
    <w:p w14:paraId="0652DAA8" w14:textId="2095392A"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ure 21 below shows the graph representation of the power input, power output and efficiency of the local PWM solar charge controller</w:t>
      </w:r>
      <w:r w:rsidR="00F65CB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874DD1A" w14:textId="77777777" w:rsidR="008C1AB4" w:rsidRPr="00B10F01" w:rsidRDefault="008C1AB4" w:rsidP="00167D44">
      <w:pPr>
        <w:tabs>
          <w:tab w:val="left" w:pos="1260"/>
        </w:tabs>
        <w:spacing w:line="480" w:lineRule="auto"/>
        <w:jc w:val="both"/>
        <w:rPr>
          <w:rFonts w:ascii="Times New Roman" w:hAnsi="Times New Roman" w:cs="Times New Roman"/>
          <w:sz w:val="24"/>
          <w:szCs w:val="24"/>
        </w:rPr>
      </w:pPr>
    </w:p>
    <w:p w14:paraId="094D5819" w14:textId="77777777" w:rsidR="00CF07AB" w:rsidRDefault="00110374" w:rsidP="00CF07AB">
      <w:pPr>
        <w:keepNext/>
        <w:spacing w:before="100" w:beforeAutospacing="1" w:after="0" w:line="480" w:lineRule="auto"/>
        <w:jc w:val="center"/>
      </w:pPr>
      <w:r w:rsidRPr="00B10F01">
        <w:rPr>
          <w:rFonts w:ascii="Times New Roman" w:hAnsi="Times New Roman" w:cs="Times New Roman"/>
          <w:noProof/>
          <w:sz w:val="24"/>
          <w:szCs w:val="24"/>
        </w:rPr>
        <w:lastRenderedPageBreak/>
        <w:drawing>
          <wp:inline distT="0" distB="0" distL="0" distR="0" wp14:anchorId="5150EBE1" wp14:editId="1B5B4AC8">
            <wp:extent cx="4572000" cy="2743200"/>
            <wp:effectExtent l="0" t="0" r="0" b="0"/>
            <wp:docPr id="2958" name="Chart 2958"/>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7739763E" w14:textId="3D38A5ED" w:rsidR="00CF07AB" w:rsidRPr="00CF07AB" w:rsidRDefault="00CF07AB" w:rsidP="00CF07AB">
      <w:pPr>
        <w:pStyle w:val="Caption"/>
        <w:jc w:val="center"/>
        <w:rPr>
          <w:rFonts w:ascii="Times New Roman" w:hAnsi="Times New Roman" w:cs="Times New Roman"/>
          <w:i w:val="0"/>
          <w:color w:val="auto"/>
          <w:sz w:val="24"/>
          <w:szCs w:val="24"/>
        </w:rPr>
      </w:pPr>
      <w:r w:rsidRPr="00CF07AB">
        <w:rPr>
          <w:rFonts w:ascii="Times New Roman" w:hAnsi="Times New Roman" w:cs="Times New Roman"/>
          <w:i w:val="0"/>
          <w:color w:val="auto"/>
          <w:sz w:val="24"/>
          <w:szCs w:val="24"/>
        </w:rPr>
        <w:t xml:space="preserve">Figure </w:t>
      </w:r>
      <w:r w:rsidRPr="00CF07AB">
        <w:rPr>
          <w:rFonts w:ascii="Times New Roman" w:hAnsi="Times New Roman" w:cs="Times New Roman"/>
          <w:i w:val="0"/>
          <w:color w:val="auto"/>
          <w:sz w:val="24"/>
          <w:szCs w:val="24"/>
        </w:rPr>
        <w:fldChar w:fldCharType="begin"/>
      </w:r>
      <w:r w:rsidRPr="00CF07AB">
        <w:rPr>
          <w:rFonts w:ascii="Times New Roman" w:hAnsi="Times New Roman" w:cs="Times New Roman"/>
          <w:i w:val="0"/>
          <w:color w:val="auto"/>
          <w:sz w:val="24"/>
          <w:szCs w:val="24"/>
        </w:rPr>
        <w:instrText xml:space="preserve"> SEQ Figure \* ARABIC </w:instrText>
      </w:r>
      <w:r w:rsidRPr="00CF07AB">
        <w:rPr>
          <w:rFonts w:ascii="Times New Roman" w:hAnsi="Times New Roman" w:cs="Times New Roman"/>
          <w:i w:val="0"/>
          <w:color w:val="auto"/>
          <w:sz w:val="24"/>
          <w:szCs w:val="24"/>
        </w:rPr>
        <w:fldChar w:fldCharType="separate"/>
      </w:r>
      <w:r w:rsidR="002C185F">
        <w:rPr>
          <w:rFonts w:ascii="Times New Roman" w:hAnsi="Times New Roman" w:cs="Times New Roman"/>
          <w:i w:val="0"/>
          <w:noProof/>
          <w:color w:val="auto"/>
          <w:sz w:val="24"/>
          <w:szCs w:val="24"/>
        </w:rPr>
        <w:t>22</w:t>
      </w:r>
      <w:r w:rsidRPr="00CF07AB">
        <w:rPr>
          <w:rFonts w:ascii="Times New Roman" w:hAnsi="Times New Roman" w:cs="Times New Roman"/>
          <w:i w:val="0"/>
          <w:color w:val="auto"/>
          <w:sz w:val="24"/>
          <w:szCs w:val="24"/>
        </w:rPr>
        <w:fldChar w:fldCharType="end"/>
      </w:r>
      <w:r w:rsidRPr="00CF07AB">
        <w:rPr>
          <w:rFonts w:ascii="Times New Roman" w:hAnsi="Times New Roman" w:cs="Times New Roman"/>
          <w:i w:val="0"/>
          <w:color w:val="auto"/>
          <w:sz w:val="24"/>
          <w:szCs w:val="24"/>
        </w:rPr>
        <w:t xml:space="preserve">: </w:t>
      </w:r>
      <w:r w:rsidRPr="00CF07AB">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local PWM controller with time.</w:t>
      </w:r>
    </w:p>
    <w:p w14:paraId="666C3643" w14:textId="11200C7A" w:rsidR="00426015" w:rsidRPr="00B10F01" w:rsidRDefault="00426015" w:rsidP="00167D44">
      <w:pPr>
        <w:spacing w:before="100" w:beforeAutospacing="1"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509CAA97" w14:textId="731ED0F4" w:rsidR="00AB2AE8" w:rsidRPr="00B10F01" w:rsidRDefault="00537BC4" w:rsidP="00167D44">
      <w:pPr>
        <w:pStyle w:val="Heading3"/>
        <w:numPr>
          <w:ilvl w:val="0"/>
          <w:numId w:val="0"/>
        </w:numPr>
        <w:spacing w:line="480" w:lineRule="auto"/>
        <w:rPr>
          <w:rFonts w:ascii="Times New Roman" w:hAnsi="Times New Roman" w:cs="Times New Roman"/>
          <w:color w:val="000000" w:themeColor="text1"/>
        </w:rPr>
      </w:pPr>
      <w:bookmarkStart w:id="136" w:name="_Toc201814185"/>
      <w:bookmarkStart w:id="137" w:name="_Toc203731027"/>
      <w:r>
        <w:rPr>
          <w:rFonts w:ascii="Times New Roman" w:hAnsi="Times New Roman" w:cs="Times New Roman"/>
          <w:color w:val="000000" w:themeColor="text1"/>
        </w:rPr>
        <w:t>4.1</w:t>
      </w:r>
      <w:r>
        <w:rPr>
          <w:rFonts w:ascii="Times New Roman" w:hAnsi="Times New Roman" w:cs="Times New Roman"/>
          <w:color w:val="000000" w:themeColor="text1"/>
        </w:rPr>
        <w:tab/>
      </w:r>
      <w:r w:rsidR="00AB2AE8" w:rsidRPr="00B10F01">
        <w:rPr>
          <w:rFonts w:ascii="Times New Roman" w:hAnsi="Times New Roman" w:cs="Times New Roman"/>
          <w:color w:val="000000" w:themeColor="text1"/>
        </w:rPr>
        <w:t>CHARGING</w:t>
      </w:r>
      <w:r w:rsidR="003F1892" w:rsidRPr="00B10F01">
        <w:rPr>
          <w:rFonts w:ascii="Times New Roman" w:hAnsi="Times New Roman" w:cs="Times New Roman"/>
          <w:color w:val="000000" w:themeColor="text1"/>
        </w:rPr>
        <w:t xml:space="preserve"> AND DISCHARGING</w:t>
      </w:r>
      <w:r w:rsidR="00AB2AE8" w:rsidRPr="00B10F01">
        <w:rPr>
          <w:rFonts w:ascii="Times New Roman" w:hAnsi="Times New Roman" w:cs="Times New Roman"/>
          <w:color w:val="000000" w:themeColor="text1"/>
        </w:rPr>
        <w:t xml:space="preserve"> OF THE BATTERY</w:t>
      </w:r>
      <w:bookmarkEnd w:id="136"/>
      <w:bookmarkEnd w:id="137"/>
    </w:p>
    <w:p w14:paraId="7121387C" w14:textId="7583D0CF" w:rsidR="00AB2AE8" w:rsidRPr="00B10F01" w:rsidRDefault="00AB2AE8" w:rsidP="00167D44">
      <w:pPr>
        <w:pStyle w:val="NormalWeb"/>
        <w:shd w:val="clear" w:color="auto" w:fill="FFFFFF"/>
        <w:spacing w:before="0" w:beforeAutospacing="0" w:after="0" w:afterAutospacing="0" w:line="480" w:lineRule="auto"/>
        <w:ind w:firstLine="720"/>
        <w:jc w:val="both"/>
        <w:rPr>
          <w:color w:val="000000" w:themeColor="text1"/>
        </w:rPr>
      </w:pPr>
      <w:r w:rsidRPr="00B10F01">
        <w:rPr>
          <w:color w:val="000000" w:themeColor="text1"/>
          <w:bdr w:val="none" w:sz="0" w:space="0" w:color="auto" w:frame="1"/>
        </w:rPr>
        <w:t xml:space="preserve">First of all, </w:t>
      </w:r>
      <w:r w:rsidR="00110374" w:rsidRPr="00B10F01">
        <w:rPr>
          <w:color w:val="000000" w:themeColor="text1"/>
          <w:bdr w:val="none" w:sz="0" w:space="0" w:color="auto" w:frame="1"/>
        </w:rPr>
        <w:t>t</w:t>
      </w:r>
      <w:r w:rsidRPr="00B10F01">
        <w:rPr>
          <w:color w:val="000000" w:themeColor="text1"/>
          <w:bdr w:val="none" w:sz="0" w:space="0" w:color="auto" w:frame="1"/>
        </w:rPr>
        <w:t>he charging current for 1300</w:t>
      </w:r>
      <w:r w:rsidR="005D742D" w:rsidRPr="00B10F01">
        <w:rPr>
          <w:color w:val="000000" w:themeColor="text1"/>
          <w:bdr w:val="none" w:sz="0" w:space="0" w:color="auto" w:frame="1"/>
        </w:rPr>
        <w:t>m</w:t>
      </w:r>
      <w:r w:rsidRPr="00B10F01">
        <w:rPr>
          <w:color w:val="000000" w:themeColor="text1"/>
          <w:bdr w:val="none" w:sz="0" w:space="0" w:color="auto" w:frame="1"/>
        </w:rPr>
        <w:t>Ah battery</w:t>
      </w:r>
      <w:r w:rsidR="00CA7F49" w:rsidRPr="00B10F01">
        <w:rPr>
          <w:color w:val="000000" w:themeColor="text1"/>
          <w:bdr w:val="none" w:sz="0" w:space="0" w:color="auto" w:frame="1"/>
        </w:rPr>
        <w:t xml:space="preserve"> was calculated</w:t>
      </w:r>
      <w:r w:rsidRPr="00B10F01">
        <w:rPr>
          <w:color w:val="000000" w:themeColor="text1"/>
          <w:bdr w:val="none" w:sz="0" w:space="0" w:color="auto" w:frame="1"/>
        </w:rPr>
        <w:t>. As we know that </w:t>
      </w:r>
      <w:r w:rsidRPr="00B10F01">
        <w:rPr>
          <w:rStyle w:val="Strong"/>
          <w:b w:val="0"/>
          <w:color w:val="000000" w:themeColor="text1"/>
          <w:bdr w:val="none" w:sz="0" w:space="0" w:color="auto" w:frame="1"/>
        </w:rPr>
        <w:t>charging current should be 10% of the Ah rating of battery</w:t>
      </w:r>
      <w:r w:rsidRPr="00B10F01">
        <w:rPr>
          <w:color w:val="000000" w:themeColor="text1"/>
          <w:bdr w:val="none" w:sz="0" w:space="0" w:color="auto" w:frame="1"/>
        </w:rPr>
        <w:t>.</w:t>
      </w:r>
    </w:p>
    <w:p w14:paraId="2280E010" w14:textId="77777777" w:rsidR="00AB2AE8" w:rsidRPr="00B10F01" w:rsidRDefault="00AB2AE8"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Therefore,</w:t>
      </w:r>
    </w:p>
    <w:p w14:paraId="251DE158" w14:textId="5CEE879D" w:rsidR="004A73B7" w:rsidRPr="00B10F01" w:rsidRDefault="00A556C3" w:rsidP="00167D44">
      <w:pPr>
        <w:spacing w:line="480" w:lineRule="auto"/>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bdr w:val="none" w:sz="0" w:space="0" w:color="auto" w:frame="1"/>
        </w:rPr>
        <w:t xml:space="preserve">Charging </w:t>
      </w:r>
      <w:r w:rsidR="00AB2AE8" w:rsidRPr="00B10F01">
        <w:rPr>
          <w:rStyle w:val="Strong"/>
          <w:rFonts w:ascii="Times New Roman" w:hAnsi="Times New Roman" w:cs="Times New Roman"/>
          <w:b w:val="0"/>
          <w:color w:val="000000" w:themeColor="text1"/>
          <w:sz w:val="24"/>
          <w:szCs w:val="24"/>
          <w:bdr w:val="none" w:sz="0" w:space="0" w:color="auto" w:frame="1"/>
        </w:rPr>
        <w:t>current for 1300m</w:t>
      </w:r>
      <w:r w:rsidR="005D742D" w:rsidRPr="00B10F01">
        <w:rPr>
          <w:rStyle w:val="Strong"/>
          <w:rFonts w:ascii="Times New Roman" w:hAnsi="Times New Roman" w:cs="Times New Roman"/>
          <w:b w:val="0"/>
          <w:color w:val="000000" w:themeColor="text1"/>
          <w:sz w:val="24"/>
          <w:szCs w:val="24"/>
          <w:bdr w:val="none" w:sz="0" w:space="0" w:color="auto" w:frame="1"/>
        </w:rPr>
        <w:t xml:space="preserve">Ah Battery </w:t>
      </w:r>
      <m:oMath>
        <m:r>
          <m:rPr>
            <m:sty m:val="p"/>
          </m:rPr>
          <w:rPr>
            <w:rFonts w:ascii="Cambria Math" w:hAnsi="Cambria Math" w:cs="Times New Roman"/>
            <w:color w:val="000000" w:themeColor="text1"/>
            <w:sz w:val="24"/>
            <w:szCs w:val="24"/>
            <w14:textOutline w14:w="0" w14:cap="flat" w14:cmpd="sng" w14:algn="ctr">
              <w14:noFill/>
              <w14:prstDash w14:val="solid"/>
              <w14:round/>
            </w14:textOutline>
          </w:rPr>
          <w:br/>
        </m:r>
      </m:oMath>
      <w:r w:rsidR="00CA7F49"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I </w:t>
      </w:r>
      <m:oMath>
        <m:r>
          <w:rPr>
            <w:rFonts w:ascii="Cambria Math" w:hAnsi="Cambria Math" w:cs="Times New Roman"/>
            <w:color w:val="000000" w:themeColor="text1"/>
            <w:sz w:val="24"/>
            <w:szCs w:val="24"/>
            <w14:textOutline w14:w="0" w14:cap="flat" w14:cmpd="sng" w14:algn="ctr">
              <w14:noFill/>
              <w14:prstDash w14:val="solid"/>
              <w14:round/>
            </w14:textOutline>
          </w:rPr>
          <m:t>=1300mAh×(</m:t>
        </m:r>
        <m:f>
          <m:fPr>
            <m:type m:val="skw"/>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10</m:t>
            </m:r>
          </m:num>
          <m:den>
            <m:r>
              <w:rPr>
                <w:rFonts w:ascii="Cambria Math" w:hAnsi="Cambria Math" w:cs="Times New Roman"/>
                <w:color w:val="000000" w:themeColor="text1"/>
                <w:sz w:val="24"/>
                <w:szCs w:val="24"/>
                <w14:textOutline w14:w="0" w14:cap="flat" w14:cmpd="sng" w14:algn="ctr">
                  <w14:noFill/>
                  <w14:prstDash w14:val="solid"/>
                  <w14:round/>
                </w14:textOutline>
              </w:rPr>
              <m:t>100</m:t>
            </m:r>
          </m:den>
        </m:f>
        <m:r>
          <w:rPr>
            <w:rFonts w:ascii="Cambria Math" w:hAnsi="Cambria Math" w:cs="Times New Roman"/>
            <w:color w:val="000000" w:themeColor="text1"/>
            <w:sz w:val="24"/>
            <w:szCs w:val="24"/>
            <w14:textOutline w14:w="0" w14:cap="flat" w14:cmpd="sng" w14:algn="ctr">
              <w14:noFill/>
              <w14:prstDash w14:val="solid"/>
              <w14:round/>
            </w14:textOutline>
          </w:rPr>
          <m:t>)</m:t>
        </m:r>
      </m:oMath>
    </w:p>
    <w:p w14:paraId="20C2519B" w14:textId="1C8275CB" w:rsidR="00AB2AE8" w:rsidRPr="00B10F01" w:rsidRDefault="00CA7F49" w:rsidP="00167D44">
      <w:pPr>
        <w:pStyle w:val="NormalWeb"/>
        <w:shd w:val="clear" w:color="auto" w:fill="FFFFFF"/>
        <w:spacing w:before="0" w:beforeAutospacing="0" w:after="0" w:afterAutospacing="0" w:line="480" w:lineRule="auto"/>
        <w:jc w:val="both"/>
        <w:rPr>
          <w:rStyle w:val="Strong"/>
          <w:b w:val="0"/>
          <w:color w:val="000000" w:themeColor="text1"/>
          <w:bdr w:val="none" w:sz="0" w:space="0" w:color="auto" w:frame="1"/>
        </w:rPr>
      </w:pPr>
      <m:oMath>
        <m:r>
          <w:rPr>
            <w:rStyle w:val="Strong"/>
            <w:rFonts w:ascii="Cambria Math" w:hAnsi="Cambria Math"/>
            <w:color w:val="000000" w:themeColor="text1"/>
            <w:bdr w:val="none" w:sz="0" w:space="0" w:color="auto" w:frame="1"/>
          </w:rPr>
          <m:t>I=0.13Amps</m:t>
        </m:r>
      </m:oMath>
      <w:r w:rsidR="00AB2AE8" w:rsidRPr="00B10F01">
        <w:rPr>
          <w:rStyle w:val="Strong"/>
          <w:b w:val="0"/>
          <w:color w:val="000000" w:themeColor="text1"/>
          <w:bdr w:val="none" w:sz="0" w:space="0" w:color="auto" w:frame="1"/>
        </w:rPr>
        <w:t xml:space="preserve">. </w:t>
      </w:r>
    </w:p>
    <w:p w14:paraId="0E91273E" w14:textId="42CE8ABA" w:rsidR="00AB2AE8" w:rsidRPr="00B10F01" w:rsidRDefault="00AB2AE8" w:rsidP="00167D44">
      <w:pPr>
        <w:pStyle w:val="NormalWeb"/>
        <w:shd w:val="clear" w:color="auto" w:fill="FFFFFF"/>
        <w:spacing w:before="0" w:beforeAutospacing="0" w:after="0" w:afterAutospacing="0" w:line="480" w:lineRule="auto"/>
        <w:jc w:val="both"/>
        <w:rPr>
          <w:color w:val="000000" w:themeColor="text1"/>
          <w:bdr w:val="none" w:sz="0" w:space="0" w:color="auto" w:frame="1"/>
        </w:rPr>
      </w:pPr>
      <w:r w:rsidRPr="00B10F01">
        <w:rPr>
          <w:color w:val="000000" w:themeColor="text1"/>
          <w:bdr w:val="none" w:sz="0" w:space="0" w:color="auto" w:frame="1"/>
        </w:rPr>
        <w:t>But due to</w:t>
      </w:r>
      <w:r w:rsidR="00DC5F40" w:rsidRPr="00B10F01">
        <w:rPr>
          <w:color w:val="000000" w:themeColor="text1"/>
          <w:bdr w:val="none" w:sz="0" w:space="0" w:color="auto" w:frame="1"/>
        </w:rPr>
        <w:t xml:space="preserve"> some losses, </w:t>
      </w:r>
      <w:r w:rsidR="002F0675" w:rsidRPr="00B10F01">
        <w:rPr>
          <w:rStyle w:val="Strong"/>
          <w:b w:val="0"/>
          <w:color w:val="000000" w:themeColor="text1"/>
          <w:bdr w:val="none" w:sz="0" w:space="0" w:color="auto" w:frame="1"/>
        </w:rPr>
        <w:t xml:space="preserve">0.13 </w:t>
      </w:r>
      <w:r w:rsidR="00537BC4">
        <w:rPr>
          <w:rStyle w:val="Strong"/>
          <w:b w:val="0"/>
          <w:color w:val="000000" w:themeColor="text1"/>
          <w:bdr w:val="none" w:sz="0" w:space="0" w:color="auto" w:frame="1"/>
        </w:rPr>
        <w:t>–</w:t>
      </w:r>
      <w:r w:rsidR="002F0675" w:rsidRPr="00B10F01">
        <w:rPr>
          <w:rStyle w:val="Strong"/>
          <w:b w:val="0"/>
          <w:color w:val="000000" w:themeColor="text1"/>
          <w:bdr w:val="none" w:sz="0" w:space="0" w:color="auto" w:frame="1"/>
        </w:rPr>
        <w:t xml:space="preserve"> 0.15</w:t>
      </w:r>
      <w:r w:rsidRPr="00B10F01">
        <w:rPr>
          <w:rStyle w:val="Strong"/>
          <w:b w:val="0"/>
          <w:color w:val="000000" w:themeColor="text1"/>
          <w:bdr w:val="none" w:sz="0" w:space="0" w:color="auto" w:frame="1"/>
        </w:rPr>
        <w:t xml:space="preserve"> Amperes</w:t>
      </w:r>
      <w:r w:rsidRPr="00B10F01">
        <w:rPr>
          <w:color w:val="000000" w:themeColor="text1"/>
          <w:bdr w:val="none" w:sz="0" w:space="0" w:color="auto" w:frame="1"/>
        </w:rPr>
        <w:t> for batterie</w:t>
      </w:r>
      <w:r w:rsidR="005D742D" w:rsidRPr="00B10F01">
        <w:rPr>
          <w:color w:val="000000" w:themeColor="text1"/>
          <w:bdr w:val="none" w:sz="0" w:space="0" w:color="auto" w:frame="1"/>
        </w:rPr>
        <w:t xml:space="preserve">s charging purpose instead of </w:t>
      </w:r>
      <w:r w:rsidR="002F0675" w:rsidRPr="00B10F01">
        <w:rPr>
          <w:color w:val="000000" w:themeColor="text1"/>
          <w:bdr w:val="none" w:sz="0" w:space="0" w:color="auto" w:frame="1"/>
        </w:rPr>
        <w:t>0.13</w:t>
      </w:r>
      <w:r w:rsidRPr="00B10F01">
        <w:rPr>
          <w:color w:val="000000" w:themeColor="text1"/>
          <w:bdr w:val="none" w:sz="0" w:space="0" w:color="auto" w:frame="1"/>
        </w:rPr>
        <w:t>Amps</w:t>
      </w:r>
      <w:r w:rsidR="00DC5F40" w:rsidRPr="00B10F01">
        <w:rPr>
          <w:color w:val="000000" w:themeColor="text1"/>
          <w:bdr w:val="none" w:sz="0" w:space="0" w:color="auto" w:frame="1"/>
        </w:rPr>
        <w:t xml:space="preserve"> was considered</w:t>
      </w:r>
      <w:r w:rsidRPr="00B10F01">
        <w:rPr>
          <w:color w:val="000000" w:themeColor="text1"/>
          <w:bdr w:val="none" w:sz="0" w:space="0" w:color="auto" w:frame="1"/>
        </w:rPr>
        <w:t>.</w:t>
      </w:r>
    </w:p>
    <w:p w14:paraId="1A16A01C" w14:textId="77777777"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rStyle w:val="Strong"/>
          <w:b w:val="0"/>
          <w:color w:val="000000" w:themeColor="text1"/>
          <w:bdr w:val="none" w:sz="0" w:space="0" w:color="auto" w:frame="1"/>
        </w:rPr>
        <w:t>Battery Charging Time:</w:t>
      </w:r>
    </w:p>
    <w:p w14:paraId="7109001A" w14:textId="6E851FC6"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 xml:space="preserve">Taking </w:t>
      </w:r>
      <w:r w:rsidR="002F0675" w:rsidRPr="00B10F01">
        <w:rPr>
          <w:rStyle w:val="Strong"/>
          <w:b w:val="0"/>
          <w:color w:val="000000" w:themeColor="text1"/>
          <w:bdr w:val="none" w:sz="0" w:space="0" w:color="auto" w:frame="1"/>
        </w:rPr>
        <w:t>0.13</w:t>
      </w:r>
      <w:r w:rsidRPr="00B10F01">
        <w:rPr>
          <w:rStyle w:val="Strong"/>
          <w:b w:val="0"/>
          <w:color w:val="000000" w:themeColor="text1"/>
          <w:bdr w:val="none" w:sz="0" w:space="0" w:color="auto" w:frame="1"/>
        </w:rPr>
        <w:t xml:space="preserve"> Amp</w:t>
      </w:r>
      <w:r w:rsidRPr="00B10F01">
        <w:rPr>
          <w:color w:val="000000" w:themeColor="text1"/>
          <w:bdr w:val="none" w:sz="0" w:space="0" w:color="auto" w:frame="1"/>
        </w:rPr>
        <w:t> for charging purpose,</w:t>
      </w:r>
    </w:p>
    <w:p w14:paraId="795654A8" w14:textId="2DA8B653" w:rsidR="00D61F52" w:rsidRPr="00B10F01" w:rsidRDefault="005123C7"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lastRenderedPageBreak/>
        <w:t>T</w:t>
      </w:r>
      <w:r w:rsidR="00E52C92" w:rsidRPr="00B10F01">
        <w:rPr>
          <w:color w:val="000000" w:themeColor="text1"/>
          <w:bdr w:val="none" w:sz="0" w:space="0" w:color="auto" w:frame="1"/>
        </w:rPr>
        <w:t>hen</w:t>
      </w:r>
      <w:r w:rsidRPr="00B10F01">
        <w:rPr>
          <w:color w:val="000000" w:themeColor="text1"/>
          <w:bdr w:val="none" w:sz="0" w:space="0" w:color="auto" w:frame="1"/>
        </w:rPr>
        <w:t>,</w:t>
      </w:r>
      <m:oMath>
        <m:r>
          <m:rPr>
            <m:sty m:val="p"/>
          </m:rPr>
          <w:rPr>
            <w:rFonts w:ascii="Cambria Math" w:hAnsi="Cambria Math"/>
            <w:color w:val="000000" w:themeColor="text1"/>
            <w14:textOutline w14:w="0" w14:cap="flat" w14:cmpd="sng" w14:algn="ctr">
              <w14:noFill/>
              <w14:prstDash w14:val="solid"/>
              <w14:round/>
            </w14:textOutline>
          </w:rPr>
          <w:br/>
        </m:r>
      </m:oMath>
      <m:oMathPara>
        <m:oMathParaPr>
          <m:jc m:val="left"/>
        </m:oMathParaPr>
        <m:oMath>
          <m:r>
            <m:rPr>
              <m:sty m:val="p"/>
            </m:rPr>
            <w:rPr>
              <w:rStyle w:val="Strong"/>
              <w:rFonts w:ascii="Cambria Math" w:hAnsi="Cambria Math"/>
              <w:color w:val="000000" w:themeColor="text1"/>
              <w:bdr w:val="none" w:sz="0" w:space="0" w:color="auto" w:frame="1"/>
            </w:rPr>
            <m:t xml:space="preserve">Charging time for 1300mAh battery </m:t>
          </m:r>
          <m:r>
            <w:rPr>
              <w:rFonts w:ascii="Cambria Math" w:hAnsi="Cambria Math"/>
              <w:color w:val="000000" w:themeColor="text1"/>
              <w14:textOutline w14:w="0" w14:cap="flat" w14:cmpd="sng" w14:algn="ctr">
                <w14:noFill/>
                <w14:prstDash w14:val="solid"/>
                <w14:round/>
              </w14:textOutline>
            </w:rPr>
            <m:t>=</m:t>
          </m:r>
          <m:f>
            <m:fPr>
              <m:ctrlPr>
                <w:rPr>
                  <w:rFonts w:ascii="Cambria Math" w:hAnsi="Cambria Math"/>
                  <w:i/>
                  <w:color w:val="000000" w:themeColor="text1"/>
                  <w14:textOutline w14:w="0" w14:cap="flat" w14:cmpd="sng" w14:algn="ctr">
                    <w14:noFill/>
                    <w14:prstDash w14:val="solid"/>
                    <w14:round/>
                  </w14:textOutline>
                </w:rPr>
              </m:ctrlPr>
            </m:fPr>
            <m:num>
              <m:r>
                <w:rPr>
                  <w:rFonts w:ascii="Cambria Math" w:hAnsi="Cambria Math"/>
                  <w:color w:val="000000" w:themeColor="text1"/>
                  <w14:textOutline w14:w="0" w14:cap="flat" w14:cmpd="sng" w14:algn="ctr">
                    <w14:noFill/>
                    <w14:prstDash w14:val="solid"/>
                    <w14:round/>
                  </w14:textOutline>
                </w:rPr>
                <m:t>1300mAh</m:t>
              </m:r>
            </m:num>
            <m:den>
              <m:r>
                <w:rPr>
                  <w:rFonts w:ascii="Cambria Math" w:hAnsi="Cambria Math"/>
                  <w:color w:val="000000" w:themeColor="text1"/>
                  <w14:textOutline w14:w="0" w14:cap="flat" w14:cmpd="sng" w14:algn="ctr">
                    <w14:noFill/>
                    <w14:prstDash w14:val="solid"/>
                    <w14:round/>
                  </w14:textOutline>
                </w:rPr>
                <m:t>0.13</m:t>
              </m:r>
            </m:den>
          </m:f>
          <m:r>
            <w:rPr>
              <w:rFonts w:ascii="Cambria Math" w:hAnsi="Cambria Math"/>
              <w:color w:val="000000" w:themeColor="text1"/>
              <w14:textOutline w14:w="0" w14:cap="flat" w14:cmpd="sng" w14:algn="ctr">
                <w14:noFill/>
                <w14:prstDash w14:val="solid"/>
                <w14:round/>
              </w14:textOutline>
            </w:rPr>
            <m:t>=10</m:t>
          </m:r>
          <m:r>
            <w:rPr>
              <w:rFonts w:ascii="Cambria Math" w:hAnsi="Cambria Math"/>
              <w:color w:val="000000" w:themeColor="text1"/>
              <w14:textOutline w14:w="0" w14:cap="flat" w14:cmpd="sng" w14:algn="ctr">
                <w14:noFill/>
                <w14:prstDash w14:val="solid"/>
                <w14:round/>
              </w14:textOutline>
            </w:rPr>
            <m:t>hours</m:t>
          </m:r>
        </m:oMath>
      </m:oMathPara>
    </w:p>
    <w:p w14:paraId="37397F61" w14:textId="77777777"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Practically, it has been noted that </w:t>
      </w:r>
      <w:r w:rsidRPr="00B10F01">
        <w:rPr>
          <w:rStyle w:val="Strong"/>
          <w:b w:val="0"/>
          <w:color w:val="000000" w:themeColor="text1"/>
          <w:bdr w:val="none" w:sz="0" w:space="0" w:color="auto" w:frame="1"/>
        </w:rPr>
        <w:t>40% of losses</w:t>
      </w:r>
      <w:r w:rsidRPr="00B10F01">
        <w:rPr>
          <w:color w:val="000000" w:themeColor="text1"/>
          <w:bdr w:val="none" w:sz="0" w:space="0" w:color="auto" w:frame="1"/>
        </w:rPr>
        <w:t> occurs in case of battery charging.</w:t>
      </w:r>
    </w:p>
    <w:p w14:paraId="37242156" w14:textId="77777777" w:rsidR="00EA589C" w:rsidRPr="00B10F01" w:rsidRDefault="00E52C92" w:rsidP="00167D44">
      <w:pPr>
        <w:pStyle w:val="NormalWeb"/>
        <w:shd w:val="clear" w:color="auto" w:fill="FFFFFF"/>
        <w:spacing w:before="0" w:beforeAutospacing="0" w:after="0" w:afterAutospacing="0" w:line="480" w:lineRule="auto"/>
        <w:jc w:val="both"/>
        <w:rPr>
          <w:bCs/>
          <w:color w:val="000000" w:themeColor="text1"/>
          <w:bdr w:val="none" w:sz="0" w:space="0" w:color="auto" w:frame="1"/>
        </w:rPr>
      </w:pPr>
      <w:r w:rsidRPr="00B10F01">
        <w:rPr>
          <w:bCs/>
          <w:color w:val="000000" w:themeColor="text1"/>
          <w:bdr w:val="none" w:sz="0" w:space="0" w:color="auto" w:frame="1"/>
        </w:rPr>
        <w:t>Then</w:t>
      </w:r>
      <w:r w:rsidR="00EA589C" w:rsidRPr="00B10F01">
        <w:rPr>
          <w:bCs/>
          <w:color w:val="000000" w:themeColor="text1"/>
          <w:bdr w:val="none" w:sz="0" w:space="0" w:color="auto" w:frame="1"/>
        </w:rPr>
        <w:t>:</w:t>
      </w:r>
    </w:p>
    <w:p w14:paraId="33D88CD2" w14:textId="001FB105"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bCs/>
          <w:color w:val="000000" w:themeColor="text1"/>
          <w:bdr w:val="none" w:sz="0" w:space="0" w:color="auto" w:frame="1"/>
        </w:rPr>
        <w:t xml:space="preserve"> </w:t>
      </w:r>
      <m:oMath>
        <m:r>
          <w:rPr>
            <w:rFonts w:ascii="Cambria Math" w:hAnsi="Cambria Math"/>
            <w:color w:val="000000" w:themeColor="text1"/>
            <w14:textOutline w14:w="0" w14:cap="flat" w14:cmpd="sng" w14:algn="ctr">
              <w14:noFill/>
              <w14:prstDash w14:val="solid"/>
              <w14:round/>
            </w14:textOutline>
          </w:rPr>
          <m:t>1300mAh×</m:t>
        </m:r>
        <m:d>
          <m:dPr>
            <m:ctrlPr>
              <w:rPr>
                <w:rFonts w:ascii="Cambria Math" w:hAnsi="Cambria Math"/>
                <w:i/>
                <w:color w:val="000000" w:themeColor="text1"/>
                <w14:textOutline w14:w="0" w14:cap="flat" w14:cmpd="sng" w14:algn="ctr">
                  <w14:noFill/>
                  <w14:prstDash w14:val="solid"/>
                  <w14:round/>
                </w14:textOutline>
              </w:rPr>
            </m:ctrlPr>
          </m:dPr>
          <m:e>
            <m:f>
              <m:fPr>
                <m:type m:val="skw"/>
                <m:ctrlPr>
                  <w:rPr>
                    <w:rFonts w:ascii="Cambria Math" w:eastAsiaTheme="minorHAnsi" w:hAnsi="Cambria Math"/>
                    <w:i/>
                    <w:color w:val="000000" w:themeColor="text1"/>
                    <w14:textOutline w14:w="0" w14:cap="flat" w14:cmpd="sng" w14:algn="ctr">
                      <w14:noFill/>
                      <w14:prstDash w14:val="solid"/>
                      <w14:round/>
                    </w14:textOutline>
                  </w:rPr>
                </m:ctrlPr>
              </m:fPr>
              <m:num>
                <m:r>
                  <w:rPr>
                    <w:rFonts w:ascii="Cambria Math" w:hAnsi="Cambria Math"/>
                    <w:color w:val="000000" w:themeColor="text1"/>
                    <w14:textOutline w14:w="0" w14:cap="flat" w14:cmpd="sng" w14:algn="ctr">
                      <w14:noFill/>
                      <w14:prstDash w14:val="solid"/>
                      <w14:round/>
                    </w14:textOutline>
                  </w:rPr>
                  <m:t>40</m:t>
                </m:r>
              </m:num>
              <m:den>
                <m:r>
                  <w:rPr>
                    <w:rFonts w:ascii="Cambria Math" w:hAnsi="Cambria Math"/>
                    <w:color w:val="000000" w:themeColor="text1"/>
                    <w14:textOutline w14:w="0" w14:cap="flat" w14:cmpd="sng" w14:algn="ctr">
                      <w14:noFill/>
                      <w14:prstDash w14:val="solid"/>
                      <w14:round/>
                    </w14:textOutline>
                  </w:rPr>
                  <m:t>100</m:t>
                </m:r>
              </m:den>
            </m:f>
          </m:e>
        </m:d>
        <m:r>
          <w:rPr>
            <w:rFonts w:ascii="Cambria Math" w:hAnsi="Cambria Math"/>
            <w:color w:val="000000" w:themeColor="text1"/>
            <w14:textOutline w14:w="0" w14:cap="flat" w14:cmpd="sng" w14:algn="ctr">
              <w14:noFill/>
              <w14:prstDash w14:val="solid"/>
              <w14:round/>
            </w14:textOutline>
          </w:rPr>
          <m:t xml:space="preserve"> </m:t>
        </m:r>
      </m:oMath>
      <w:r w:rsidRPr="00B10F01">
        <w:rPr>
          <w:bCs/>
          <w:color w:val="000000" w:themeColor="text1"/>
          <w:bdr w:val="none" w:sz="0" w:space="0" w:color="auto" w:frame="1"/>
        </w:rPr>
        <w:t xml:space="preserve">= </w:t>
      </w:r>
      <w:r w:rsidR="002F0675" w:rsidRPr="00B10F01">
        <w:rPr>
          <w:bCs/>
          <w:color w:val="000000" w:themeColor="text1"/>
          <w:bdr w:val="none" w:sz="0" w:space="0" w:color="auto" w:frame="1"/>
        </w:rPr>
        <w:t>0.52mAh</w:t>
      </w:r>
    </w:p>
    <w:p w14:paraId="65494328" w14:textId="1D975505" w:rsidR="002F0675" w:rsidRPr="00B10F01" w:rsidRDefault="004418F7"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bdr w:val="none" w:sz="0" w:space="0" w:color="auto" w:frame="1"/>
        </w:rPr>
        <w:t>Therefore, </w:t>
      </w:r>
      <w:r w:rsidR="002F0675" w:rsidRPr="00B10F01">
        <w:rPr>
          <w:rFonts w:ascii="Times New Roman" w:eastAsia="Times New Roman" w:hAnsi="Times New Roman" w:cs="Times New Roman"/>
          <w:bCs/>
          <w:color w:val="000000" w:themeColor="text1"/>
          <w:sz w:val="24"/>
          <w:szCs w:val="24"/>
          <w:bdr w:val="none" w:sz="0" w:space="0" w:color="auto" w:frame="1"/>
        </w:rPr>
        <w:t>1300+ 0.52 = 1300.52m</w:t>
      </w:r>
      <w:r w:rsidRPr="00B10F01">
        <w:rPr>
          <w:rFonts w:ascii="Times New Roman" w:eastAsia="Times New Roman" w:hAnsi="Times New Roman" w:cs="Times New Roman"/>
          <w:bCs/>
          <w:color w:val="000000" w:themeColor="text1"/>
          <w:sz w:val="24"/>
          <w:szCs w:val="24"/>
          <w:bdr w:val="none" w:sz="0" w:space="0" w:color="auto" w:frame="1"/>
        </w:rPr>
        <w:t>Ah (</w:t>
      </w:r>
      <w:r w:rsidR="002F0675" w:rsidRPr="00B10F01">
        <w:rPr>
          <w:rFonts w:ascii="Times New Roman" w:eastAsia="Times New Roman" w:hAnsi="Times New Roman" w:cs="Times New Roman"/>
          <w:bCs/>
          <w:color w:val="000000" w:themeColor="text1"/>
          <w:sz w:val="24"/>
          <w:szCs w:val="24"/>
          <w:bdr w:val="none" w:sz="0" w:space="0" w:color="auto" w:frame="1"/>
        </w:rPr>
        <w:t>1300mAh + Losses)</w:t>
      </w:r>
    </w:p>
    <w:p w14:paraId="46A23C42" w14:textId="77777777" w:rsidR="002F0675" w:rsidRPr="00B10F01" w:rsidRDefault="002F0675"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bdr w:val="none" w:sz="0" w:space="0" w:color="auto" w:frame="1"/>
        </w:rPr>
        <w:t>Now </w:t>
      </w:r>
      <w:r w:rsidRPr="00B10F01">
        <w:rPr>
          <w:rFonts w:ascii="Times New Roman" w:eastAsia="Times New Roman" w:hAnsi="Times New Roman" w:cs="Times New Roman"/>
          <w:bCs/>
          <w:color w:val="000000" w:themeColor="text1"/>
          <w:sz w:val="24"/>
          <w:szCs w:val="24"/>
          <w:bdr w:val="none" w:sz="0" w:space="0" w:color="auto" w:frame="1"/>
        </w:rPr>
        <w:t>Charging Time of battery</w:t>
      </w:r>
      <w:r w:rsidRPr="00B10F01">
        <w:rPr>
          <w:rFonts w:ascii="Times New Roman" w:eastAsia="Times New Roman" w:hAnsi="Times New Roman" w:cs="Times New Roman"/>
          <w:color w:val="000000" w:themeColor="text1"/>
          <w:sz w:val="24"/>
          <w:szCs w:val="24"/>
          <w:bdr w:val="none" w:sz="0" w:space="0" w:color="auto" w:frame="1"/>
        </w:rPr>
        <w:t> = </w:t>
      </w:r>
      <w:r w:rsidRPr="00B10F01">
        <w:rPr>
          <w:rFonts w:ascii="Times New Roman" w:eastAsia="Times New Roman" w:hAnsi="Times New Roman" w:cs="Times New Roman"/>
          <w:bCs/>
          <w:color w:val="000000" w:themeColor="text1"/>
          <w:sz w:val="24"/>
          <w:szCs w:val="24"/>
          <w:bdr w:val="none" w:sz="0" w:space="0" w:color="auto" w:frame="1"/>
        </w:rPr>
        <w:t>Ah ÷ Charging Current</w:t>
      </w:r>
    </w:p>
    <w:p w14:paraId="58EE8AF0" w14:textId="77777777" w:rsidR="002F0675" w:rsidRPr="00B10F01" w:rsidRDefault="002F0675"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bdr w:val="none" w:sz="0" w:space="0" w:color="auto" w:frame="1"/>
        </w:rPr>
        <w:t>Putting the values;</w:t>
      </w:r>
    </w:p>
    <w:p w14:paraId="525506A8" w14:textId="2B1FAE5A" w:rsidR="002F0675" w:rsidRPr="00B10F01" w:rsidRDefault="002F0675"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bdr w:val="none" w:sz="0" w:space="0" w:color="auto" w:frame="1"/>
        </w:rPr>
        <w:t xml:space="preserve">1300.52mAh ÷ 0.13 = </w:t>
      </w:r>
      <w:r w:rsidR="009D118A" w:rsidRPr="00B10F01">
        <w:rPr>
          <w:rFonts w:ascii="Times New Roman" w:eastAsia="Times New Roman" w:hAnsi="Times New Roman" w:cs="Times New Roman"/>
          <w:bCs/>
          <w:color w:val="000000" w:themeColor="text1"/>
          <w:sz w:val="24"/>
          <w:szCs w:val="24"/>
          <w:bdr w:val="none" w:sz="0" w:space="0" w:color="auto" w:frame="1"/>
        </w:rPr>
        <w:t>10.004</w:t>
      </w:r>
      <w:r w:rsidRPr="00B10F01">
        <w:rPr>
          <w:rFonts w:ascii="Times New Roman" w:eastAsia="Times New Roman" w:hAnsi="Times New Roman" w:cs="Times New Roman"/>
          <w:bCs/>
          <w:color w:val="000000" w:themeColor="text1"/>
          <w:sz w:val="24"/>
          <w:szCs w:val="24"/>
          <w:bdr w:val="none" w:sz="0" w:space="0" w:color="auto" w:frame="1"/>
        </w:rPr>
        <w:t>hrs</w:t>
      </w:r>
    </w:p>
    <w:p w14:paraId="203FF0E8" w14:textId="03911A2B" w:rsidR="00E52C92" w:rsidRPr="00B10F01" w:rsidRDefault="00244F71" w:rsidP="00167D44">
      <w:pPr>
        <w:shd w:val="clear" w:color="auto" w:fill="FFFFFF"/>
        <w:spacing w:after="0" w:line="480" w:lineRule="auto"/>
        <w:jc w:val="both"/>
        <w:rPr>
          <w:rFonts w:ascii="Times New Roman" w:eastAsia="Times New Roman" w:hAnsi="Times New Roman" w:cs="Times New Roman"/>
          <w:color w:val="000000" w:themeColor="text1"/>
          <w:sz w:val="24"/>
          <w:szCs w:val="24"/>
          <w:bdr w:val="none" w:sz="0" w:space="0" w:color="auto" w:frame="1"/>
        </w:rPr>
      </w:pPr>
      <w:r w:rsidRPr="00B10F01">
        <w:rPr>
          <w:rFonts w:ascii="Times New Roman" w:eastAsia="Times New Roman" w:hAnsi="Times New Roman" w:cs="Times New Roman"/>
          <w:color w:val="000000" w:themeColor="text1"/>
          <w:sz w:val="24"/>
          <w:szCs w:val="24"/>
          <w:bdr w:val="none" w:sz="0" w:space="0" w:color="auto" w:frame="1"/>
        </w:rPr>
        <w:t>Therefore, the</w:t>
      </w:r>
      <w:r w:rsidR="002F0675" w:rsidRPr="00B10F01">
        <w:rPr>
          <w:rFonts w:ascii="Times New Roman" w:eastAsia="Times New Roman" w:hAnsi="Times New Roman" w:cs="Times New Roman"/>
          <w:color w:val="000000" w:themeColor="text1"/>
          <w:sz w:val="24"/>
          <w:szCs w:val="24"/>
          <w:bdr w:val="none" w:sz="0" w:space="0" w:color="auto" w:frame="1"/>
        </w:rPr>
        <w:t> </w:t>
      </w:r>
      <w:r w:rsidR="009D118A" w:rsidRPr="00B10F01">
        <w:rPr>
          <w:rFonts w:ascii="Times New Roman" w:eastAsia="Times New Roman" w:hAnsi="Times New Roman" w:cs="Times New Roman"/>
          <w:bCs/>
          <w:color w:val="000000" w:themeColor="text1"/>
          <w:sz w:val="24"/>
          <w:szCs w:val="24"/>
          <w:bdr w:val="none" w:sz="0" w:space="0" w:color="auto" w:frame="1"/>
        </w:rPr>
        <w:t>1300m</w:t>
      </w:r>
      <w:r w:rsidR="002F0675" w:rsidRPr="00B10F01">
        <w:rPr>
          <w:rFonts w:ascii="Times New Roman" w:eastAsia="Times New Roman" w:hAnsi="Times New Roman" w:cs="Times New Roman"/>
          <w:bCs/>
          <w:color w:val="000000" w:themeColor="text1"/>
          <w:sz w:val="24"/>
          <w:szCs w:val="24"/>
          <w:bdr w:val="none" w:sz="0" w:space="0" w:color="auto" w:frame="1"/>
        </w:rPr>
        <w:t>Ah battery</w:t>
      </w:r>
      <w:r w:rsidR="002F0675" w:rsidRPr="00B10F01">
        <w:rPr>
          <w:rFonts w:ascii="Times New Roman" w:eastAsia="Times New Roman" w:hAnsi="Times New Roman" w:cs="Times New Roman"/>
          <w:color w:val="000000" w:themeColor="text1"/>
          <w:sz w:val="24"/>
          <w:szCs w:val="24"/>
          <w:bdr w:val="none" w:sz="0" w:space="0" w:color="auto" w:frame="1"/>
        </w:rPr>
        <w:t> would take </w:t>
      </w:r>
      <w:r w:rsidR="002F0675" w:rsidRPr="00B10F01">
        <w:rPr>
          <w:rFonts w:ascii="Times New Roman" w:eastAsia="Times New Roman" w:hAnsi="Times New Roman" w:cs="Times New Roman"/>
          <w:bCs/>
          <w:color w:val="000000" w:themeColor="text1"/>
          <w:sz w:val="24"/>
          <w:szCs w:val="24"/>
          <w:bdr w:val="none" w:sz="0" w:space="0" w:color="auto" w:frame="1"/>
        </w:rPr>
        <w:t>1</w:t>
      </w:r>
      <w:r w:rsidR="009D118A" w:rsidRPr="00B10F01">
        <w:rPr>
          <w:rFonts w:ascii="Times New Roman" w:eastAsia="Times New Roman" w:hAnsi="Times New Roman" w:cs="Times New Roman"/>
          <w:bCs/>
          <w:color w:val="000000" w:themeColor="text1"/>
          <w:sz w:val="24"/>
          <w:szCs w:val="24"/>
          <w:bdr w:val="none" w:sz="0" w:space="0" w:color="auto" w:frame="1"/>
        </w:rPr>
        <w:t>0</w:t>
      </w:r>
      <w:r w:rsidR="002F0675" w:rsidRPr="00B10F01">
        <w:rPr>
          <w:rFonts w:ascii="Times New Roman" w:eastAsia="Times New Roman" w:hAnsi="Times New Roman" w:cs="Times New Roman"/>
          <w:bCs/>
          <w:color w:val="000000" w:themeColor="text1"/>
          <w:sz w:val="24"/>
          <w:szCs w:val="24"/>
          <w:bdr w:val="none" w:sz="0" w:space="0" w:color="auto" w:frame="1"/>
        </w:rPr>
        <w:t xml:space="preserve"> Hours</w:t>
      </w:r>
      <w:r w:rsidR="002F0675" w:rsidRPr="00B10F01">
        <w:rPr>
          <w:rFonts w:ascii="Times New Roman" w:eastAsia="Times New Roman" w:hAnsi="Times New Roman" w:cs="Times New Roman"/>
          <w:b/>
          <w:bCs/>
          <w:color w:val="000000" w:themeColor="text1"/>
          <w:sz w:val="24"/>
          <w:szCs w:val="24"/>
          <w:bdr w:val="none" w:sz="0" w:space="0" w:color="auto" w:frame="1"/>
        </w:rPr>
        <w:t> </w:t>
      </w:r>
      <w:r w:rsidR="002F0675" w:rsidRPr="00B10F01">
        <w:rPr>
          <w:rFonts w:ascii="Times New Roman" w:eastAsia="Times New Roman" w:hAnsi="Times New Roman" w:cs="Times New Roman"/>
          <w:color w:val="000000" w:themeColor="text1"/>
          <w:sz w:val="24"/>
          <w:szCs w:val="24"/>
          <w:bdr w:val="none" w:sz="0" w:space="0" w:color="auto" w:frame="1"/>
        </w:rPr>
        <w:t>to fully charge in case of the required </w:t>
      </w:r>
      <w:r w:rsidR="009D118A" w:rsidRPr="00B10F01">
        <w:rPr>
          <w:rFonts w:ascii="Times New Roman" w:eastAsia="Times New Roman" w:hAnsi="Times New Roman" w:cs="Times New Roman"/>
          <w:bCs/>
          <w:color w:val="000000" w:themeColor="text1"/>
          <w:sz w:val="24"/>
          <w:szCs w:val="24"/>
          <w:bdr w:val="none" w:sz="0" w:space="0" w:color="auto" w:frame="1"/>
        </w:rPr>
        <w:t>0.13</w:t>
      </w:r>
      <w:r w:rsidR="002F0675" w:rsidRPr="00B10F01">
        <w:rPr>
          <w:rFonts w:ascii="Times New Roman" w:eastAsia="Times New Roman" w:hAnsi="Times New Roman" w:cs="Times New Roman"/>
          <w:bCs/>
          <w:color w:val="000000" w:themeColor="text1"/>
          <w:sz w:val="24"/>
          <w:szCs w:val="24"/>
          <w:bdr w:val="none" w:sz="0" w:space="0" w:color="auto" w:frame="1"/>
        </w:rPr>
        <w:t>A</w:t>
      </w:r>
      <w:r w:rsidR="002F0675" w:rsidRPr="00B10F01">
        <w:rPr>
          <w:rFonts w:ascii="Times New Roman" w:eastAsia="Times New Roman" w:hAnsi="Times New Roman" w:cs="Times New Roman"/>
          <w:color w:val="000000" w:themeColor="text1"/>
          <w:sz w:val="24"/>
          <w:szCs w:val="24"/>
          <w:bdr w:val="none" w:sz="0" w:space="0" w:color="auto" w:frame="1"/>
        </w:rPr>
        <w:t> charging current.</w:t>
      </w:r>
    </w:p>
    <w:p w14:paraId="3B3910E0" w14:textId="77777777" w:rsidR="00694278" w:rsidRPr="00B10F01" w:rsidRDefault="00694278"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p>
    <w:p w14:paraId="2CF2C038" w14:textId="77777777" w:rsidR="002B3B08" w:rsidRPr="00B10F01" w:rsidRDefault="002B3B08" w:rsidP="00167D44">
      <w:pPr>
        <w:shd w:val="clear" w:color="auto" w:fill="FFFFFF"/>
        <w:spacing w:after="15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Calculating Discharge Time:</w:t>
      </w:r>
    </w:p>
    <w:p w14:paraId="77C5006D" w14:textId="77777777" w:rsidR="002B3B08" w:rsidRPr="00B10F01" w:rsidRDefault="002B3B08" w:rsidP="00167D44">
      <w:pPr>
        <w:shd w:val="clear" w:color="auto" w:fill="FFFFFF"/>
        <w:spacing w:after="120" w:line="480" w:lineRule="auto"/>
        <w:ind w:left="-420"/>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rPr>
        <w:t>Formula:</w:t>
      </w:r>
    </w:p>
    <w:p w14:paraId="2FCE6ACF" w14:textId="3095FC56" w:rsidR="00527F55" w:rsidRPr="00B10F01" w:rsidRDefault="0087327C" w:rsidP="00167D44">
      <w:pPr>
        <w:spacing w:line="480"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Discharge time</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hours</m:t>
            </m:r>
          </m:e>
        </m:d>
        <m:r>
          <w:rPr>
            <w:rFonts w:ascii="Cambria Math" w:hAnsi="Cambria Math" w:cs="Times New Roman"/>
            <w:color w:val="000000" w:themeColor="text1"/>
            <w:sz w:val="24"/>
            <w:szCs w:val="24"/>
          </w:rPr>
          <m:t>=battery capacity</m:t>
        </m:r>
      </m:oMath>
      <w:r w:rsidR="00244F71" w:rsidRPr="00B10F01">
        <w:rPr>
          <w:rFonts w:ascii="Times New Roman" w:hAnsi="Times New Roman" w:cs="Times New Roman"/>
          <w:sz w:val="24"/>
          <w:szCs w:val="24"/>
        </w:rPr>
        <w:t>÷</w:t>
      </w:r>
      <m:oMath>
        <m:r>
          <w:rPr>
            <w:rFonts w:ascii="Cambria Math" w:hAnsi="Cambria Math" w:cs="Times New Roman"/>
            <w:color w:val="000000" w:themeColor="text1"/>
            <w:sz w:val="24"/>
            <w:szCs w:val="24"/>
          </w:rPr>
          <m:t>current drawn</m:t>
        </m:r>
      </m:oMath>
      <w:r w:rsidR="006E015D" w:rsidRPr="00B10F01">
        <w:rPr>
          <w:rFonts w:ascii="Times New Roman" w:hAnsi="Times New Roman" w:cs="Times New Roman"/>
          <w:sz w:val="24"/>
          <w:szCs w:val="24"/>
        </w:rPr>
        <w:t>.</w:t>
      </w:r>
    </w:p>
    <w:p w14:paraId="582B7E25" w14:textId="77777777" w:rsidR="002D1980" w:rsidRPr="00B10F01" w:rsidRDefault="00932848" w:rsidP="00167D44">
      <w:pPr>
        <w:shd w:val="clear" w:color="auto" w:fill="FFFFFF"/>
        <w:spacing w:after="0" w:line="480" w:lineRule="auto"/>
        <w:ind w:left="-420"/>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A 1300</w:t>
      </w:r>
      <w:r w:rsidR="002B3B08" w:rsidRPr="00B10F01">
        <w:rPr>
          <w:rFonts w:ascii="Times New Roman" w:eastAsia="Times New Roman" w:hAnsi="Times New Roman" w:cs="Times New Roman"/>
          <w:color w:val="000000" w:themeColor="text1"/>
          <w:sz w:val="24"/>
          <w:szCs w:val="24"/>
        </w:rPr>
        <w:t>mAh battery with a</w:t>
      </w:r>
      <w:r w:rsidR="00DC5F40" w:rsidRPr="00B10F01">
        <w:rPr>
          <w:rFonts w:ascii="Times New Roman" w:eastAsia="Times New Roman" w:hAnsi="Times New Roman" w:cs="Times New Roman"/>
          <w:color w:val="000000" w:themeColor="text1"/>
          <w:sz w:val="24"/>
          <w:szCs w:val="24"/>
        </w:rPr>
        <w:t>n</w:t>
      </w:r>
      <w:r w:rsidR="002B3B08" w:rsidRPr="00B10F01">
        <w:rPr>
          <w:rFonts w:ascii="Times New Roman" w:eastAsia="Times New Roman" w:hAnsi="Times New Roman" w:cs="Times New Roman"/>
          <w:color w:val="000000" w:themeColor="text1"/>
          <w:sz w:val="24"/>
          <w:szCs w:val="24"/>
        </w:rPr>
        <w:t xml:space="preserve"> </w:t>
      </w:r>
      <w:r w:rsidRPr="00B10F01">
        <w:rPr>
          <w:rFonts w:ascii="Times New Roman" w:eastAsia="Times New Roman" w:hAnsi="Times New Roman" w:cs="Times New Roman"/>
          <w:color w:val="000000" w:themeColor="text1"/>
          <w:sz w:val="24"/>
          <w:szCs w:val="24"/>
        </w:rPr>
        <w:t>800</w:t>
      </w:r>
      <w:r w:rsidR="002B3B08" w:rsidRPr="00B10F01">
        <w:rPr>
          <w:rFonts w:ascii="Times New Roman" w:eastAsia="Times New Roman" w:hAnsi="Times New Roman" w:cs="Times New Roman"/>
          <w:color w:val="000000" w:themeColor="text1"/>
          <w:sz w:val="24"/>
          <w:szCs w:val="24"/>
        </w:rPr>
        <w:t>mA</w:t>
      </w:r>
      <w:r w:rsidRPr="00B10F01">
        <w:rPr>
          <w:rFonts w:ascii="Times New Roman" w:eastAsia="Times New Roman" w:hAnsi="Times New Roman" w:cs="Times New Roman"/>
          <w:color w:val="000000" w:themeColor="text1"/>
          <w:sz w:val="24"/>
          <w:szCs w:val="24"/>
        </w:rPr>
        <w:t>h</w:t>
      </w:r>
      <w:r w:rsidR="006E015D" w:rsidRPr="00B10F01">
        <w:rPr>
          <w:rFonts w:ascii="Times New Roman" w:eastAsia="Times New Roman" w:hAnsi="Times New Roman" w:cs="Times New Roman"/>
          <w:color w:val="000000" w:themeColor="text1"/>
          <w:sz w:val="24"/>
          <w:szCs w:val="24"/>
        </w:rPr>
        <w:t xml:space="preserve"> load:</w:t>
      </w:r>
    </w:p>
    <w:p w14:paraId="0560319B" w14:textId="47398A74" w:rsidR="00FD43D9" w:rsidRPr="00B10F01" w:rsidRDefault="005A17D5" w:rsidP="00167D44">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m:t xml:space="preserve">discharge time(hours)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1300mAh</m:t>
              </m:r>
            </m:num>
            <m:den>
              <m:r>
                <w:rPr>
                  <w:rFonts w:ascii="Cambria Math" w:hAnsi="Cambria Math" w:cs="Times New Roman"/>
                  <w:color w:val="000000" w:themeColor="text1"/>
                  <w:sz w:val="24"/>
                  <w:szCs w:val="24"/>
                  <w14:textOutline w14:w="0" w14:cap="flat" w14:cmpd="sng" w14:algn="ctr">
                    <w14:noFill/>
                    <w14:prstDash w14:val="solid"/>
                    <w14:round/>
                  </w14:textOutline>
                </w:rPr>
                <m:t>800mAh</m:t>
              </m:r>
            </m:den>
          </m:f>
          <m:r>
            <w:rPr>
              <w:rFonts w:ascii="Cambria Math" w:hAnsi="Cambria Math" w:cs="Times New Roman"/>
              <w:color w:val="000000" w:themeColor="text1"/>
              <w:sz w:val="24"/>
              <w:szCs w:val="24"/>
              <w14:textOutline w14:w="0" w14:cap="flat" w14:cmpd="sng" w14:algn="ctr">
                <w14:noFill/>
                <w14:prstDash w14:val="solid"/>
                <w14:round/>
              </w14:textOutline>
            </w:rPr>
            <m:t>=</m:t>
          </m:r>
          <m:r>
            <w:rPr>
              <w:rFonts w:ascii="Cambria Math" w:hAnsi="Cambria Math" w:cs="Times New Roman"/>
              <w:color w:val="000000" w:themeColor="text1"/>
              <w:sz w:val="24"/>
              <w:szCs w:val="24"/>
            </w:rPr>
            <m:t>1.625</m:t>
          </m:r>
          <m:r>
            <w:rPr>
              <w:rFonts w:ascii="Cambria Math" w:hAnsi="Cambria Math" w:cs="Times New Roman"/>
              <w:color w:val="000000" w:themeColor="text1"/>
              <w:sz w:val="24"/>
              <w:szCs w:val="24"/>
            </w:rPr>
            <m:t>hrs</m:t>
          </m:r>
        </m:oMath>
      </m:oMathPara>
    </w:p>
    <w:p w14:paraId="36ED6250" w14:textId="1B1A079F" w:rsidR="002B3B08" w:rsidRPr="00B10F01" w:rsidRDefault="002B3B08" w:rsidP="00167D44">
      <w:pPr>
        <w:shd w:val="clear" w:color="auto" w:fill="FFFFFF"/>
        <w:spacing w:after="15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 Ca</w:t>
      </w:r>
      <w:r w:rsidR="004E59FB" w:rsidRPr="00B10F01">
        <w:rPr>
          <w:rFonts w:ascii="Times New Roman" w:eastAsia="Times New Roman" w:hAnsi="Times New Roman" w:cs="Times New Roman"/>
          <w:color w:val="000000" w:themeColor="text1"/>
          <w:sz w:val="24"/>
          <w:szCs w:val="24"/>
        </w:rPr>
        <w:t>lculating Depth of Discharge (Do</w:t>
      </w:r>
      <w:r w:rsidRPr="00B10F01">
        <w:rPr>
          <w:rFonts w:ascii="Times New Roman" w:eastAsia="Times New Roman" w:hAnsi="Times New Roman" w:cs="Times New Roman"/>
          <w:color w:val="000000" w:themeColor="text1"/>
          <w:sz w:val="24"/>
          <w:szCs w:val="24"/>
        </w:rPr>
        <w:t>D):</w:t>
      </w:r>
    </w:p>
    <w:p w14:paraId="74A2A461" w14:textId="07AAEF2D" w:rsidR="00140107" w:rsidRPr="00B10F01" w:rsidRDefault="00140107" w:rsidP="00167D44">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m:t xml:space="preserve">DoD (%)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discharge capacity</m:t>
              </m:r>
            </m:num>
            <m:den>
              <m:r>
                <w:rPr>
                  <w:rFonts w:ascii="Cambria Math" w:hAnsi="Cambria Math" w:cs="Times New Roman"/>
                  <w:color w:val="000000" w:themeColor="text1"/>
                  <w:sz w:val="24"/>
                  <w:szCs w:val="24"/>
                  <w14:textOutline w14:w="0" w14:cap="flat" w14:cmpd="sng" w14:algn="ctr">
                    <w14:noFill/>
                    <w14:prstDash w14:val="solid"/>
                    <w14:round/>
                  </w14:textOutline>
                </w:rPr>
                <m:t>total capacity</m:t>
              </m:r>
            </m:den>
          </m:f>
          <m:r>
            <w:rPr>
              <w:rFonts w:ascii="Cambria Math" w:eastAsia="Times New Roman" w:hAnsi="Cambria Math" w:cs="Times New Roman"/>
              <w:color w:val="000000" w:themeColor="text1"/>
              <w:sz w:val="24"/>
              <w:szCs w:val="24"/>
            </w:rPr>
            <m:t>×100</m:t>
          </m:r>
        </m:oMath>
      </m:oMathPara>
    </w:p>
    <w:p w14:paraId="6D666DBD" w14:textId="77777777" w:rsidR="002D1980" w:rsidRPr="00B10F01" w:rsidRDefault="002B3B08"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lastRenderedPageBreak/>
        <w:t>1</w:t>
      </w:r>
      <w:r w:rsidR="00932848" w:rsidRPr="00B10F01">
        <w:rPr>
          <w:rFonts w:ascii="Times New Roman" w:eastAsia="Times New Roman" w:hAnsi="Times New Roman" w:cs="Times New Roman"/>
          <w:color w:val="000000" w:themeColor="text1"/>
          <w:sz w:val="24"/>
          <w:szCs w:val="24"/>
        </w:rPr>
        <w:t>300mAh battery discharges 800m</w:t>
      </w:r>
      <w:r w:rsidR="006E015D" w:rsidRPr="00B10F01">
        <w:rPr>
          <w:rFonts w:ascii="Times New Roman" w:eastAsia="Times New Roman" w:hAnsi="Times New Roman" w:cs="Times New Roman"/>
          <w:color w:val="000000" w:themeColor="text1"/>
          <w:sz w:val="24"/>
          <w:szCs w:val="24"/>
        </w:rPr>
        <w:t>Ah:</w:t>
      </w:r>
    </w:p>
    <w:p w14:paraId="2BFC9CF7" w14:textId="328EE97E" w:rsidR="00166852" w:rsidRPr="00B10F01" w:rsidRDefault="00166852" w:rsidP="00167D44">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m:t xml:space="preserve">DoD (%)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800mAh</m:t>
              </m:r>
            </m:num>
            <m:den>
              <m:r>
                <w:rPr>
                  <w:rFonts w:ascii="Cambria Math" w:hAnsi="Cambria Math" w:cs="Times New Roman"/>
                  <w:color w:val="000000" w:themeColor="text1"/>
                  <w:sz w:val="24"/>
                  <w:szCs w:val="24"/>
                  <w14:textOutline w14:w="0" w14:cap="flat" w14:cmpd="sng" w14:algn="ctr">
                    <w14:noFill/>
                    <w14:prstDash w14:val="solid"/>
                    <w14:round/>
                  </w14:textOutline>
                </w:rPr>
                <m:t>1300mAh</m:t>
              </m:r>
            </m:den>
          </m:f>
          <m:r>
            <w:rPr>
              <w:rFonts w:ascii="Cambria Math" w:eastAsia="Times New Roman" w:hAnsi="Cambria Math" w:cs="Times New Roman"/>
              <w:color w:val="000000" w:themeColor="text1"/>
              <w:sz w:val="24"/>
              <w:szCs w:val="24"/>
            </w:rPr>
            <m:t>×100</m:t>
          </m:r>
        </m:oMath>
      </m:oMathPara>
    </w:p>
    <w:p w14:paraId="1F9043CE" w14:textId="6D3FDC01" w:rsidR="002B3B08" w:rsidRPr="00B10F01" w:rsidRDefault="002B3B08" w:rsidP="00167D44">
      <w:pPr>
        <w:spacing w:line="480" w:lineRule="auto"/>
        <w:jc w:val="both"/>
        <w:rPr>
          <w:rFonts w:ascii="Times New Roman" w:eastAsiaTheme="minorEastAsia"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 xml:space="preserve"> </w:t>
      </w:r>
      <m:oMath>
        <m:r>
          <m:rPr>
            <m:sty m:val="p"/>
          </m:rPr>
          <w:rPr>
            <w:rStyle w:val="Strong"/>
            <w:rFonts w:ascii="Cambria Math" w:hAnsi="Cambria Math" w:cs="Times New Roman"/>
            <w:color w:val="000000" w:themeColor="text1"/>
            <w:sz w:val="24"/>
            <w:szCs w:val="24"/>
            <w:bdr w:val="none" w:sz="0" w:space="0" w:color="auto" w:frame="1"/>
          </w:rPr>
          <m:t xml:space="preserve">DoD </m:t>
        </m:r>
        <m:d>
          <m:dPr>
            <m:ctrlPr>
              <w:rPr>
                <w:rStyle w:val="Strong"/>
                <w:rFonts w:ascii="Cambria Math" w:hAnsi="Cambria Math" w:cs="Times New Roman"/>
                <w:b w:val="0"/>
                <w:bCs w:val="0"/>
                <w:color w:val="000000" w:themeColor="text1"/>
                <w:sz w:val="24"/>
                <w:szCs w:val="24"/>
                <w:bdr w:val="none" w:sz="0" w:space="0" w:color="auto" w:frame="1"/>
              </w:rPr>
            </m:ctrlPr>
          </m:dPr>
          <m:e>
            <m:r>
              <m:rPr>
                <m:sty m:val="p"/>
              </m:rPr>
              <w:rPr>
                <w:rStyle w:val="Strong"/>
                <w:rFonts w:ascii="Cambria Math" w:hAnsi="Cambria Math" w:cs="Times New Roman"/>
                <w:color w:val="000000" w:themeColor="text1"/>
                <w:sz w:val="24"/>
                <w:szCs w:val="24"/>
                <w:bdr w:val="none" w:sz="0" w:space="0" w:color="auto" w:frame="1"/>
              </w:rPr>
              <m:t>%</m:t>
            </m:r>
          </m:e>
        </m:d>
        <m:r>
          <w:rPr>
            <w:rFonts w:ascii="Cambria Math" w:hAnsi="Cambria Math" w:cs="Times New Roman"/>
            <w:color w:val="000000" w:themeColor="text1"/>
            <w:sz w:val="24"/>
            <w:szCs w:val="24"/>
            <w14:textOutline w14:w="0" w14:cap="flat" w14:cmpd="sng" w14:algn="ctr">
              <w14:noFill/>
              <w14:prstDash w14:val="solid"/>
              <w14:round/>
            </w14:textOutline>
          </w:rPr>
          <m:t>=61.54</m:t>
        </m:r>
      </m:oMath>
    </w:p>
    <w:p w14:paraId="04FE3DB2" w14:textId="6AF9D659" w:rsidR="0087327C" w:rsidRPr="00B10F01" w:rsidRDefault="004E59FB"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Do</w:t>
      </w:r>
      <w:r w:rsidR="002B3B08" w:rsidRPr="00B10F01">
        <w:rPr>
          <w:rFonts w:ascii="Times New Roman" w:eastAsia="Times New Roman" w:hAnsi="Times New Roman" w:cs="Times New Roman"/>
          <w:color w:val="000000" w:themeColor="text1"/>
          <w:sz w:val="24"/>
          <w:szCs w:val="24"/>
        </w:rPr>
        <w:t>D is a percentage indicating how much of the bat</w:t>
      </w:r>
      <w:r w:rsidR="00502574" w:rsidRPr="00B10F01">
        <w:rPr>
          <w:rFonts w:ascii="Times New Roman" w:eastAsia="Times New Roman" w:hAnsi="Times New Roman" w:cs="Times New Roman"/>
          <w:color w:val="000000" w:themeColor="text1"/>
          <w:sz w:val="24"/>
          <w:szCs w:val="24"/>
        </w:rPr>
        <w:t>tery</w:t>
      </w:r>
      <w:r w:rsidR="00537BC4">
        <w:rPr>
          <w:rFonts w:ascii="Times New Roman" w:eastAsia="Times New Roman" w:hAnsi="Times New Roman" w:cs="Times New Roman"/>
          <w:color w:val="000000" w:themeColor="text1"/>
          <w:sz w:val="24"/>
          <w:szCs w:val="24"/>
        </w:rPr>
        <w:t>’</w:t>
      </w:r>
      <w:r w:rsidR="00502574" w:rsidRPr="00B10F01">
        <w:rPr>
          <w:rFonts w:ascii="Times New Roman" w:eastAsia="Times New Roman" w:hAnsi="Times New Roman" w:cs="Times New Roman"/>
          <w:color w:val="000000" w:themeColor="text1"/>
          <w:sz w:val="24"/>
          <w:szCs w:val="24"/>
        </w:rPr>
        <w:t>s capacity has been used. </w:t>
      </w:r>
    </w:p>
    <w:p w14:paraId="1DAEA871" w14:textId="3EA2EE24" w:rsidR="00AB2AE8" w:rsidRPr="00B10F01" w:rsidRDefault="00537BC4" w:rsidP="00167D44">
      <w:pPr>
        <w:pStyle w:val="Heading3"/>
        <w:numPr>
          <w:ilvl w:val="0"/>
          <w:numId w:val="0"/>
        </w:numPr>
        <w:spacing w:line="480" w:lineRule="auto"/>
        <w:rPr>
          <w:rFonts w:ascii="Times New Roman" w:hAnsi="Times New Roman" w:cs="Times New Roman"/>
          <w:color w:val="000000" w:themeColor="text1"/>
        </w:rPr>
      </w:pPr>
      <w:bookmarkStart w:id="138" w:name="_Toc201814186"/>
      <w:bookmarkStart w:id="139" w:name="_Toc203731028"/>
      <w:r>
        <w:rPr>
          <w:rFonts w:ascii="Times New Roman" w:hAnsi="Times New Roman" w:cs="Times New Roman"/>
          <w:color w:val="000000" w:themeColor="text1"/>
        </w:rPr>
        <w:t>4.2</w:t>
      </w:r>
      <w:r>
        <w:rPr>
          <w:rFonts w:ascii="Times New Roman" w:hAnsi="Times New Roman" w:cs="Times New Roman"/>
          <w:color w:val="000000" w:themeColor="text1"/>
        </w:rPr>
        <w:tab/>
      </w:r>
      <w:r w:rsidR="0087327C" w:rsidRPr="00B10F01">
        <w:rPr>
          <w:rFonts w:ascii="Times New Roman" w:hAnsi="Times New Roman" w:cs="Times New Roman"/>
          <w:color w:val="000000" w:themeColor="text1"/>
        </w:rPr>
        <w:t>EFFICIENCY OF THE INVERTER</w:t>
      </w:r>
      <w:bookmarkEnd w:id="138"/>
      <w:bookmarkEnd w:id="139"/>
    </w:p>
    <w:p w14:paraId="13B65F3A" w14:textId="6A05FDE3" w:rsidR="00A556C3" w:rsidRPr="00B10F01" w:rsidRDefault="00A556C3" w:rsidP="00167D44">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xperimental data shown below shows the experimented data of </w:t>
      </w:r>
      <w:r w:rsidR="001019B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nverter, from this tested value, the efficiency of the inverter was determined.</w:t>
      </w:r>
    </w:p>
    <w:p w14:paraId="414FCE19"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 determining the efficiency of the inverter:</w:t>
      </w:r>
    </w:p>
    <w:p w14:paraId="2DA25A64" w14:textId="32DCEDD8"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 =</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nor/>
                </m:rPr>
                <w:rPr>
                  <w:rFonts w:ascii="Times New Roman" w:hAnsi="Times New Roman" w:cs="Times New Roman"/>
                  <w:color w:val="000000" w:themeColor="text1"/>
                  <w:sz w:val="24"/>
                  <w:szCs w:val="24"/>
                  <w14:textOutline w14:w="0" w14:cap="flat" w14:cmpd="sng" w14:algn="ctr">
                    <w14:noFill/>
                    <w14:prstDash w14:val="solid"/>
                    <w14:round/>
                  </w14:textOutline>
                </w:rPr>
                <m:t>mAh×Voltage (V)</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000</m:t>
              </m:r>
            </m:den>
          </m:f>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m:oMathPara>
    </w:p>
    <w:p w14:paraId="487288D7" w14:textId="0D67BF55"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 =</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nor/>
                </m:rPr>
                <w:rPr>
                  <w:rFonts w:ascii="Times New Roman" w:hAnsi="Times New Roman" w:cs="Times New Roman"/>
                  <w:color w:val="000000" w:themeColor="text1"/>
                  <w:sz w:val="24"/>
                  <w:szCs w:val="24"/>
                  <w14:textOutline w14:w="0" w14:cap="flat" w14:cmpd="sng" w14:algn="ctr">
                    <w14:noFill/>
                    <w14:prstDash w14:val="solid"/>
                    <w14:round/>
                  </w14:textOutline>
                </w:rPr>
                <m:t>1300×12</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000</m:t>
              </m:r>
            </m:den>
          </m:f>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m:oMathPara>
    </w:p>
    <w:p w14:paraId="6CF88A20"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15.6Wh</w:t>
      </w:r>
    </w:p>
    <w:p w14:paraId="15D7EEA8"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 Supplied to Load</w:t>
      </w:r>
    </w:p>
    <w:p w14:paraId="17EB4E6B"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load of 28W was powered for 30 minutes </w:t>
      </w:r>
      <w:r w:rsidRPr="00B10F01">
        <w:rPr>
          <w:rFonts w:ascii="Times New Roman" w:hAnsi="Times New Roman" w:cs="Times New Roman"/>
          <w:b/>
          <w:bCs/>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0.5 hours, so:</w:t>
      </w:r>
    </w:p>
    <w:p w14:paraId="392C18DE"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 Supplied=28W×0.5h=14Wh</w:t>
      </w:r>
    </w:p>
    <w:p w14:paraId="6BC2C6C0" w14:textId="0A5AD4B1"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Efficiency </m:t>
          </m:r>
          <m:d>
            <m:dPr>
              <m:ctrlPr>
                <w:rPr>
                  <w:rFonts w:ascii="Cambria Math" w:hAnsi="Cambria Math" w:cs="Times New Roman"/>
                  <w:iCs/>
                  <w:color w:val="000000" w:themeColor="text1"/>
                  <w:sz w:val="24"/>
                  <w:szCs w:val="24"/>
                  <w14:textOutline w14:w="0" w14:cap="flat" w14:cmpd="sng" w14:algn="ctr">
                    <w14:noFill/>
                    <w14:prstDash w14:val="solid"/>
                    <w14:round/>
                  </w14:textOutline>
                </w:rPr>
              </m:ctrlPr>
            </m:dPr>
            <m:e>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e>
          </m:d>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 Power output</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 power input </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2A4FA63E" w14:textId="0288E3EB"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Efficiency </m:t>
        </m:r>
        <m:d>
          <m:dPr>
            <m:ctrlPr>
              <w:rPr>
                <w:rFonts w:ascii="Cambria Math" w:hAnsi="Cambria Math" w:cs="Times New Roman"/>
                <w:iCs/>
                <w:color w:val="000000" w:themeColor="text1"/>
                <w:sz w:val="24"/>
                <w:szCs w:val="24"/>
                <w14:textOutline w14:w="0" w14:cap="flat" w14:cmpd="sng" w14:algn="ctr">
                  <w14:noFill/>
                  <w14:prstDash w14:val="solid"/>
                  <w14:round/>
                </w14:textOutline>
              </w:rPr>
            </m:ctrlPr>
          </m:dPr>
          <m:e>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e>
        </m:d>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14Wh</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5.6wh</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10</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0</w:t>
      </w:r>
    </w:p>
    <w:p w14:paraId="4CA960FB"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 (%) of the inverter = 89.7%.</w:t>
      </w:r>
    </w:p>
    <w:p w14:paraId="6E3A0962" w14:textId="4D453AEF"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ure</w:t>
      </w:r>
      <w:r w:rsidR="00CF07AB">
        <w:rPr>
          <w:rFonts w:ascii="Times New Roman" w:hAnsi="Times New Roman" w:cs="Times New Roman"/>
          <w:color w:val="000000" w:themeColor="text1"/>
          <w:sz w:val="24"/>
          <w:szCs w:val="24"/>
          <w14:textOutline w14:w="0" w14:cap="flat" w14:cmpd="sng" w14:algn="ctr">
            <w14:noFill/>
            <w14:prstDash w14:val="solid"/>
            <w14:round/>
          </w14:textOutline>
        </w:rPr>
        <w:t xml:space="preserve"> 23 and figure 24</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CF07AB">
        <w:rPr>
          <w:rFonts w:ascii="Times New Roman" w:hAnsi="Times New Roman" w:cs="Times New Roman"/>
          <w:color w:val="000000" w:themeColor="text1"/>
          <w:sz w:val="24"/>
          <w:szCs w:val="24"/>
          <w14:textOutline w14:w="0" w14:cap="flat" w14:cmpd="sng" w14:algn="ctr">
            <w14:noFill/>
            <w14:prstDash w14:val="solid"/>
            <w14:round/>
          </w14:textOutline>
        </w:rPr>
        <w:t>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t>
      </w:r>
      <w:r w:rsidR="00934C1B" w:rsidRPr="00B10F01">
        <w:rPr>
          <w:rFonts w:ascii="Times New Roman" w:hAnsi="Times New Roman" w:cs="Times New Roman"/>
          <w:color w:val="000000" w:themeColor="text1"/>
          <w:sz w:val="24"/>
          <w:szCs w:val="24"/>
          <w14:textOutline w14:w="0" w14:cap="flat" w14:cmpd="sng" w14:algn="ctr">
            <w14:noFill/>
            <w14:prstDash w14:val="solid"/>
            <w14:round/>
          </w14:textOutline>
        </w:rPr>
        <w:t>waveform quality of the high frequency inve</w:t>
      </w:r>
      <w:r w:rsidR="003E79D2" w:rsidRPr="00B10F01">
        <w:rPr>
          <w:rFonts w:ascii="Times New Roman" w:hAnsi="Times New Roman" w:cs="Times New Roman"/>
          <w:color w:val="000000" w:themeColor="text1"/>
          <w:sz w:val="24"/>
          <w:szCs w:val="24"/>
          <w14:textOutline w14:w="0" w14:cap="flat" w14:cmpd="sng" w14:algn="ctr">
            <w14:noFill/>
            <w14:prstDash w14:val="solid"/>
            <w14:round/>
          </w14:textOutline>
        </w:rPr>
        <w:t>rter and low frequency inverter, showing the frequency, volt per division and other parameters.</w:t>
      </w:r>
    </w:p>
    <w:p w14:paraId="21A91291" w14:textId="77777777" w:rsidR="008C1AB4" w:rsidRPr="00B10F01" w:rsidRDefault="008C1AB4"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00E84A53" w14:textId="77777777" w:rsidR="00CF07AB" w:rsidRDefault="0087327C" w:rsidP="00CF07AB">
      <w:pPr>
        <w:keepNext/>
        <w:tabs>
          <w:tab w:val="left" w:pos="1260"/>
        </w:tabs>
        <w:spacing w:after="0" w:line="480" w:lineRule="auto"/>
        <w:jc w:val="center"/>
      </w:pPr>
      <w:r w:rsidRPr="00B10F01">
        <w:rPr>
          <w:rFonts w:ascii="Times New Roman" w:hAnsi="Times New Roman" w:cs="Times New Roman"/>
          <w:noProof/>
          <w:sz w:val="24"/>
          <w:szCs w:val="24"/>
        </w:rPr>
        <w:drawing>
          <wp:inline distT="0" distB="0" distL="0" distR="0" wp14:anchorId="28AC2780" wp14:editId="17A73D84">
            <wp:extent cx="4124325" cy="2847975"/>
            <wp:effectExtent l="0" t="0" r="9525" b="9525"/>
            <wp:docPr id="1" name="Picture 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3">
                      <a:extLst>
                        <a:ext uri="{28A0092B-C50C-407E-A947-70E740481C1C}">
                          <a14:useLocalDpi xmlns:a14="http://schemas.microsoft.com/office/drawing/2010/main" val="0"/>
                        </a:ext>
                      </a:extLst>
                    </a:blip>
                    <a:stretch>
                      <a:fillRect/>
                    </a:stretch>
                  </pic:blipFill>
                  <pic:spPr>
                    <a:xfrm>
                      <a:off x="0" y="0"/>
                      <a:ext cx="4124325" cy="2847975"/>
                    </a:xfrm>
                    <a:prstGeom prst="rect">
                      <a:avLst/>
                    </a:prstGeom>
                  </pic:spPr>
                </pic:pic>
              </a:graphicData>
            </a:graphic>
          </wp:inline>
        </w:drawing>
      </w:r>
    </w:p>
    <w:p w14:paraId="08A44829" w14:textId="258BC321" w:rsidR="00504ACF" w:rsidRPr="00CF07AB" w:rsidRDefault="00CF07AB" w:rsidP="00CF07AB">
      <w:pPr>
        <w:pStyle w:val="Caption"/>
        <w:jc w:val="center"/>
        <w:rPr>
          <w:rFonts w:ascii="Times New Roman" w:hAnsi="Times New Roman" w:cs="Times New Roman"/>
          <w:i w:val="0"/>
          <w:color w:val="auto"/>
          <w:sz w:val="24"/>
          <w:szCs w:val="24"/>
        </w:rPr>
      </w:pPr>
      <w:r w:rsidRPr="00CF07AB">
        <w:rPr>
          <w:rFonts w:ascii="Times New Roman" w:hAnsi="Times New Roman" w:cs="Times New Roman"/>
          <w:i w:val="0"/>
          <w:color w:val="auto"/>
          <w:sz w:val="24"/>
          <w:szCs w:val="24"/>
        </w:rPr>
        <w:t xml:space="preserve">Figure </w:t>
      </w:r>
      <w:r w:rsidRPr="00CF07AB">
        <w:rPr>
          <w:rFonts w:ascii="Times New Roman" w:hAnsi="Times New Roman" w:cs="Times New Roman"/>
          <w:i w:val="0"/>
          <w:color w:val="auto"/>
          <w:sz w:val="24"/>
          <w:szCs w:val="24"/>
        </w:rPr>
        <w:fldChar w:fldCharType="begin"/>
      </w:r>
      <w:r w:rsidRPr="00CF07AB">
        <w:rPr>
          <w:rFonts w:ascii="Times New Roman" w:hAnsi="Times New Roman" w:cs="Times New Roman"/>
          <w:i w:val="0"/>
          <w:color w:val="auto"/>
          <w:sz w:val="24"/>
          <w:szCs w:val="24"/>
        </w:rPr>
        <w:instrText xml:space="preserve"> SEQ Figure \* ARABIC </w:instrText>
      </w:r>
      <w:r w:rsidRPr="00CF07AB">
        <w:rPr>
          <w:rFonts w:ascii="Times New Roman" w:hAnsi="Times New Roman" w:cs="Times New Roman"/>
          <w:i w:val="0"/>
          <w:color w:val="auto"/>
          <w:sz w:val="24"/>
          <w:szCs w:val="24"/>
        </w:rPr>
        <w:fldChar w:fldCharType="separate"/>
      </w:r>
      <w:r w:rsidR="002C185F">
        <w:rPr>
          <w:rFonts w:ascii="Times New Roman" w:hAnsi="Times New Roman" w:cs="Times New Roman"/>
          <w:i w:val="0"/>
          <w:noProof/>
          <w:color w:val="auto"/>
          <w:sz w:val="24"/>
          <w:szCs w:val="24"/>
        </w:rPr>
        <w:t>23</w:t>
      </w:r>
      <w:r w:rsidRPr="00CF07AB">
        <w:rPr>
          <w:rFonts w:ascii="Times New Roman" w:hAnsi="Times New Roman" w:cs="Times New Roman"/>
          <w:i w:val="0"/>
          <w:color w:val="auto"/>
          <w:sz w:val="24"/>
          <w:szCs w:val="24"/>
        </w:rPr>
        <w:fldChar w:fldCharType="end"/>
      </w:r>
      <w:r w:rsidRPr="00CF07AB">
        <w:rPr>
          <w:rFonts w:ascii="Times New Roman" w:hAnsi="Times New Roman" w:cs="Times New Roman"/>
          <w:i w:val="0"/>
          <w:color w:val="auto"/>
          <w:sz w:val="24"/>
          <w:szCs w:val="24"/>
        </w:rPr>
        <w:t>: Waveform quality of the high frequency inverter.</w:t>
      </w:r>
    </w:p>
    <w:p w14:paraId="348FD30A" w14:textId="70DCF451" w:rsidR="00504ACF" w:rsidRPr="00B10F01" w:rsidRDefault="00504ACF" w:rsidP="00167D44">
      <w:pPr>
        <w:tabs>
          <w:tab w:val="left" w:pos="1260"/>
        </w:tabs>
        <w:spacing w:after="0" w:line="480" w:lineRule="auto"/>
        <w:jc w:val="center"/>
        <w:rPr>
          <w:rFonts w:ascii="Times New Roman" w:hAnsi="Times New Roman" w:cs="Times New Roman"/>
          <w:sz w:val="24"/>
          <w:szCs w:val="24"/>
        </w:rPr>
      </w:pPr>
    </w:p>
    <w:p w14:paraId="6D9C3356" w14:textId="77777777" w:rsidR="00CF07AB" w:rsidRDefault="00CB1D41" w:rsidP="00CF07AB">
      <w:pPr>
        <w:keepNext/>
        <w:tabs>
          <w:tab w:val="left" w:pos="1260"/>
        </w:tabs>
        <w:spacing w:after="0" w:line="480" w:lineRule="auto"/>
        <w:jc w:val="center"/>
      </w:pPr>
      <w:r w:rsidRPr="00B10F01">
        <w:rPr>
          <w:rFonts w:ascii="Times New Roman" w:hAnsi="Times New Roman" w:cs="Times New Roman"/>
          <w:noProof/>
          <w:sz w:val="24"/>
          <w:szCs w:val="24"/>
        </w:rPr>
        <w:drawing>
          <wp:inline distT="0" distB="0" distL="0" distR="0" wp14:anchorId="13CAE39C" wp14:editId="2988979A">
            <wp:extent cx="4057650" cy="228600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4">
                      <a:extLst>
                        <a:ext uri="{28A0092B-C50C-407E-A947-70E740481C1C}">
                          <a14:useLocalDpi xmlns:a14="http://schemas.microsoft.com/office/drawing/2010/main" val="0"/>
                        </a:ext>
                      </a:extLst>
                    </a:blip>
                    <a:stretch>
                      <a:fillRect/>
                    </a:stretch>
                  </pic:blipFill>
                  <pic:spPr>
                    <a:xfrm>
                      <a:off x="0" y="0"/>
                      <a:ext cx="4057650" cy="2286000"/>
                    </a:xfrm>
                    <a:prstGeom prst="rect">
                      <a:avLst/>
                    </a:prstGeom>
                  </pic:spPr>
                </pic:pic>
              </a:graphicData>
            </a:graphic>
          </wp:inline>
        </w:drawing>
      </w:r>
    </w:p>
    <w:p w14:paraId="30019AFA" w14:textId="5963A3F3" w:rsidR="00CB1D41" w:rsidRPr="00CF07AB" w:rsidRDefault="00CF07AB" w:rsidP="00CF07AB">
      <w:pPr>
        <w:pStyle w:val="Caption"/>
        <w:jc w:val="center"/>
        <w:rPr>
          <w:rFonts w:ascii="Times New Roman" w:eastAsiaTheme="minorEastAsia" w:hAnsi="Times New Roman" w:cs="Times New Roman"/>
          <w:b/>
          <w:color w:val="auto"/>
          <w:sz w:val="24"/>
          <w:szCs w:val="24"/>
          <w14:textOutline w14:w="0" w14:cap="flat" w14:cmpd="sng" w14:algn="ctr">
            <w14:noFill/>
            <w14:prstDash w14:val="solid"/>
            <w14:round/>
          </w14:textOutline>
        </w:rPr>
      </w:pPr>
      <w:r w:rsidRPr="00CF07AB">
        <w:rPr>
          <w:rFonts w:ascii="Times New Roman" w:hAnsi="Times New Roman" w:cs="Times New Roman"/>
          <w:color w:val="auto"/>
          <w:sz w:val="24"/>
          <w:szCs w:val="24"/>
        </w:rPr>
        <w:t xml:space="preserve">Figure </w:t>
      </w:r>
      <w:r w:rsidRPr="00CF07AB">
        <w:rPr>
          <w:rFonts w:ascii="Times New Roman" w:hAnsi="Times New Roman" w:cs="Times New Roman"/>
          <w:color w:val="auto"/>
          <w:sz w:val="24"/>
          <w:szCs w:val="24"/>
        </w:rPr>
        <w:fldChar w:fldCharType="begin"/>
      </w:r>
      <w:r w:rsidRPr="00CF07AB">
        <w:rPr>
          <w:rFonts w:ascii="Times New Roman" w:hAnsi="Times New Roman" w:cs="Times New Roman"/>
          <w:color w:val="auto"/>
          <w:sz w:val="24"/>
          <w:szCs w:val="24"/>
        </w:rPr>
        <w:instrText xml:space="preserve"> SEQ Figure \* ARABIC </w:instrText>
      </w:r>
      <w:r w:rsidRPr="00CF07AB">
        <w:rPr>
          <w:rFonts w:ascii="Times New Roman" w:hAnsi="Times New Roman" w:cs="Times New Roman"/>
          <w:color w:val="auto"/>
          <w:sz w:val="24"/>
          <w:szCs w:val="24"/>
        </w:rPr>
        <w:fldChar w:fldCharType="separate"/>
      </w:r>
      <w:r w:rsidR="002C185F">
        <w:rPr>
          <w:rFonts w:ascii="Times New Roman" w:hAnsi="Times New Roman" w:cs="Times New Roman"/>
          <w:noProof/>
          <w:color w:val="auto"/>
          <w:sz w:val="24"/>
          <w:szCs w:val="24"/>
        </w:rPr>
        <w:t>24</w:t>
      </w:r>
      <w:r w:rsidRPr="00CF07AB">
        <w:rPr>
          <w:rFonts w:ascii="Times New Roman" w:hAnsi="Times New Roman" w:cs="Times New Roman"/>
          <w:color w:val="auto"/>
          <w:sz w:val="24"/>
          <w:szCs w:val="24"/>
        </w:rPr>
        <w:fldChar w:fldCharType="end"/>
      </w:r>
      <w:r w:rsidRPr="00CF07AB">
        <w:rPr>
          <w:rFonts w:ascii="Times New Roman" w:hAnsi="Times New Roman" w:cs="Times New Roman"/>
          <w:color w:val="auto"/>
          <w:sz w:val="24"/>
          <w:szCs w:val="24"/>
        </w:rPr>
        <w:t>: Waveform quality of the low frequency inverter.</w:t>
      </w:r>
    </w:p>
    <w:p w14:paraId="48AD006E" w14:textId="3A3DF1D5" w:rsidR="00504ACF" w:rsidRPr="00B10F01" w:rsidRDefault="00504ACF" w:rsidP="00CF07AB">
      <w:pPr>
        <w:tabs>
          <w:tab w:val="left" w:pos="1260"/>
        </w:tabs>
        <w:spacing w:after="0" w:line="480" w:lineRule="auto"/>
        <w:rPr>
          <w:rFonts w:ascii="Times New Roman" w:hAnsi="Times New Roman" w:cs="Times New Roman"/>
          <w:sz w:val="24"/>
          <w:szCs w:val="24"/>
        </w:rPr>
      </w:pPr>
    </w:p>
    <w:p w14:paraId="52714FD5" w14:textId="16D736A9" w:rsidR="001019B2" w:rsidRPr="00B10F01" w:rsidRDefault="00537BC4" w:rsidP="00167D44">
      <w:pPr>
        <w:pStyle w:val="Heading3"/>
        <w:numPr>
          <w:ilvl w:val="0"/>
          <w:numId w:val="0"/>
        </w:numPr>
        <w:spacing w:line="480" w:lineRule="auto"/>
        <w:rPr>
          <w:rFonts w:ascii="Times New Roman" w:hAnsi="Times New Roman" w:cs="Times New Roman"/>
          <w:color w:val="000000" w:themeColor="text1"/>
        </w:rPr>
      </w:pPr>
      <w:bookmarkStart w:id="140" w:name="_Toc201814187"/>
      <w:bookmarkStart w:id="141" w:name="_Toc203731029"/>
      <w:r>
        <w:rPr>
          <w:rFonts w:ascii="Times New Roman" w:hAnsi="Times New Roman" w:cs="Times New Roman"/>
          <w:color w:val="000000" w:themeColor="text1"/>
        </w:rPr>
        <w:t>4.3</w:t>
      </w:r>
      <w:r>
        <w:rPr>
          <w:rFonts w:ascii="Times New Roman" w:hAnsi="Times New Roman" w:cs="Times New Roman"/>
          <w:color w:val="000000" w:themeColor="text1"/>
        </w:rPr>
        <w:tab/>
      </w:r>
      <w:r w:rsidR="001019B2" w:rsidRPr="00B10F01">
        <w:rPr>
          <w:rFonts w:ascii="Times New Roman" w:hAnsi="Times New Roman" w:cs="Times New Roman"/>
          <w:color w:val="000000" w:themeColor="text1"/>
        </w:rPr>
        <w:t>OVERALL EFFICIENCY OF THE SOLAR SYSTEM</w:t>
      </w:r>
      <w:bookmarkEnd w:id="140"/>
      <w:bookmarkEnd w:id="141"/>
    </w:p>
    <w:p w14:paraId="15D59EFC" w14:textId="77777777" w:rsidR="001019B2" w:rsidRPr="00B10F01" w:rsidRDefault="001019B2" w:rsidP="00167D44">
      <w:pPr>
        <w:spacing w:line="480" w:lineRule="auto"/>
        <w:ind w:left="720"/>
        <w:rPr>
          <w:rFonts w:ascii="Times New Roman" w:hAnsi="Times New Roman" w:cs="Times New Roman"/>
          <w:sz w:val="24"/>
          <w:szCs w:val="24"/>
        </w:rPr>
      </w:pPr>
      <m:oMathPara>
        <m:oMathParaPr>
          <m:jc m:val="left"/>
        </m:oMathParaPr>
        <m:oMath>
          <m:r>
            <m:rPr>
              <m:nor/>
            </m:rPr>
            <w:rPr>
              <w:rFonts w:ascii="Times New Roman" w:hAnsi="Times New Roman" w:cs="Times New Roman"/>
              <w:bCs/>
              <w:sz w:val="24"/>
              <w:szCs w:val="24"/>
            </w:rPr>
            <m:t>Efficiency of the system with the MPPT controller</m:t>
          </m:r>
        </m:oMath>
      </m:oMathPara>
    </w:p>
    <w:p w14:paraId="3F40DD79" w14:textId="619AFA2C" w:rsidR="001019B2" w:rsidRPr="00B10F01" w:rsidRDefault="001019B2" w:rsidP="00167D44">
      <w:pPr>
        <w:spacing w:line="480" w:lineRule="auto"/>
        <w:ind w:left="720"/>
        <w:rPr>
          <w:rFonts w:ascii="Times New Roman" w:hAnsi="Times New Roman" w:cs="Times New Roman"/>
          <w:sz w:val="24"/>
          <w:szCs w:val="24"/>
        </w:rPr>
      </w:pPr>
      <m:oMath>
        <m:r>
          <w:rPr>
            <w:rFonts w:ascii="Cambria Math" w:hAnsi="Cambria Math" w:cs="Times New Roman"/>
            <w:sz w:val="24"/>
            <w:szCs w:val="24"/>
          </w:rPr>
          <w:lastRenderedPageBreak/>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77×</m:t>
        </m:r>
      </m:oMath>
      <w:r w:rsidRPr="00B10F01">
        <w:rPr>
          <w:rFonts w:ascii="Times New Roman" w:hAnsi="Times New Roman" w:cs="Times New Roman"/>
          <w:sz w:val="24"/>
          <w:szCs w:val="24"/>
        </w:rPr>
        <w:t xml:space="preserve"> 0.89</w:t>
      </w:r>
    </w:p>
    <w:p w14:paraId="367D4014"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39.7%.</w:t>
      </w:r>
    </w:p>
    <w:p w14:paraId="7E0FFFED"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bCs/>
          <w:sz w:val="24"/>
          <w:szCs w:val="24"/>
        </w:rPr>
        <w:t>Efficiency of the system with the foreign PWM controller</w:t>
      </w:r>
    </w:p>
    <w:p w14:paraId="46DA1DEF" w14:textId="705BC7F8" w:rsidR="001019B2" w:rsidRPr="00B10F01" w:rsidRDefault="001019B2" w:rsidP="00167D44">
      <w:pPr>
        <w:spacing w:line="480" w:lineRule="auto"/>
        <w:ind w:left="720"/>
        <w:rPr>
          <w:rFonts w:ascii="Times New Roman" w:hAnsi="Times New Roman" w:cs="Times New Roman"/>
          <w:sz w:val="24"/>
          <w:szCs w:val="24"/>
        </w:rPr>
      </w:pPr>
      <m:oMath>
        <m:r>
          <w:rPr>
            <w:rFonts w:ascii="Cambria Math" w:hAnsi="Cambria Math" w:cs="Times New Roman"/>
            <w:sz w:val="24"/>
            <w:szCs w:val="24"/>
          </w:rPr>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55×</m:t>
        </m:r>
      </m:oMath>
      <w:r w:rsidRPr="00B10F01">
        <w:rPr>
          <w:rFonts w:ascii="Times New Roman" w:hAnsi="Times New Roman" w:cs="Times New Roman"/>
          <w:sz w:val="24"/>
          <w:szCs w:val="24"/>
        </w:rPr>
        <w:t xml:space="preserve"> 0.89</w:t>
      </w:r>
    </w:p>
    <w:p w14:paraId="38BB36F6"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28.4%.</w:t>
      </w:r>
    </w:p>
    <w:p w14:paraId="01384CBE"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bCs/>
          <w:sz w:val="24"/>
          <w:szCs w:val="24"/>
        </w:rPr>
        <w:t>Efficiency of the system with the local PWM controller</w:t>
      </w:r>
    </w:p>
    <w:p w14:paraId="67E4D28A" w14:textId="0BB522CA" w:rsidR="001019B2" w:rsidRPr="00B10F01" w:rsidRDefault="001019B2" w:rsidP="00167D44">
      <w:pPr>
        <w:spacing w:line="480" w:lineRule="auto"/>
        <w:ind w:left="720"/>
        <w:rPr>
          <w:rFonts w:ascii="Times New Roman" w:hAnsi="Times New Roman" w:cs="Times New Roman"/>
          <w:sz w:val="24"/>
          <w:szCs w:val="24"/>
        </w:rPr>
      </w:pPr>
      <m:oMath>
        <m:r>
          <w:rPr>
            <w:rFonts w:ascii="Cambria Math" w:hAnsi="Cambria Math" w:cs="Times New Roman"/>
            <w:sz w:val="24"/>
            <w:szCs w:val="24"/>
          </w:rPr>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55×</m:t>
        </m:r>
      </m:oMath>
      <w:r w:rsidRPr="00B10F01">
        <w:rPr>
          <w:rFonts w:ascii="Times New Roman" w:hAnsi="Times New Roman" w:cs="Times New Roman"/>
          <w:sz w:val="24"/>
          <w:szCs w:val="24"/>
        </w:rPr>
        <w:t xml:space="preserve"> 0.89</w:t>
      </w:r>
    </w:p>
    <w:p w14:paraId="506DD6D8"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28.4%.</w:t>
      </w:r>
    </w:p>
    <w:p w14:paraId="4A250C57" w14:textId="77777777" w:rsidR="001019B2" w:rsidRPr="00B10F01" w:rsidRDefault="001019B2" w:rsidP="00167D44">
      <w:pPr>
        <w:tabs>
          <w:tab w:val="left" w:pos="1260"/>
        </w:tabs>
        <w:spacing w:after="0" w:line="480" w:lineRule="auto"/>
        <w:rPr>
          <w:rFonts w:ascii="Times New Roman" w:hAnsi="Times New Roman" w:cs="Times New Roman"/>
          <w:sz w:val="24"/>
          <w:szCs w:val="24"/>
        </w:rPr>
      </w:pPr>
    </w:p>
    <w:p w14:paraId="3201955D" w14:textId="77777777" w:rsidR="005B6D59" w:rsidRPr="00B10F01" w:rsidRDefault="005B6D59" w:rsidP="00167D44">
      <w:pPr>
        <w:tabs>
          <w:tab w:val="left" w:pos="1260"/>
        </w:tabs>
        <w:spacing w:after="0" w:line="480" w:lineRule="auto"/>
        <w:rPr>
          <w:rFonts w:ascii="Times New Roman" w:hAnsi="Times New Roman" w:cs="Times New Roman"/>
          <w:sz w:val="24"/>
          <w:szCs w:val="24"/>
        </w:rPr>
      </w:pPr>
    </w:p>
    <w:p w14:paraId="39E5A7FC" w14:textId="7D829456" w:rsidR="004E59FB"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2" w:name="_Toc201814188"/>
      <w:bookmarkStart w:id="143" w:name="_Toc203731030"/>
      <w:r>
        <w:rPr>
          <w:rFonts w:ascii="Times New Roman" w:hAnsi="Times New Roman" w:cs="Times New Roman"/>
          <w:color w:val="000000" w:themeColor="text1"/>
          <w:sz w:val="24"/>
          <w:szCs w:val="24"/>
          <w14:textOutline w14:w="0" w14:cap="flat" w14:cmpd="sng" w14:algn="ctr">
            <w14:noFill/>
            <w14:prstDash w14:val="solid"/>
            <w14:round/>
          </w14:textOutline>
        </w:rPr>
        <w:t>4.4</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B63A74"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142"/>
      <w:bookmarkEnd w:id="143"/>
    </w:p>
    <w:p w14:paraId="731870A7" w14:textId="1D4BAE4F" w:rsidR="00703F02" w:rsidRPr="00B10F01" w:rsidRDefault="00703F02" w:rsidP="00167D44">
      <w:pPr>
        <w:spacing w:line="480" w:lineRule="auto"/>
        <w:ind w:firstLine="576"/>
        <w:jc w:val="both"/>
        <w:rPr>
          <w:rFonts w:ascii="Times New Roman" w:hAnsi="Times New Roman" w:cs="Times New Roman"/>
          <w:sz w:val="24"/>
          <w:szCs w:val="24"/>
        </w:rPr>
      </w:pPr>
      <w:r w:rsidRPr="00B10F01">
        <w:rPr>
          <w:rFonts w:ascii="Times New Roman" w:hAnsi="Times New Roman" w:cs="Times New Roman"/>
          <w:sz w:val="24"/>
          <w:szCs w:val="24"/>
        </w:rPr>
        <w:t>This section outlines the test carried out and the results obtained through the installation. The voltage and current of each device was measured carefully and was used to calculate the power and efficiency. The efficiency of the MPPT solar charge controller ranging from (25-78%), while the efficiency of the PWM solar charge controller ranging from (24-53%) both foreign and locally made.</w:t>
      </w:r>
      <w:r w:rsidR="00EB71E8" w:rsidRPr="00B10F01">
        <w:rPr>
          <w:rFonts w:ascii="Times New Roman" w:hAnsi="Times New Roman" w:cs="Times New Roman"/>
          <w:sz w:val="24"/>
          <w:szCs w:val="24"/>
        </w:rPr>
        <w:t xml:space="preserve"> The charging hours for the 1300mAh battery under a charging current of 0.13A is estimated to be 10hrs while the battery discharges in 1.6hrs</w:t>
      </w:r>
      <w:r w:rsidR="004C78EE" w:rsidRPr="00B10F01">
        <w:rPr>
          <w:rFonts w:ascii="Times New Roman" w:hAnsi="Times New Roman" w:cs="Times New Roman"/>
          <w:sz w:val="24"/>
          <w:szCs w:val="24"/>
        </w:rPr>
        <w:t>, making the depth of discharge (Do</w:t>
      </w:r>
      <w:r w:rsidR="001F3EEE" w:rsidRPr="00B10F01">
        <w:rPr>
          <w:rFonts w:ascii="Times New Roman" w:hAnsi="Times New Roman" w:cs="Times New Roman"/>
          <w:sz w:val="24"/>
          <w:szCs w:val="24"/>
        </w:rPr>
        <w:t>D) to be approximately 61.54%. The efficiency of the inverter used achieve</w:t>
      </w:r>
      <w:r w:rsidR="001019B2" w:rsidRPr="00B10F01">
        <w:rPr>
          <w:rFonts w:ascii="Times New Roman" w:hAnsi="Times New Roman" w:cs="Times New Roman"/>
          <w:sz w:val="24"/>
          <w:szCs w:val="24"/>
        </w:rPr>
        <w:t>d 89.7</w:t>
      </w:r>
      <w:r w:rsidR="001F3EEE" w:rsidRPr="00B10F01">
        <w:rPr>
          <w:rFonts w:ascii="Times New Roman" w:hAnsi="Times New Roman" w:cs="Times New Roman"/>
          <w:sz w:val="24"/>
          <w:szCs w:val="24"/>
        </w:rPr>
        <w:t>% making it efficient in powering AC loads.</w:t>
      </w:r>
    </w:p>
    <w:p w14:paraId="61D683D8" w14:textId="3E99D604" w:rsidR="00D169E4" w:rsidRPr="00B10F01" w:rsidRDefault="00D169E4"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3B97B37C" w14:textId="6576AD52" w:rsidR="00F14A58" w:rsidRPr="00B10F01" w:rsidRDefault="00F14A58" w:rsidP="00167D44">
      <w:pPr>
        <w:pStyle w:val="Heading1"/>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44" w:name="_Toc201814189"/>
      <w:bookmarkStart w:id="145" w:name="_Toc203731031"/>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PTER FIVE</w:t>
      </w:r>
      <w:bookmarkEnd w:id="144"/>
      <w:bookmarkEnd w:id="145"/>
    </w:p>
    <w:p w14:paraId="52B613E8" w14:textId="49C4A589" w:rsidR="00F14A58"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6" w:name="_Toc201814190"/>
      <w:bookmarkStart w:id="147" w:name="_Toc203731032"/>
      <w:r>
        <w:rPr>
          <w:rFonts w:ascii="Times New Roman" w:hAnsi="Times New Roman" w:cs="Times New Roman"/>
          <w:color w:val="000000" w:themeColor="text1"/>
          <w:sz w:val="24"/>
          <w:szCs w:val="24"/>
          <w14:textOutline w14:w="0" w14:cap="flat" w14:cmpd="sng" w14:algn="ctr">
            <w14:noFill/>
            <w14:prstDash w14:val="solid"/>
            <w14:round/>
          </w14:textOutline>
        </w:rPr>
        <w:t>5.0</w:t>
      </w:r>
      <w:r>
        <w:rPr>
          <w:rFonts w:ascii="Times New Roman" w:hAnsi="Times New Roman" w:cs="Times New Roman"/>
          <w:color w:val="000000" w:themeColor="text1"/>
          <w:sz w:val="24"/>
          <w:szCs w:val="24"/>
          <w14:textOutline w14:w="0" w14:cap="flat" w14:cmpd="sng" w14:algn="ctr">
            <w14:noFill/>
            <w14:prstDash w14:val="solid"/>
            <w14:round/>
          </w14:textOutline>
        </w:rPr>
        <w:tab/>
        <w:t>C</w:t>
      </w:r>
      <w:r w:rsidR="00F14A58" w:rsidRPr="00B10F01">
        <w:rPr>
          <w:rFonts w:ascii="Times New Roman" w:hAnsi="Times New Roman" w:cs="Times New Roman"/>
          <w:color w:val="000000" w:themeColor="text1"/>
          <w:sz w:val="24"/>
          <w:szCs w:val="24"/>
          <w14:textOutline w14:w="0" w14:cap="flat" w14:cmpd="sng" w14:algn="ctr">
            <w14:noFill/>
            <w14:prstDash w14:val="solid"/>
            <w14:round/>
          </w14:textOutline>
        </w:rPr>
        <w:t>ONCLUSION</w:t>
      </w:r>
      <w:bookmarkEnd w:id="146"/>
      <w:bookmarkEnd w:id="147"/>
    </w:p>
    <w:p w14:paraId="6C3F082E" w14:textId="7EA53975" w:rsidR="00F14A58" w:rsidRPr="00B10F01" w:rsidRDefault="00F14A5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sz w:val="24"/>
          <w:szCs w:val="24"/>
        </w:rPr>
        <w:t>In this proj</w:t>
      </w:r>
      <w:r w:rsidR="0087327C" w:rsidRPr="00B10F01">
        <w:rPr>
          <w:rFonts w:ascii="Times New Roman" w:hAnsi="Times New Roman" w:cs="Times New Roman"/>
          <w:sz w:val="24"/>
          <w:szCs w:val="24"/>
        </w:rPr>
        <w:t>ect, a simple and efficient PWM</w:t>
      </w:r>
      <w:r w:rsidRPr="00B10F01">
        <w:rPr>
          <w:rFonts w:ascii="Times New Roman" w:hAnsi="Times New Roman" w:cs="Times New Roman"/>
          <w:sz w:val="24"/>
          <w:szCs w:val="24"/>
        </w:rPr>
        <w:t xml:space="preserve"> solar charge controller is designed and </w:t>
      </w:r>
      <w:r w:rsidR="001019B2" w:rsidRPr="00B10F01">
        <w:rPr>
          <w:rFonts w:ascii="Times New Roman" w:hAnsi="Times New Roman" w:cs="Times New Roman"/>
          <w:sz w:val="24"/>
          <w:szCs w:val="24"/>
        </w:rPr>
        <w:t>installed</w:t>
      </w:r>
      <w:r w:rsidRPr="00B10F01">
        <w:rPr>
          <w:rFonts w:ascii="Times New Roman" w:hAnsi="Times New Roman" w:cs="Times New Roman"/>
          <w:sz w:val="24"/>
          <w:szCs w:val="24"/>
        </w:rPr>
        <w:t xml:space="preserve"> for </w:t>
      </w:r>
      <w:r w:rsidR="00B9103B" w:rsidRPr="00B10F01">
        <w:rPr>
          <w:rFonts w:ascii="Times New Roman" w:hAnsi="Times New Roman" w:cs="Times New Roman"/>
          <w:sz w:val="24"/>
          <w:szCs w:val="24"/>
        </w:rPr>
        <w:t xml:space="preserve">a </w:t>
      </w:r>
      <w:r w:rsidRPr="00B10F01">
        <w:rPr>
          <w:rFonts w:ascii="Times New Roman" w:hAnsi="Times New Roman" w:cs="Times New Roman"/>
          <w:sz w:val="24"/>
          <w:szCs w:val="24"/>
        </w:rPr>
        <w:t xml:space="preserve">PV system. The design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uses pulse width modulation technology to adjust the charging rate of the battery by rapidly switching the connection between the solar panel and the battery ON and OFF. It also modulates the width (duration) of the pulse of current sent to the battery depending on the battery’s charge level. The PWM controllers </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emplo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three-st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ing process</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as bulk charging, absorption charging</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loat charging.</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04610" w:rsidRPr="00B10F01">
        <w:rPr>
          <w:rFonts w:ascii="Times New Roman" w:hAnsi="Times New Roman" w:cs="Times New Roman"/>
          <w:color w:val="000000" w:themeColor="text1"/>
          <w:sz w:val="24"/>
          <w:szCs w:val="24"/>
          <w14:textOutline w14:w="0" w14:cap="flat" w14:cmpd="sng" w14:algn="ctr">
            <w14:noFill/>
            <w14:prstDash w14:val="solid"/>
            <w14:round/>
          </w14:textOutline>
        </w:rPr>
        <w:t>The model is installed</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A046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ing different parts such as </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A046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V system, </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changeover</w:t>
      </w:r>
      <w:r w:rsidR="00DA099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witch, battery, inverter</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DA099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load. </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designed PWM solar charge controller was put to </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test in efficiency with the other two solar charge controllers. During the test conducted, it was noticed that the MPPT solar charge controller is more effic</w:t>
      </w:r>
      <w:r w:rsidR="001019B2" w:rsidRPr="00B10F01">
        <w:rPr>
          <w:rFonts w:ascii="Times New Roman" w:hAnsi="Times New Roman" w:cs="Times New Roman"/>
          <w:color w:val="000000" w:themeColor="text1"/>
          <w:sz w:val="24"/>
          <w:szCs w:val="24"/>
          <w14:textOutline w14:w="0" w14:cap="flat" w14:cmpd="sng" w14:algn="ctr">
            <w14:noFill/>
            <w14:prstDash w14:val="solid"/>
            <w14:round/>
          </w14:textOutline>
        </w:rPr>
        <w:t>ient and works more</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an the PWM due to the fact that it charges and delivers current at a f</w:t>
      </w:r>
      <w:r w:rsidR="001019B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ter rate. However, the PWM </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was also noticed to be efficient but at a lesser rate compared to the MPPT controller and also works more as a controller due to the fact that it regulates power more efficiently than the MPPT solar charge controller.</w:t>
      </w:r>
    </w:p>
    <w:p w14:paraId="1CAA9F0D" w14:textId="6ED663AC" w:rsidR="00AC269A"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8" w:name="_Toc201814191"/>
      <w:bookmarkStart w:id="149" w:name="_Toc203731033"/>
      <w:r>
        <w:rPr>
          <w:rFonts w:ascii="Times New Roman" w:hAnsi="Times New Roman" w:cs="Times New Roman"/>
          <w:color w:val="000000" w:themeColor="text1"/>
          <w:sz w:val="24"/>
          <w:szCs w:val="24"/>
          <w14:textOutline w14:w="0" w14:cap="flat" w14:cmpd="sng" w14:algn="ctr">
            <w14:noFill/>
            <w14:prstDash w14:val="solid"/>
            <w14:round/>
          </w14:textOutline>
        </w:rPr>
        <w:t>5.1</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AC269A" w:rsidRPr="00B10F01">
        <w:rPr>
          <w:rFonts w:ascii="Times New Roman" w:hAnsi="Times New Roman" w:cs="Times New Roman"/>
          <w:color w:val="000000" w:themeColor="text1"/>
          <w:sz w:val="24"/>
          <w:szCs w:val="24"/>
          <w14:textOutline w14:w="0" w14:cap="flat" w14:cmpd="sng" w14:algn="ctr">
            <w14:noFill/>
            <w14:prstDash w14:val="solid"/>
            <w14:round/>
          </w14:textOutline>
        </w:rPr>
        <w:t>RECOMMENDATION</w:t>
      </w:r>
      <w:bookmarkEnd w:id="148"/>
      <w:bookmarkEnd w:id="149"/>
    </w:p>
    <w:p w14:paraId="3B5266DA" w14:textId="51C049E4" w:rsidR="00AC269A" w:rsidRPr="00B10F01" w:rsidRDefault="00AC269A" w:rsidP="00167D44">
      <w:pPr>
        <w:spacing w:line="480" w:lineRule="auto"/>
        <w:ind w:firstLine="360"/>
        <w:jc w:val="both"/>
        <w:rPr>
          <w:rFonts w:ascii="Times New Roman" w:hAnsi="Times New Roman" w:cs="Times New Roman"/>
          <w:sz w:val="24"/>
          <w:szCs w:val="24"/>
        </w:rPr>
      </w:pPr>
      <w:r w:rsidRPr="00B10F01">
        <w:rPr>
          <w:rFonts w:ascii="Times New Roman" w:hAnsi="Times New Roman" w:cs="Times New Roman"/>
          <w:sz w:val="24"/>
          <w:szCs w:val="24"/>
        </w:rPr>
        <w:t xml:space="preserve">Based on the analysis and experimental results of the PWM and MPPT solar charge controllers, the following recommendations </w:t>
      </w:r>
      <w:r w:rsidR="00BF23E7" w:rsidRPr="00B10F01">
        <w:rPr>
          <w:rFonts w:ascii="Times New Roman" w:hAnsi="Times New Roman" w:cs="Times New Roman"/>
          <w:sz w:val="24"/>
          <w:szCs w:val="24"/>
        </w:rPr>
        <w:t>are proposed for optimal solar charge controller selection and future improvements:</w:t>
      </w:r>
    </w:p>
    <w:p w14:paraId="1DBC095F" w14:textId="4744FDEA" w:rsidR="00BF23E7" w:rsidRPr="00B10F01" w:rsidRDefault="00504ACF"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U</w:t>
      </w:r>
      <w:r w:rsidR="00BF23E7" w:rsidRPr="00B10F01">
        <w:rPr>
          <w:rFonts w:ascii="Times New Roman" w:hAnsi="Times New Roman" w:cs="Times New Roman"/>
          <w:sz w:val="24"/>
          <w:szCs w:val="24"/>
        </w:rPr>
        <w:t xml:space="preserve">se </w:t>
      </w:r>
      <w:r w:rsidR="00361D82" w:rsidRPr="00B10F01">
        <w:rPr>
          <w:rFonts w:ascii="Times New Roman" w:hAnsi="Times New Roman" w:cs="Times New Roman"/>
          <w:sz w:val="24"/>
          <w:szCs w:val="24"/>
        </w:rPr>
        <w:t>PWM</w:t>
      </w:r>
      <w:r w:rsidR="00BF23E7" w:rsidRPr="00B10F01">
        <w:rPr>
          <w:rFonts w:ascii="Times New Roman" w:hAnsi="Times New Roman" w:cs="Times New Roman"/>
          <w:sz w:val="24"/>
          <w:szCs w:val="24"/>
        </w:rPr>
        <w:t xml:space="preserve"> controllers for small scale or budget constrained system</w:t>
      </w:r>
    </w:p>
    <w:p w14:paraId="0126D593" w14:textId="03DEFFD7" w:rsidR="00BF23E7" w:rsidRPr="00B10F01" w:rsidRDefault="00361D82"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 xml:space="preserve">MPPT </w:t>
      </w:r>
      <w:r w:rsidR="00BF23E7" w:rsidRPr="00B10F01">
        <w:rPr>
          <w:rFonts w:ascii="Times New Roman" w:hAnsi="Times New Roman" w:cs="Times New Roman"/>
          <w:sz w:val="24"/>
          <w:szCs w:val="24"/>
        </w:rPr>
        <w:t>controllers is preferable for high power or variable conditions</w:t>
      </w:r>
    </w:p>
    <w:p w14:paraId="1AEA26A4" w14:textId="3E172B15" w:rsidR="00BF23E7" w:rsidRPr="00B10F01" w:rsidRDefault="00504ACF"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lastRenderedPageBreak/>
        <w:t>F</w:t>
      </w:r>
      <w:r w:rsidR="00BF23E7" w:rsidRPr="00B10F01">
        <w:rPr>
          <w:rFonts w:ascii="Times New Roman" w:hAnsi="Times New Roman" w:cs="Times New Roman"/>
          <w:sz w:val="24"/>
          <w:szCs w:val="24"/>
        </w:rPr>
        <w:t>uture designs could integra</w:t>
      </w:r>
      <w:r w:rsidR="00361D82" w:rsidRPr="00B10F01">
        <w:rPr>
          <w:rFonts w:ascii="Times New Roman" w:hAnsi="Times New Roman" w:cs="Times New Roman"/>
          <w:sz w:val="24"/>
          <w:szCs w:val="24"/>
        </w:rPr>
        <w:t>t</w:t>
      </w:r>
      <w:r w:rsidR="00BF23E7" w:rsidRPr="00B10F01">
        <w:rPr>
          <w:rFonts w:ascii="Times New Roman" w:hAnsi="Times New Roman" w:cs="Times New Roman"/>
          <w:sz w:val="24"/>
          <w:szCs w:val="24"/>
        </w:rPr>
        <w:t>e adaptive PWM/MPPT switching to balance cost and efficiency based on real time conditions.</w:t>
      </w:r>
    </w:p>
    <w:p w14:paraId="0FD75713" w14:textId="177D067B" w:rsidR="00BF23E7" w:rsidRPr="00B10F01" w:rsidRDefault="00BF23E7"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Research into low cost MPPT algorithms (e.g; perthub &amp; observe optimization) could make MPPT more accessible.</w:t>
      </w:r>
    </w:p>
    <w:p w14:paraId="5BB57FB2" w14:textId="535B8775" w:rsidR="008D4CE3" w:rsidRPr="00B10F01" w:rsidRDefault="008D4CE3"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Implementing temperature compensation in PWM designs to enhance battery charging accuracy</w:t>
      </w:r>
      <w:r w:rsidR="009237A7" w:rsidRPr="00B10F01">
        <w:rPr>
          <w:rFonts w:ascii="Times New Roman" w:hAnsi="Times New Roman" w:cs="Times New Roman"/>
          <w:sz w:val="24"/>
          <w:szCs w:val="24"/>
        </w:rPr>
        <w:t>.</w:t>
      </w:r>
    </w:p>
    <w:p w14:paraId="568C366F" w14:textId="0146E367" w:rsidR="0068307A" w:rsidRPr="00B10F01" w:rsidRDefault="009237A7"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Implementation of more than one solar panel in the installation setup.</w:t>
      </w:r>
    </w:p>
    <w:p w14:paraId="178E9FD1" w14:textId="77777777" w:rsidR="00660CD2" w:rsidRPr="00B10F01" w:rsidRDefault="00660CD2" w:rsidP="00167D44">
      <w:pPr>
        <w:spacing w:line="480" w:lineRule="auto"/>
        <w:jc w:val="both"/>
        <w:rPr>
          <w:rFonts w:ascii="Times New Roman" w:hAnsi="Times New Roman" w:cs="Times New Roman"/>
          <w:sz w:val="24"/>
          <w:szCs w:val="24"/>
        </w:rPr>
      </w:pPr>
    </w:p>
    <w:p w14:paraId="55823AA1" w14:textId="77777777" w:rsidR="00660CD2" w:rsidRPr="00B10F01" w:rsidRDefault="00660CD2" w:rsidP="00167D44">
      <w:pPr>
        <w:spacing w:line="480" w:lineRule="auto"/>
        <w:jc w:val="both"/>
        <w:rPr>
          <w:rFonts w:ascii="Times New Roman" w:hAnsi="Times New Roman" w:cs="Times New Roman"/>
          <w:sz w:val="24"/>
          <w:szCs w:val="24"/>
        </w:rPr>
      </w:pPr>
    </w:p>
    <w:p w14:paraId="0010280E" w14:textId="77777777" w:rsidR="00660CD2" w:rsidRPr="00B10F01" w:rsidRDefault="00660CD2" w:rsidP="00167D44">
      <w:pPr>
        <w:spacing w:line="480" w:lineRule="auto"/>
        <w:jc w:val="both"/>
        <w:rPr>
          <w:rFonts w:ascii="Times New Roman" w:hAnsi="Times New Roman" w:cs="Times New Roman"/>
          <w:sz w:val="24"/>
          <w:szCs w:val="24"/>
        </w:rPr>
      </w:pPr>
    </w:p>
    <w:p w14:paraId="73AEB23F" w14:textId="77777777" w:rsidR="00426015" w:rsidRPr="00B10F01" w:rsidRDefault="00426015" w:rsidP="00167D44">
      <w:pPr>
        <w:spacing w:line="480" w:lineRule="auto"/>
        <w:jc w:val="both"/>
        <w:rPr>
          <w:rFonts w:ascii="Times New Roman" w:hAnsi="Times New Roman" w:cs="Times New Roman"/>
          <w:sz w:val="24"/>
          <w:szCs w:val="24"/>
        </w:rPr>
      </w:pPr>
    </w:p>
    <w:p w14:paraId="0FF91985" w14:textId="77777777" w:rsidR="00426015" w:rsidRPr="00B10F01" w:rsidRDefault="00426015" w:rsidP="00167D44">
      <w:pPr>
        <w:spacing w:line="480" w:lineRule="auto"/>
        <w:jc w:val="both"/>
        <w:rPr>
          <w:rFonts w:ascii="Times New Roman" w:hAnsi="Times New Roman" w:cs="Times New Roman"/>
          <w:sz w:val="24"/>
          <w:szCs w:val="24"/>
        </w:rPr>
      </w:pPr>
    </w:p>
    <w:p w14:paraId="6254B5E4" w14:textId="77777777" w:rsidR="00426015" w:rsidRPr="00B10F01" w:rsidRDefault="00426015" w:rsidP="00167D44">
      <w:pPr>
        <w:spacing w:line="480" w:lineRule="auto"/>
        <w:jc w:val="both"/>
        <w:rPr>
          <w:rFonts w:ascii="Times New Roman" w:hAnsi="Times New Roman" w:cs="Times New Roman"/>
          <w:sz w:val="24"/>
          <w:szCs w:val="24"/>
        </w:rPr>
      </w:pPr>
    </w:p>
    <w:p w14:paraId="66D2DCF8" w14:textId="77777777" w:rsidR="00426015" w:rsidRPr="00B10F01" w:rsidRDefault="00426015" w:rsidP="00167D44">
      <w:pPr>
        <w:spacing w:line="480" w:lineRule="auto"/>
        <w:jc w:val="both"/>
        <w:rPr>
          <w:rFonts w:ascii="Times New Roman" w:hAnsi="Times New Roman" w:cs="Times New Roman"/>
          <w:sz w:val="24"/>
          <w:szCs w:val="24"/>
        </w:rPr>
      </w:pPr>
    </w:p>
    <w:p w14:paraId="4273FA93" w14:textId="77777777" w:rsidR="00426015" w:rsidRPr="00B10F01" w:rsidRDefault="00426015" w:rsidP="00167D44">
      <w:pPr>
        <w:spacing w:line="480" w:lineRule="auto"/>
        <w:jc w:val="both"/>
        <w:rPr>
          <w:rFonts w:ascii="Times New Roman" w:hAnsi="Times New Roman" w:cs="Times New Roman"/>
          <w:sz w:val="24"/>
          <w:szCs w:val="24"/>
        </w:rPr>
      </w:pPr>
    </w:p>
    <w:p w14:paraId="7660A321" w14:textId="77777777" w:rsidR="00426015" w:rsidRPr="00B10F01" w:rsidRDefault="00426015" w:rsidP="00167D44">
      <w:pPr>
        <w:spacing w:line="480" w:lineRule="auto"/>
        <w:jc w:val="both"/>
        <w:rPr>
          <w:rFonts w:ascii="Times New Roman" w:hAnsi="Times New Roman" w:cs="Times New Roman"/>
          <w:sz w:val="24"/>
          <w:szCs w:val="24"/>
        </w:rPr>
      </w:pPr>
    </w:p>
    <w:p w14:paraId="745F1EFF" w14:textId="77777777" w:rsidR="00426015" w:rsidRPr="00B10F01" w:rsidRDefault="00426015" w:rsidP="00167D44">
      <w:pPr>
        <w:spacing w:line="480" w:lineRule="auto"/>
        <w:jc w:val="both"/>
        <w:rPr>
          <w:rFonts w:ascii="Times New Roman" w:hAnsi="Times New Roman" w:cs="Times New Roman"/>
          <w:sz w:val="24"/>
          <w:szCs w:val="24"/>
        </w:rPr>
      </w:pPr>
    </w:p>
    <w:p w14:paraId="00352024" w14:textId="77777777" w:rsidR="00426015" w:rsidRPr="00B10F01" w:rsidRDefault="00426015" w:rsidP="00167D44">
      <w:pPr>
        <w:spacing w:line="480" w:lineRule="auto"/>
        <w:jc w:val="both"/>
        <w:rPr>
          <w:rFonts w:ascii="Times New Roman" w:hAnsi="Times New Roman" w:cs="Times New Roman"/>
          <w:sz w:val="24"/>
          <w:szCs w:val="24"/>
        </w:rPr>
      </w:pPr>
    </w:p>
    <w:p w14:paraId="27479EE9" w14:textId="77777777" w:rsidR="00F05617" w:rsidRDefault="00F05617" w:rsidP="00167D44">
      <w:pPr>
        <w:tabs>
          <w:tab w:val="left" w:pos="1500"/>
        </w:tabs>
        <w:spacing w:line="480" w:lineRule="auto"/>
        <w:jc w:val="both"/>
        <w:rPr>
          <w:rFonts w:ascii="Times New Roman" w:hAnsi="Times New Roman" w:cs="Times New Roman"/>
          <w:sz w:val="24"/>
          <w:szCs w:val="24"/>
        </w:rPr>
      </w:pPr>
    </w:p>
    <w:p w14:paraId="5C112C25" w14:textId="7EDD4194" w:rsidR="0068307A" w:rsidRPr="00F05617" w:rsidRDefault="0068307A"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50" w:name="_Toc201814192"/>
      <w:bookmarkStart w:id="151" w:name="_Toc203731034"/>
      <w:r w:rsidRPr="00F05617">
        <w:rPr>
          <w:rFonts w:ascii="Times New Roman" w:hAnsi="Times New Roman" w:cs="Times New Roman"/>
          <w:color w:val="000000" w:themeColor="text1"/>
          <w:sz w:val="24"/>
          <w:szCs w:val="24"/>
        </w:rPr>
        <w:lastRenderedPageBreak/>
        <w:t>APPENDIX</w:t>
      </w:r>
      <w:r w:rsidR="00F05617" w:rsidRPr="00F05617">
        <w:rPr>
          <w:rFonts w:ascii="Times New Roman" w:hAnsi="Times New Roman" w:cs="Times New Roman"/>
          <w:color w:val="000000" w:themeColor="text1"/>
          <w:sz w:val="24"/>
          <w:szCs w:val="24"/>
        </w:rPr>
        <w:t xml:space="preserve"> I</w:t>
      </w:r>
      <w:bookmarkEnd w:id="150"/>
      <w:bookmarkEnd w:id="151"/>
    </w:p>
    <w:p w14:paraId="41B916BB" w14:textId="7E81C81B" w:rsidR="0068307A" w:rsidRPr="00B10F01" w:rsidRDefault="00660CD2"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8517C89" wp14:editId="57CED30E">
                <wp:simplePos x="0" y="0"/>
                <wp:positionH relativeFrom="column">
                  <wp:posOffset>38099</wp:posOffset>
                </wp:positionH>
                <wp:positionV relativeFrom="paragraph">
                  <wp:posOffset>1369060</wp:posOffset>
                </wp:positionV>
                <wp:extent cx="1476375" cy="276225"/>
                <wp:effectExtent l="0" t="0" r="9525" b="9525"/>
                <wp:wrapNone/>
                <wp:docPr id="19" name="Text Box 19"/>
                <wp:cNvGraphicFramePr/>
                <a:graphic xmlns:a="http://schemas.openxmlformats.org/drawingml/2006/main">
                  <a:graphicData uri="http://schemas.microsoft.com/office/word/2010/wordprocessingShape">
                    <wps:wsp>
                      <wps:cNvSpPr txBox="1"/>
                      <wps:spPr>
                        <a:xfrm>
                          <a:off x="0" y="0"/>
                          <a:ext cx="1476375" cy="276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7F530A" w14:textId="6FD024F9" w:rsidR="00CF4BA6" w:rsidRDefault="00CF4BA6">
                            <w:r>
                              <w:t>DIGITAL MULTIME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8517C89" id="_x0000_t202" coordsize="21600,21600" o:spt="202" path="m,l,21600r21600,l21600,xe">
                <v:stroke joinstyle="miter"/>
                <v:path gradientshapeok="t" o:connecttype="rect"/>
              </v:shapetype>
              <v:shape id="Text Box 19" o:spid="_x0000_s1026" type="#_x0000_t202" style="position:absolute;left:0;text-align:left;margin-left:3pt;margin-top:107.8pt;width:116.25pt;height:21.7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" fillcolor="white [3201]" stroked="f" strokeweight=".5pt">
                <v:textbox>
                  <w:txbxContent>
                    <w:p w14:paraId="237F530A" w14:textId="6FD024F9" w:rsidR="00CF4BA6" w:rsidRDefault="00CF4BA6">
                      <w:r>
                        <w:t>DIGITAL MULTIMETER</w:t>
                      </w:r>
                    </w:p>
                  </w:txbxContent>
                </v:textbox>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31930850" wp14:editId="0584BEFD">
                <wp:simplePos x="0" y="0"/>
                <wp:positionH relativeFrom="column">
                  <wp:posOffset>1923415</wp:posOffset>
                </wp:positionH>
                <wp:positionV relativeFrom="paragraph">
                  <wp:posOffset>1340485</wp:posOffset>
                </wp:positionV>
                <wp:extent cx="1247775" cy="266700"/>
                <wp:effectExtent l="0" t="0" r="9525" b="0"/>
                <wp:wrapNone/>
                <wp:docPr id="24" name="Text Box 24"/>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B61A583" w14:textId="55DCAFC2" w:rsidR="00CF4BA6" w:rsidRDefault="00CF4BA6" w:rsidP="00CF5125">
                            <w:pPr>
                              <w:jc w:val="center"/>
                            </w:pPr>
                            <w:r>
                              <w:t>PLIER</w:t>
                            </w:r>
                          </w:p>
                          <w:p w14:paraId="03FDE664" w14:textId="77777777" w:rsidR="00CF4BA6" w:rsidRDefault="00CF4BA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930850" id="Text Box 24" o:spid="_x0000_s1027" type="#_x0000_t202" style="position:absolute;left:0;text-align:left;margin-left:151.45pt;margin-top:105.55pt;width:98.25pt;height: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" fillcolor="white [3201]" stroked="f" strokeweight=".5pt">
                <v:textbox>
                  <w:txbxContent>
                    <w:p w14:paraId="0B61A583" w14:textId="55DCAFC2" w:rsidR="00CF4BA6" w:rsidRDefault="00CF4BA6" w:rsidP="00CF5125">
                      <w:pPr>
                        <w:jc w:val="center"/>
                      </w:pPr>
                      <w:r>
                        <w:t>PLIER</w:t>
                      </w:r>
                    </w:p>
                    <w:p w14:paraId="03FDE664" w14:textId="77777777" w:rsidR="00CF4BA6" w:rsidRDefault="00CF4BA6"/>
                  </w:txbxContent>
                </v:textbox>
              </v:shape>
            </w:pict>
          </mc:Fallback>
        </mc:AlternateContent>
      </w:r>
      <w:r w:rsidR="00CF5125" w:rsidRPr="00B10F01">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66385264" wp14:editId="53E6C279">
                <wp:simplePos x="0" y="0"/>
                <wp:positionH relativeFrom="column">
                  <wp:posOffset>4305300</wp:posOffset>
                </wp:positionH>
                <wp:positionV relativeFrom="paragraph">
                  <wp:posOffset>1340485</wp:posOffset>
                </wp:positionV>
                <wp:extent cx="1247775" cy="266700"/>
                <wp:effectExtent l="0" t="0" r="9525" b="0"/>
                <wp:wrapNone/>
                <wp:docPr id="26" name="Text Box 26"/>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F17A7F" w14:textId="1D609ABE" w:rsidR="00CF4BA6" w:rsidRDefault="00CF4BA6" w:rsidP="00CF5125">
                            <w:pPr>
                              <w:jc w:val="center"/>
                            </w:pPr>
                            <w:r>
                              <w:t>CUTTER</w:t>
                            </w:r>
                          </w:p>
                          <w:p w14:paraId="75F51D7F" w14:textId="77777777" w:rsidR="00CF4BA6" w:rsidRDefault="00CF4BA6"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385264" id="Text Box 26" o:spid="_x0000_s1028" type="#_x0000_t202" style="position:absolute;left:0;text-align:left;margin-left:339pt;margin-top:105.55pt;width:98.25pt;height:2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" fillcolor="white [3201]" stroked="f" strokeweight=".5pt">
                <v:textbox>
                  <w:txbxContent>
                    <w:p w14:paraId="27F17A7F" w14:textId="1D609ABE" w:rsidR="00CF4BA6" w:rsidRDefault="00CF4BA6" w:rsidP="00CF5125">
                      <w:pPr>
                        <w:jc w:val="center"/>
                      </w:pPr>
                      <w:r>
                        <w:t>CUTTER</w:t>
                      </w:r>
                    </w:p>
                    <w:p w14:paraId="75F51D7F" w14:textId="77777777" w:rsidR="00CF4BA6" w:rsidRDefault="00CF4BA6" w:rsidP="00CF5125"/>
                  </w:txbxContent>
                </v:textbox>
              </v:shape>
            </w:pict>
          </mc:Fallback>
        </mc:AlternateContent>
      </w:r>
      <w:r w:rsidR="0068307A" w:rsidRPr="00B10F01">
        <w:rPr>
          <w:rFonts w:ascii="Times New Roman" w:hAnsi="Times New Roman" w:cs="Times New Roman"/>
          <w:noProof/>
          <w:sz w:val="24"/>
          <w:szCs w:val="24"/>
        </w:rPr>
        <w:drawing>
          <wp:inline distT="0" distB="0" distL="0" distR="0" wp14:anchorId="09B2238C" wp14:editId="066E101C">
            <wp:extent cx="1276350" cy="1276350"/>
            <wp:effectExtent l="0" t="0" r="0" b="0"/>
            <wp:docPr id="16" name="Picture 16" descr="C:\Users\user1\Desktop\Pict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1\Desktop\Picture1.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276350" cy="1276350"/>
                    </a:xfrm>
                    <a:prstGeom prst="rect">
                      <a:avLst/>
                    </a:prstGeom>
                    <a:noFill/>
                    <a:ln>
                      <a:noFill/>
                    </a:ln>
                  </pic:spPr>
                </pic:pic>
              </a:graphicData>
            </a:graphic>
          </wp:inline>
        </w:drawing>
      </w:r>
      <w:r w:rsidRPr="00B10F01">
        <w:rPr>
          <w:rFonts w:ascii="Times New Roman" w:hAnsi="Times New Roman" w:cs="Times New Roman"/>
          <w:sz w:val="24"/>
          <w:szCs w:val="24"/>
        </w:rPr>
        <w:t xml:space="preserve">                </w:t>
      </w:r>
      <w:r w:rsidR="00A97BEF" w:rsidRPr="00B10F01">
        <w:rPr>
          <w:rFonts w:ascii="Times New Roman" w:hAnsi="Times New Roman" w:cs="Times New Roman"/>
          <w:sz w:val="24"/>
          <w:szCs w:val="24"/>
        </w:rPr>
        <w:t xml:space="preserve"> </w:t>
      </w:r>
      <w:r w:rsidR="00CF5125" w:rsidRPr="00B10F01">
        <w:rPr>
          <w:rFonts w:ascii="Times New Roman" w:hAnsi="Times New Roman" w:cs="Times New Roman"/>
          <w:sz w:val="24"/>
          <w:szCs w:val="24"/>
        </w:rPr>
        <w:t xml:space="preserve"> </w:t>
      </w:r>
      <w:r w:rsidR="00CF5125" w:rsidRPr="00B10F01">
        <w:rPr>
          <w:rFonts w:ascii="Times New Roman" w:hAnsi="Times New Roman" w:cs="Times New Roman"/>
          <w:noProof/>
          <w:sz w:val="24"/>
          <w:szCs w:val="24"/>
        </w:rPr>
        <w:drawing>
          <wp:inline distT="0" distB="0" distL="0" distR="0" wp14:anchorId="6C460607" wp14:editId="0D50E4B2">
            <wp:extent cx="1543587" cy="96202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li.jpg"/>
                    <pic:cNvPicPr/>
                  </pic:nvPicPr>
                  <pic:blipFill>
                    <a:blip r:embed="rId36">
                      <a:extLst>
                        <a:ext uri="{28A0092B-C50C-407E-A947-70E740481C1C}">
                          <a14:useLocalDpi xmlns:a14="http://schemas.microsoft.com/office/drawing/2010/main" val="0"/>
                        </a:ext>
                      </a:extLst>
                    </a:blip>
                    <a:stretch>
                      <a:fillRect/>
                    </a:stretch>
                  </pic:blipFill>
                  <pic:spPr>
                    <a:xfrm>
                      <a:off x="0" y="0"/>
                      <a:ext cx="1553438" cy="968165"/>
                    </a:xfrm>
                    <a:prstGeom prst="rect">
                      <a:avLst/>
                    </a:prstGeom>
                  </pic:spPr>
                </pic:pic>
              </a:graphicData>
            </a:graphic>
          </wp:inline>
        </w:drawing>
      </w:r>
      <w:r w:rsidR="00CF5125" w:rsidRPr="00B10F01">
        <w:rPr>
          <w:rFonts w:ascii="Times New Roman" w:hAnsi="Times New Roman" w:cs="Times New Roman"/>
          <w:sz w:val="24"/>
          <w:szCs w:val="24"/>
        </w:rPr>
        <w:t xml:space="preserve">           </w:t>
      </w:r>
      <w:r w:rsidRPr="00B10F01">
        <w:rPr>
          <w:rFonts w:ascii="Times New Roman" w:hAnsi="Times New Roman" w:cs="Times New Roman"/>
          <w:sz w:val="24"/>
          <w:szCs w:val="24"/>
        </w:rPr>
        <w:t xml:space="preserve">        </w:t>
      </w:r>
      <w:r w:rsidR="00CF5125"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drawing>
          <wp:inline distT="0" distB="0" distL="0" distR="0" wp14:anchorId="109459CA" wp14:editId="26454FA9">
            <wp:extent cx="904823" cy="1156140"/>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utter.jpg"/>
                    <pic:cNvPicPr/>
                  </pic:nvPicPr>
                  <pic:blipFill>
                    <a:blip r:embed="rId37" cstate="print">
                      <a:extLst>
                        <a:ext uri="{28A0092B-C50C-407E-A947-70E740481C1C}">
                          <a14:useLocalDpi xmlns:a14="http://schemas.microsoft.com/office/drawing/2010/main" val="0"/>
                        </a:ext>
                      </a:extLst>
                    </a:blip>
                    <a:stretch>
                      <a:fillRect/>
                    </a:stretch>
                  </pic:blipFill>
                  <pic:spPr>
                    <a:xfrm flipH="1">
                      <a:off x="0" y="0"/>
                      <a:ext cx="908736" cy="1161139"/>
                    </a:xfrm>
                    <a:prstGeom prst="rect">
                      <a:avLst/>
                    </a:prstGeom>
                  </pic:spPr>
                </pic:pic>
              </a:graphicData>
            </a:graphic>
          </wp:inline>
        </w:drawing>
      </w:r>
    </w:p>
    <w:p w14:paraId="58C0134B" w14:textId="77777777" w:rsidR="00CF5125" w:rsidRPr="00B10F01" w:rsidRDefault="00CF5125" w:rsidP="00167D44">
      <w:pPr>
        <w:tabs>
          <w:tab w:val="left" w:pos="1500"/>
        </w:tabs>
        <w:spacing w:line="480" w:lineRule="auto"/>
        <w:jc w:val="both"/>
        <w:rPr>
          <w:rFonts w:ascii="Times New Roman" w:hAnsi="Times New Roman" w:cs="Times New Roman"/>
          <w:sz w:val="24"/>
          <w:szCs w:val="24"/>
        </w:rPr>
      </w:pPr>
    </w:p>
    <w:p w14:paraId="084066C7" w14:textId="6E7AE117" w:rsidR="0091423D" w:rsidRPr="00B10F01" w:rsidRDefault="00660CD2"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3A4D8C40" wp14:editId="19867AA3">
                <wp:simplePos x="0" y="0"/>
                <wp:positionH relativeFrom="margin">
                  <wp:posOffset>4476750</wp:posOffset>
                </wp:positionH>
                <wp:positionV relativeFrom="paragraph">
                  <wp:posOffset>1339850</wp:posOffset>
                </wp:positionV>
                <wp:extent cx="1409700" cy="266700"/>
                <wp:effectExtent l="0" t="0" r="0" b="0"/>
                <wp:wrapNone/>
                <wp:docPr id="2946" name="Text Box 2946"/>
                <wp:cNvGraphicFramePr/>
                <a:graphic xmlns:a="http://schemas.openxmlformats.org/drawingml/2006/main">
                  <a:graphicData uri="http://schemas.microsoft.com/office/word/2010/wordprocessingShape">
                    <wps:wsp>
                      <wps:cNvSpPr txBox="1"/>
                      <wps:spPr>
                        <a:xfrm>
                          <a:off x="0" y="0"/>
                          <a:ext cx="1409700"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A6DFD49" w14:textId="56344D39" w:rsidR="00CF4BA6" w:rsidRDefault="00CF4BA6" w:rsidP="00CF5125">
                            <w:pPr>
                              <w:jc w:val="center"/>
                            </w:pPr>
                            <w:r>
                              <w:t>PVC TRUNKING PIPE</w:t>
                            </w:r>
                          </w:p>
                          <w:p w14:paraId="489AAD5D" w14:textId="77777777" w:rsidR="00CF4BA6" w:rsidRDefault="00CF4BA6"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4D8C40" id="Text Box 2946" o:spid="_x0000_s1029" type="#_x0000_t202" style="position:absolute;left:0;text-align:left;margin-left:352.5pt;margin-top:105.5pt;width:111pt;height:21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" fillcolor="white [3201]" stroked="f" strokeweight=".5pt">
                <v:textbox>
                  <w:txbxContent>
                    <w:p w14:paraId="5A6DFD49" w14:textId="56344D39" w:rsidR="00CF4BA6" w:rsidRDefault="00CF4BA6" w:rsidP="00CF5125">
                      <w:pPr>
                        <w:jc w:val="center"/>
                      </w:pPr>
                      <w:r>
                        <w:t>PVC TRUNKING PIPE</w:t>
                      </w:r>
                    </w:p>
                    <w:p w14:paraId="489AAD5D" w14:textId="77777777" w:rsidR="00CF4BA6" w:rsidRDefault="00CF4BA6" w:rsidP="00CF5125"/>
                  </w:txbxContent>
                </v:textbox>
                <w10:wrap anchorx="margin"/>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3C188FCF" wp14:editId="18E3D602">
                <wp:simplePos x="0" y="0"/>
                <wp:positionH relativeFrom="margin">
                  <wp:posOffset>2028825</wp:posOffset>
                </wp:positionH>
                <wp:positionV relativeFrom="paragraph">
                  <wp:posOffset>1263015</wp:posOffset>
                </wp:positionV>
                <wp:extent cx="1247775" cy="266700"/>
                <wp:effectExtent l="0" t="0" r="9525" b="0"/>
                <wp:wrapNone/>
                <wp:docPr id="2944" name="Text Box 2944"/>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FBE2357" w14:textId="4B2FA2C1" w:rsidR="00CF4BA6" w:rsidRDefault="00CF4BA6" w:rsidP="00CF5125">
                            <w:pPr>
                              <w:jc w:val="center"/>
                            </w:pPr>
                            <w:r>
                              <w:t>TORNADO NAIL</w:t>
                            </w:r>
                          </w:p>
                          <w:p w14:paraId="2C5E9487" w14:textId="77777777" w:rsidR="00CF4BA6" w:rsidRDefault="00CF4BA6"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188FCF" id="Text Box 2944" o:spid="_x0000_s1030" type="#_x0000_t202" style="position:absolute;left:0;text-align:left;margin-left:159.75pt;margin-top:99.45pt;width:98.25pt;height:21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" fillcolor="white [3201]" stroked="f" strokeweight=".5pt">
                <v:textbox>
                  <w:txbxContent>
                    <w:p w14:paraId="2FBE2357" w14:textId="4B2FA2C1" w:rsidR="00CF4BA6" w:rsidRDefault="00CF4BA6" w:rsidP="00CF5125">
                      <w:pPr>
                        <w:jc w:val="center"/>
                      </w:pPr>
                      <w:r>
                        <w:t>TORNADO NAIL</w:t>
                      </w:r>
                    </w:p>
                    <w:p w14:paraId="2C5E9487" w14:textId="77777777" w:rsidR="00CF4BA6" w:rsidRDefault="00CF4BA6" w:rsidP="00CF5125"/>
                  </w:txbxContent>
                </v:textbox>
                <w10:wrap anchorx="margin"/>
              </v:shape>
            </w:pict>
          </mc:Fallback>
        </mc:AlternateContent>
      </w:r>
      <w:r w:rsidR="00CF5125" w:rsidRPr="00B10F01">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13CB4B6C" wp14:editId="663BD89D">
                <wp:simplePos x="0" y="0"/>
                <wp:positionH relativeFrom="margin">
                  <wp:align>left</wp:align>
                </wp:positionH>
                <wp:positionV relativeFrom="paragraph">
                  <wp:posOffset>1263015</wp:posOffset>
                </wp:positionV>
                <wp:extent cx="1247775" cy="266700"/>
                <wp:effectExtent l="0" t="0" r="9525" b="0"/>
                <wp:wrapNone/>
                <wp:docPr id="30" name="Text Box 30"/>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BAF0B08" w14:textId="61A01E35" w:rsidR="00CF4BA6" w:rsidRDefault="00CF4BA6" w:rsidP="00CF5125">
                            <w:pPr>
                              <w:jc w:val="center"/>
                            </w:pPr>
                            <w:r>
                              <w:t>MEASURING TAPE</w:t>
                            </w:r>
                          </w:p>
                          <w:p w14:paraId="4546F305" w14:textId="77777777" w:rsidR="00CF4BA6" w:rsidRDefault="00CF4BA6"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CB4B6C" id="Text Box 30" o:spid="_x0000_s1031" type="#_x0000_t202" style="position:absolute;left:0;text-align:left;margin-left:0;margin-top:99.45pt;width:98.25pt;height:21pt;z-index:2516674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" fillcolor="white [3201]" stroked="f" strokeweight=".5pt">
                <v:textbox>
                  <w:txbxContent>
                    <w:p w14:paraId="3BAF0B08" w14:textId="61A01E35" w:rsidR="00CF4BA6" w:rsidRDefault="00CF4BA6" w:rsidP="00CF5125">
                      <w:pPr>
                        <w:jc w:val="center"/>
                      </w:pPr>
                      <w:r>
                        <w:t>MEASURING TAPE</w:t>
                      </w:r>
                    </w:p>
                    <w:p w14:paraId="4546F305" w14:textId="77777777" w:rsidR="00CF4BA6" w:rsidRDefault="00CF4BA6" w:rsidP="00CF5125"/>
                  </w:txbxContent>
                </v:textbox>
                <w10:wrap anchorx="margin"/>
              </v:shape>
            </w:pict>
          </mc:Fallback>
        </mc:AlternateContent>
      </w:r>
      <w:r w:rsidR="00CF5125" w:rsidRPr="00B10F01">
        <w:rPr>
          <w:rFonts w:ascii="Times New Roman" w:hAnsi="Times New Roman" w:cs="Times New Roman"/>
          <w:noProof/>
          <w:sz w:val="24"/>
          <w:szCs w:val="24"/>
        </w:rPr>
        <w:drawing>
          <wp:inline distT="0" distB="0" distL="0" distR="0" wp14:anchorId="150C248A" wp14:editId="038C6298">
            <wp:extent cx="1294677" cy="1143000"/>
            <wp:effectExtent l="0" t="0" r="127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eas.jpg"/>
                    <pic:cNvPicPr/>
                  </pic:nvPicPr>
                  <pic:blipFill>
                    <a:blip r:embed="rId38">
                      <a:extLst>
                        <a:ext uri="{28A0092B-C50C-407E-A947-70E740481C1C}">
                          <a14:useLocalDpi xmlns:a14="http://schemas.microsoft.com/office/drawing/2010/main" val="0"/>
                        </a:ext>
                      </a:extLst>
                    </a:blip>
                    <a:stretch>
                      <a:fillRect/>
                    </a:stretch>
                  </pic:blipFill>
                  <pic:spPr>
                    <a:xfrm>
                      <a:off x="0" y="0"/>
                      <a:ext cx="1304299" cy="1151495"/>
                    </a:xfrm>
                    <a:prstGeom prst="rect">
                      <a:avLst/>
                    </a:prstGeom>
                  </pic:spPr>
                </pic:pic>
              </a:graphicData>
            </a:graphic>
          </wp:inline>
        </w:drawing>
      </w:r>
      <w:r w:rsidR="00CF5125"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t xml:space="preserve">         </w:t>
      </w:r>
      <w:r w:rsidR="00CF5125" w:rsidRPr="00B10F01">
        <w:rPr>
          <w:rFonts w:ascii="Times New Roman" w:hAnsi="Times New Roman" w:cs="Times New Roman"/>
          <w:noProof/>
          <w:sz w:val="24"/>
          <w:szCs w:val="24"/>
        </w:rPr>
        <w:drawing>
          <wp:inline distT="0" distB="0" distL="0" distR="0" wp14:anchorId="2A85ACB1" wp14:editId="20EF1C01">
            <wp:extent cx="1285875" cy="12858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nail.jpg"/>
                    <pic:cNvPicPr/>
                  </pic:nvPicPr>
                  <pic:blipFill>
                    <a:blip r:embed="rId39">
                      <a:extLst>
                        <a:ext uri="{28A0092B-C50C-407E-A947-70E740481C1C}">
                          <a14:useLocalDpi xmlns:a14="http://schemas.microsoft.com/office/drawing/2010/main" val="0"/>
                        </a:ext>
                      </a:extLst>
                    </a:blip>
                    <a:stretch>
                      <a:fillRect/>
                    </a:stretch>
                  </pic:blipFill>
                  <pic:spPr>
                    <a:xfrm>
                      <a:off x="0" y="0"/>
                      <a:ext cx="1285875" cy="1285875"/>
                    </a:xfrm>
                    <a:prstGeom prst="rect">
                      <a:avLst/>
                    </a:prstGeom>
                  </pic:spPr>
                </pic:pic>
              </a:graphicData>
            </a:graphic>
          </wp:inline>
        </w:drawing>
      </w:r>
      <w:r w:rsidR="00CF5125" w:rsidRPr="00B10F01">
        <w:rPr>
          <w:rFonts w:ascii="Times New Roman" w:hAnsi="Times New Roman" w:cs="Times New Roman"/>
          <w:sz w:val="24"/>
          <w:szCs w:val="24"/>
        </w:rPr>
        <w:t xml:space="preserve">     </w:t>
      </w:r>
      <w:r w:rsidRPr="00B10F01">
        <w:rPr>
          <w:rFonts w:ascii="Times New Roman" w:hAnsi="Times New Roman" w:cs="Times New Roman"/>
          <w:sz w:val="24"/>
          <w:szCs w:val="24"/>
        </w:rPr>
        <w:t xml:space="preserve">                           </w:t>
      </w:r>
      <w:r w:rsidR="00CF5125" w:rsidRPr="00B10F01">
        <w:rPr>
          <w:rFonts w:ascii="Times New Roman" w:hAnsi="Times New Roman" w:cs="Times New Roman"/>
          <w:sz w:val="24"/>
          <w:szCs w:val="24"/>
        </w:rPr>
        <w:t xml:space="preserve"> </w:t>
      </w:r>
      <w:r w:rsidR="00CF5125" w:rsidRPr="00B10F01">
        <w:rPr>
          <w:rFonts w:ascii="Times New Roman" w:hAnsi="Times New Roman" w:cs="Times New Roman"/>
          <w:noProof/>
          <w:sz w:val="24"/>
          <w:szCs w:val="24"/>
        </w:rPr>
        <w:drawing>
          <wp:inline distT="0" distB="0" distL="0" distR="0" wp14:anchorId="66E78E45" wp14:editId="385662B5">
            <wp:extent cx="1190625" cy="1190625"/>
            <wp:effectExtent l="0" t="0" r="9525" b="9525"/>
            <wp:docPr id="2945" name="Picture 2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5" name="pvc.jpg"/>
                    <pic:cNvPicPr/>
                  </pic:nvPicPr>
                  <pic:blipFill>
                    <a:blip r:embed="rId40">
                      <a:extLst>
                        <a:ext uri="{28A0092B-C50C-407E-A947-70E740481C1C}">
                          <a14:useLocalDpi xmlns:a14="http://schemas.microsoft.com/office/drawing/2010/main" val="0"/>
                        </a:ext>
                      </a:extLst>
                    </a:blip>
                    <a:stretch>
                      <a:fillRect/>
                    </a:stretch>
                  </pic:blipFill>
                  <pic:spPr>
                    <a:xfrm>
                      <a:off x="0" y="0"/>
                      <a:ext cx="1190625" cy="1190625"/>
                    </a:xfrm>
                    <a:prstGeom prst="rect">
                      <a:avLst/>
                    </a:prstGeom>
                  </pic:spPr>
                </pic:pic>
              </a:graphicData>
            </a:graphic>
          </wp:inline>
        </w:drawing>
      </w:r>
      <w:r w:rsidR="00CF5125" w:rsidRPr="00B10F01">
        <w:rPr>
          <w:rFonts w:ascii="Times New Roman" w:hAnsi="Times New Roman" w:cs="Times New Roman"/>
          <w:sz w:val="24"/>
          <w:szCs w:val="24"/>
        </w:rPr>
        <w:t xml:space="preserve">  </w:t>
      </w:r>
    </w:p>
    <w:p w14:paraId="6A413257" w14:textId="4C4E2F56" w:rsidR="0091423D" w:rsidRPr="00B10F01" w:rsidRDefault="0091423D" w:rsidP="00167D44">
      <w:pPr>
        <w:tabs>
          <w:tab w:val="left" w:pos="1500"/>
        </w:tabs>
        <w:spacing w:line="480" w:lineRule="auto"/>
        <w:jc w:val="both"/>
        <w:rPr>
          <w:rFonts w:ascii="Times New Roman" w:hAnsi="Times New Roman" w:cs="Times New Roman"/>
          <w:sz w:val="24"/>
          <w:szCs w:val="24"/>
        </w:rPr>
      </w:pPr>
    </w:p>
    <w:p w14:paraId="6235117D" w14:textId="77777777" w:rsidR="0091423D" w:rsidRPr="00B10F01" w:rsidRDefault="0091423D" w:rsidP="00167D44">
      <w:pPr>
        <w:tabs>
          <w:tab w:val="left" w:pos="1500"/>
        </w:tabs>
        <w:spacing w:line="480" w:lineRule="auto"/>
        <w:jc w:val="both"/>
        <w:rPr>
          <w:rFonts w:ascii="Times New Roman" w:hAnsi="Times New Roman" w:cs="Times New Roman"/>
          <w:sz w:val="24"/>
          <w:szCs w:val="24"/>
        </w:rPr>
      </w:pPr>
    </w:p>
    <w:p w14:paraId="28ECD91B" w14:textId="2CB696C0" w:rsidR="0091423D" w:rsidRPr="00B10F01" w:rsidRDefault="00660CD2"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6396B847" wp14:editId="7FA04DC4">
                <wp:simplePos x="0" y="0"/>
                <wp:positionH relativeFrom="margin">
                  <wp:posOffset>4171315</wp:posOffset>
                </wp:positionH>
                <wp:positionV relativeFrom="paragraph">
                  <wp:posOffset>1135380</wp:posOffset>
                </wp:positionV>
                <wp:extent cx="1076325" cy="266700"/>
                <wp:effectExtent l="0" t="0" r="9525" b="0"/>
                <wp:wrapNone/>
                <wp:docPr id="2949" name="Text Box 2949"/>
                <wp:cNvGraphicFramePr/>
                <a:graphic xmlns:a="http://schemas.openxmlformats.org/drawingml/2006/main">
                  <a:graphicData uri="http://schemas.microsoft.com/office/word/2010/wordprocessingShape">
                    <wps:wsp>
                      <wps:cNvSpPr txBox="1"/>
                      <wps:spPr>
                        <a:xfrm>
                          <a:off x="0" y="0"/>
                          <a:ext cx="107632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535CE41" w14:textId="26AEEA7A" w:rsidR="00CF4BA6" w:rsidRDefault="00CF4BA6" w:rsidP="0091423D">
                            <w:pPr>
                              <w:jc w:val="center"/>
                            </w:pPr>
                            <w:r>
                              <w:t>SCREW DRIVER</w:t>
                            </w:r>
                          </w:p>
                          <w:p w14:paraId="2C3696AA" w14:textId="77777777" w:rsidR="00CF4BA6" w:rsidRDefault="00CF4BA6" w:rsidP="0091423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96B847" id="Text Box 2949" o:spid="_x0000_s1032" type="#_x0000_t202" style="position:absolute;left:0;text-align:left;margin-left:328.45pt;margin-top:89.4pt;width:84.75pt;height:21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" fillcolor="white [3201]" stroked="f" strokeweight=".5pt">
                <v:textbox>
                  <w:txbxContent>
                    <w:p w14:paraId="7535CE41" w14:textId="26AEEA7A" w:rsidR="00CF4BA6" w:rsidRDefault="00CF4BA6" w:rsidP="0091423D">
                      <w:pPr>
                        <w:jc w:val="center"/>
                      </w:pPr>
                      <w:r>
                        <w:t>SCREW DRIVER</w:t>
                      </w:r>
                    </w:p>
                    <w:p w14:paraId="2C3696AA" w14:textId="77777777" w:rsidR="00CF4BA6" w:rsidRDefault="00CF4BA6" w:rsidP="0091423D"/>
                  </w:txbxContent>
                </v:textbox>
                <w10:wrap anchorx="margin"/>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3F20F4AB" wp14:editId="73C20E87">
                <wp:simplePos x="0" y="0"/>
                <wp:positionH relativeFrom="margin">
                  <wp:posOffset>447675</wp:posOffset>
                </wp:positionH>
                <wp:positionV relativeFrom="paragraph">
                  <wp:posOffset>1146175</wp:posOffset>
                </wp:positionV>
                <wp:extent cx="1076325" cy="266700"/>
                <wp:effectExtent l="0" t="0" r="9525" b="0"/>
                <wp:wrapNone/>
                <wp:docPr id="28" name="Text Box 28"/>
                <wp:cNvGraphicFramePr/>
                <a:graphic xmlns:a="http://schemas.openxmlformats.org/drawingml/2006/main">
                  <a:graphicData uri="http://schemas.microsoft.com/office/word/2010/wordprocessingShape">
                    <wps:wsp>
                      <wps:cNvSpPr txBox="1"/>
                      <wps:spPr>
                        <a:xfrm>
                          <a:off x="0" y="0"/>
                          <a:ext cx="107632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8DA9B5C" w14:textId="7F49E665" w:rsidR="00CF4BA6" w:rsidRDefault="00CF4BA6" w:rsidP="0091423D">
                            <w:pPr>
                              <w:jc w:val="center"/>
                            </w:pPr>
                            <w:r>
                              <w:t>BLACK SCREW</w:t>
                            </w:r>
                          </w:p>
                          <w:p w14:paraId="0586F0C4" w14:textId="77777777" w:rsidR="00CF4BA6" w:rsidRDefault="00CF4BA6" w:rsidP="0091423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20F4AB" id="Text Box 28" o:spid="_x0000_s1033" type="#_x0000_t202" style="position:absolute;left:0;text-align:left;margin-left:35.25pt;margin-top:90.25pt;width:84.75pt;height:21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" fillcolor="white [3201]" stroked="f" strokeweight=".5pt">
                <v:textbox>
                  <w:txbxContent>
                    <w:p w14:paraId="48DA9B5C" w14:textId="7F49E665" w:rsidR="00CF4BA6" w:rsidRDefault="00CF4BA6" w:rsidP="0091423D">
                      <w:pPr>
                        <w:jc w:val="center"/>
                      </w:pPr>
                      <w:r>
                        <w:t>BLACK SCREW</w:t>
                      </w:r>
                    </w:p>
                    <w:p w14:paraId="0586F0C4" w14:textId="77777777" w:rsidR="00CF4BA6" w:rsidRDefault="00CF4BA6" w:rsidP="0091423D"/>
                  </w:txbxContent>
                </v:textbox>
                <w10:wrap anchorx="margin"/>
              </v:shape>
            </w:pict>
          </mc:Fallback>
        </mc:AlternateContent>
      </w:r>
      <w:r w:rsidRPr="00B10F01">
        <w:rPr>
          <w:rFonts w:ascii="Times New Roman" w:hAnsi="Times New Roman" w:cs="Times New Roman"/>
          <w:sz w:val="24"/>
          <w:szCs w:val="24"/>
        </w:rPr>
        <w:t xml:space="preserve">                </w:t>
      </w:r>
      <w:r w:rsidR="0091423D" w:rsidRPr="00B10F01">
        <w:rPr>
          <w:rFonts w:ascii="Times New Roman" w:hAnsi="Times New Roman" w:cs="Times New Roman"/>
          <w:noProof/>
          <w:sz w:val="24"/>
          <w:szCs w:val="24"/>
        </w:rPr>
        <w:drawing>
          <wp:inline distT="0" distB="0" distL="0" distR="0" wp14:anchorId="21519B7B" wp14:editId="52C679C6">
            <wp:extent cx="1229967" cy="1047750"/>
            <wp:effectExtent l="0" t="0" r="889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lack screw.jpg"/>
                    <pic:cNvPicPr/>
                  </pic:nvPicPr>
                  <pic:blipFill>
                    <a:blip r:embed="rId41">
                      <a:extLst>
                        <a:ext uri="{28A0092B-C50C-407E-A947-70E740481C1C}">
                          <a14:useLocalDpi xmlns:a14="http://schemas.microsoft.com/office/drawing/2010/main" val="0"/>
                        </a:ext>
                      </a:extLst>
                    </a:blip>
                    <a:stretch>
                      <a:fillRect/>
                    </a:stretch>
                  </pic:blipFill>
                  <pic:spPr>
                    <a:xfrm flipH="1">
                      <a:off x="0" y="0"/>
                      <a:ext cx="1241290" cy="1057395"/>
                    </a:xfrm>
                    <a:prstGeom prst="rect">
                      <a:avLst/>
                    </a:prstGeom>
                  </pic:spPr>
                </pic:pic>
              </a:graphicData>
            </a:graphic>
          </wp:inline>
        </w:drawing>
      </w:r>
      <w:r w:rsidR="0091423D" w:rsidRPr="00B10F01">
        <w:rPr>
          <w:rFonts w:ascii="Times New Roman" w:hAnsi="Times New Roman" w:cs="Times New Roman"/>
          <w:sz w:val="24"/>
          <w:szCs w:val="24"/>
        </w:rPr>
        <w:t xml:space="preserve">      </w:t>
      </w:r>
      <w:r w:rsidRPr="00B10F01">
        <w:rPr>
          <w:rFonts w:ascii="Times New Roman" w:hAnsi="Times New Roman" w:cs="Times New Roman"/>
          <w:sz w:val="24"/>
          <w:szCs w:val="24"/>
        </w:rPr>
        <w:t xml:space="preserve">                                          </w:t>
      </w:r>
      <w:r w:rsidR="0091423D" w:rsidRPr="00B10F01">
        <w:rPr>
          <w:rFonts w:ascii="Times New Roman" w:hAnsi="Times New Roman" w:cs="Times New Roman"/>
          <w:sz w:val="24"/>
          <w:szCs w:val="24"/>
        </w:rPr>
        <w:t xml:space="preserve">     </w:t>
      </w:r>
      <w:r w:rsidR="0091423D" w:rsidRPr="00B10F01">
        <w:rPr>
          <w:rFonts w:ascii="Times New Roman" w:hAnsi="Times New Roman" w:cs="Times New Roman"/>
          <w:noProof/>
          <w:sz w:val="24"/>
          <w:szCs w:val="24"/>
        </w:rPr>
        <w:drawing>
          <wp:inline distT="0" distB="0" distL="0" distR="0" wp14:anchorId="6051A154" wp14:editId="5852A2A1">
            <wp:extent cx="1616804" cy="1075910"/>
            <wp:effectExtent l="0" t="0" r="2540" b="0"/>
            <wp:docPr id="2948" name="Picture 2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8" name="screw driver.jpg"/>
                    <pic:cNvPicPr/>
                  </pic:nvPicPr>
                  <pic:blipFill>
                    <a:blip r:embed="rId42">
                      <a:extLst>
                        <a:ext uri="{28A0092B-C50C-407E-A947-70E740481C1C}">
                          <a14:useLocalDpi xmlns:a14="http://schemas.microsoft.com/office/drawing/2010/main" val="0"/>
                        </a:ext>
                      </a:extLst>
                    </a:blip>
                    <a:stretch>
                      <a:fillRect/>
                    </a:stretch>
                  </pic:blipFill>
                  <pic:spPr>
                    <a:xfrm>
                      <a:off x="0" y="0"/>
                      <a:ext cx="1646877" cy="1095922"/>
                    </a:xfrm>
                    <a:prstGeom prst="rect">
                      <a:avLst/>
                    </a:prstGeom>
                  </pic:spPr>
                </pic:pic>
              </a:graphicData>
            </a:graphic>
          </wp:inline>
        </w:drawing>
      </w:r>
    </w:p>
    <w:p w14:paraId="6E92FF1E" w14:textId="692A3FB2" w:rsidR="004C66D6" w:rsidRPr="00B10F01" w:rsidRDefault="00CF5125"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 xml:space="preserve">   </w:t>
      </w:r>
    </w:p>
    <w:p w14:paraId="3D7777CE" w14:textId="77777777" w:rsidR="004C66D6" w:rsidRPr="00B10F01" w:rsidRDefault="004C66D6" w:rsidP="00167D44">
      <w:pPr>
        <w:spacing w:line="480" w:lineRule="auto"/>
        <w:jc w:val="both"/>
        <w:rPr>
          <w:rFonts w:ascii="Times New Roman" w:hAnsi="Times New Roman" w:cs="Times New Roman"/>
          <w:sz w:val="24"/>
          <w:szCs w:val="24"/>
        </w:rPr>
      </w:pPr>
    </w:p>
    <w:p w14:paraId="35F1A62B" w14:textId="77777777" w:rsidR="004C66D6" w:rsidRPr="00B10F01" w:rsidRDefault="004C66D6" w:rsidP="00167D44">
      <w:pPr>
        <w:spacing w:line="480" w:lineRule="auto"/>
        <w:jc w:val="both"/>
        <w:rPr>
          <w:rFonts w:ascii="Times New Roman" w:hAnsi="Times New Roman" w:cs="Times New Roman"/>
          <w:sz w:val="24"/>
          <w:szCs w:val="24"/>
        </w:rPr>
      </w:pPr>
    </w:p>
    <w:p w14:paraId="315B0FE9" w14:textId="77777777" w:rsidR="00F05617" w:rsidRDefault="00F05617" w:rsidP="00167D44">
      <w:pPr>
        <w:spacing w:line="480" w:lineRule="auto"/>
        <w:jc w:val="both"/>
        <w:rPr>
          <w:rFonts w:ascii="Times New Roman" w:hAnsi="Times New Roman" w:cs="Times New Roman"/>
          <w:sz w:val="24"/>
          <w:szCs w:val="24"/>
        </w:rPr>
      </w:pPr>
    </w:p>
    <w:p w14:paraId="6DD5CB61" w14:textId="1AAC1484" w:rsidR="004C66D6" w:rsidRPr="00F05617" w:rsidRDefault="004C66D6" w:rsidP="002F519F">
      <w:pPr>
        <w:pStyle w:val="Heading1"/>
        <w:numPr>
          <w:ilvl w:val="0"/>
          <w:numId w:val="0"/>
        </w:numPr>
        <w:tabs>
          <w:tab w:val="left" w:pos="4320"/>
        </w:tabs>
        <w:spacing w:line="480" w:lineRule="auto"/>
        <w:jc w:val="center"/>
        <w:rPr>
          <w:rFonts w:ascii="Times New Roman" w:hAnsi="Times New Roman" w:cs="Times New Roman"/>
          <w:color w:val="000000" w:themeColor="text1"/>
          <w:sz w:val="24"/>
          <w:szCs w:val="24"/>
        </w:rPr>
      </w:pPr>
      <w:bookmarkStart w:id="152" w:name="_Toc201814193"/>
      <w:bookmarkStart w:id="153" w:name="_Toc203731035"/>
      <w:r w:rsidRPr="00F05617">
        <w:rPr>
          <w:rFonts w:ascii="Times New Roman" w:hAnsi="Times New Roman" w:cs="Times New Roman"/>
          <w:color w:val="000000" w:themeColor="text1"/>
          <w:sz w:val="24"/>
          <w:szCs w:val="24"/>
        </w:rPr>
        <w:lastRenderedPageBreak/>
        <w:t>APPENDIX II</w:t>
      </w:r>
      <w:bookmarkEnd w:id="152"/>
      <w:bookmarkEnd w:id="153"/>
    </w:p>
    <w:p w14:paraId="1F343786" w14:textId="639FD859" w:rsidR="004C66D6" w:rsidRPr="00B10F01" w:rsidRDefault="004C66D6" w:rsidP="00167D44">
      <w:pPr>
        <w:spacing w:after="0" w:line="480" w:lineRule="auto"/>
        <w:jc w:val="both"/>
        <w:rPr>
          <w:rFonts w:ascii="Times New Roman" w:hAnsi="Times New Roman" w:cs="Times New Roman"/>
          <w:sz w:val="24"/>
          <w:szCs w:val="24"/>
        </w:rPr>
      </w:pPr>
      <w:r w:rsidRPr="00B10F01">
        <w:rPr>
          <w:rFonts w:ascii="Times New Roman" w:hAnsi="Times New Roman" w:cs="Times New Roman"/>
          <w:sz w:val="24"/>
          <w:szCs w:val="24"/>
        </w:rPr>
        <w:t>BILL OF ENGINEERING AND MEASUREMENT EVALUATION (BEME)</w:t>
      </w:r>
    </w:p>
    <w:tbl>
      <w:tblPr>
        <w:tblStyle w:val="TableGrid"/>
        <w:tblW w:w="9445" w:type="dxa"/>
        <w:tblLook w:val="04A0" w:firstRow="1" w:lastRow="0" w:firstColumn="1" w:lastColumn="0" w:noHBand="0" w:noVBand="1"/>
      </w:tblPr>
      <w:tblGrid>
        <w:gridCol w:w="803"/>
        <w:gridCol w:w="4022"/>
        <w:gridCol w:w="1166"/>
        <w:gridCol w:w="1750"/>
        <w:gridCol w:w="1704"/>
      </w:tblGrid>
      <w:tr w:rsidR="00416442" w:rsidRPr="00B10F01" w14:paraId="019FEE36" w14:textId="5CB7F3C0" w:rsidTr="009064C5">
        <w:trPr>
          <w:trHeight w:val="546"/>
        </w:trPr>
        <w:tc>
          <w:tcPr>
            <w:tcW w:w="803" w:type="dxa"/>
          </w:tcPr>
          <w:p w14:paraId="3B228D9B" w14:textId="5A272A9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S/N</w:t>
            </w:r>
          </w:p>
        </w:tc>
        <w:tc>
          <w:tcPr>
            <w:tcW w:w="4022" w:type="dxa"/>
          </w:tcPr>
          <w:p w14:paraId="379F4EDF" w14:textId="6EE609E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MATERIAL</w:t>
            </w:r>
          </w:p>
        </w:tc>
        <w:tc>
          <w:tcPr>
            <w:tcW w:w="1166" w:type="dxa"/>
          </w:tcPr>
          <w:p w14:paraId="75A19980" w14:textId="0A17182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UNIT</w:t>
            </w:r>
          </w:p>
        </w:tc>
        <w:tc>
          <w:tcPr>
            <w:tcW w:w="1750" w:type="dxa"/>
          </w:tcPr>
          <w:p w14:paraId="538AB132" w14:textId="3E3459B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COST/UNIT</w:t>
            </w:r>
            <w:r w:rsidR="009064C5" w:rsidRPr="00B10F01">
              <w:rPr>
                <w:rFonts w:ascii="Times New Roman" w:hAnsi="Times New Roman" w:cs="Times New Roman"/>
                <w:sz w:val="24"/>
                <w:szCs w:val="24"/>
              </w:rPr>
              <w:t>(#)</w:t>
            </w:r>
          </w:p>
        </w:tc>
        <w:tc>
          <w:tcPr>
            <w:tcW w:w="1704" w:type="dxa"/>
          </w:tcPr>
          <w:p w14:paraId="0ABCA202" w14:textId="6E103DB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AMOUNT</w:t>
            </w:r>
            <w:r w:rsidR="009064C5" w:rsidRPr="00B10F01">
              <w:rPr>
                <w:rFonts w:ascii="Times New Roman" w:hAnsi="Times New Roman" w:cs="Times New Roman"/>
                <w:sz w:val="24"/>
                <w:szCs w:val="24"/>
              </w:rPr>
              <w:t xml:space="preserve"> (#)</w:t>
            </w:r>
          </w:p>
        </w:tc>
      </w:tr>
      <w:tr w:rsidR="00416442" w:rsidRPr="00B10F01" w14:paraId="4B9389A0" w14:textId="10CA8859" w:rsidTr="009064C5">
        <w:trPr>
          <w:trHeight w:val="546"/>
        </w:trPr>
        <w:tc>
          <w:tcPr>
            <w:tcW w:w="803" w:type="dxa"/>
          </w:tcPr>
          <w:p w14:paraId="6F824C08" w14:textId="5A5DF78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4022" w:type="dxa"/>
          </w:tcPr>
          <w:p w14:paraId="74ABB482" w14:textId="1F026E5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WATT SOLAR PANEL</w:t>
            </w:r>
          </w:p>
        </w:tc>
        <w:tc>
          <w:tcPr>
            <w:tcW w:w="1166" w:type="dxa"/>
          </w:tcPr>
          <w:p w14:paraId="7A38D04A" w14:textId="217D168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709BAAD4" w14:textId="0DF56B0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0,000</w:t>
            </w:r>
          </w:p>
        </w:tc>
        <w:tc>
          <w:tcPr>
            <w:tcW w:w="1704" w:type="dxa"/>
          </w:tcPr>
          <w:p w14:paraId="1EF58246" w14:textId="4504754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0,000</w:t>
            </w:r>
          </w:p>
        </w:tc>
      </w:tr>
      <w:tr w:rsidR="00416442" w:rsidRPr="00B10F01" w14:paraId="6125086E" w14:textId="7DD14A77" w:rsidTr="009064C5">
        <w:trPr>
          <w:trHeight w:val="546"/>
        </w:trPr>
        <w:tc>
          <w:tcPr>
            <w:tcW w:w="803" w:type="dxa"/>
          </w:tcPr>
          <w:p w14:paraId="7613A2ED" w14:textId="61EDF9C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4022" w:type="dxa"/>
          </w:tcPr>
          <w:p w14:paraId="6A5E5C33" w14:textId="0C0920D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A MPPT SOLAR CHARGE CONTROLLER</w:t>
            </w:r>
          </w:p>
        </w:tc>
        <w:tc>
          <w:tcPr>
            <w:tcW w:w="1166" w:type="dxa"/>
          </w:tcPr>
          <w:p w14:paraId="41040557" w14:textId="69B1FF2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524DBB43" w14:textId="1B16881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5,000</w:t>
            </w:r>
          </w:p>
        </w:tc>
        <w:tc>
          <w:tcPr>
            <w:tcW w:w="1704" w:type="dxa"/>
          </w:tcPr>
          <w:p w14:paraId="0B15DF52" w14:textId="3BB6927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5,000</w:t>
            </w:r>
          </w:p>
        </w:tc>
      </w:tr>
      <w:tr w:rsidR="00416442" w:rsidRPr="00B10F01" w14:paraId="73D11FB8" w14:textId="08D33275" w:rsidTr="009064C5">
        <w:trPr>
          <w:trHeight w:val="546"/>
        </w:trPr>
        <w:tc>
          <w:tcPr>
            <w:tcW w:w="803" w:type="dxa"/>
          </w:tcPr>
          <w:p w14:paraId="64C15447" w14:textId="0193BA7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w:t>
            </w:r>
          </w:p>
        </w:tc>
        <w:tc>
          <w:tcPr>
            <w:tcW w:w="4022" w:type="dxa"/>
          </w:tcPr>
          <w:p w14:paraId="67CB0C58" w14:textId="38AA1C1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0A PWM SOLAR CHARGE CONTROLLER</w:t>
            </w:r>
          </w:p>
        </w:tc>
        <w:tc>
          <w:tcPr>
            <w:tcW w:w="1166" w:type="dxa"/>
          </w:tcPr>
          <w:p w14:paraId="73A58307" w14:textId="6C95B5D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FA0956F" w14:textId="4A6E95F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0,000</w:t>
            </w:r>
          </w:p>
        </w:tc>
        <w:tc>
          <w:tcPr>
            <w:tcW w:w="1704" w:type="dxa"/>
          </w:tcPr>
          <w:p w14:paraId="3E91A0C3" w14:textId="51C90BE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0,000</w:t>
            </w:r>
          </w:p>
        </w:tc>
      </w:tr>
      <w:tr w:rsidR="00416442" w:rsidRPr="00B10F01" w14:paraId="53F34B87" w14:textId="17D1D532" w:rsidTr="009064C5">
        <w:trPr>
          <w:trHeight w:val="546"/>
        </w:trPr>
        <w:tc>
          <w:tcPr>
            <w:tcW w:w="803" w:type="dxa"/>
          </w:tcPr>
          <w:p w14:paraId="38BACF9A" w14:textId="1B65D83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w:t>
            </w:r>
          </w:p>
        </w:tc>
        <w:tc>
          <w:tcPr>
            <w:tcW w:w="4022" w:type="dxa"/>
          </w:tcPr>
          <w:p w14:paraId="71BB273A" w14:textId="2C230D6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A LOCAL MADE PWM SOLAR CHARGE CONTROLLER</w:t>
            </w:r>
          </w:p>
        </w:tc>
        <w:tc>
          <w:tcPr>
            <w:tcW w:w="1166" w:type="dxa"/>
          </w:tcPr>
          <w:p w14:paraId="33DCC592" w14:textId="466E921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3794424A" w14:textId="0F7C21D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0,000</w:t>
            </w:r>
          </w:p>
        </w:tc>
        <w:tc>
          <w:tcPr>
            <w:tcW w:w="1704" w:type="dxa"/>
          </w:tcPr>
          <w:p w14:paraId="4DBFD8F7" w14:textId="55293D7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0,000</w:t>
            </w:r>
          </w:p>
        </w:tc>
      </w:tr>
      <w:tr w:rsidR="00416442" w:rsidRPr="00B10F01" w14:paraId="741A6ECE" w14:textId="7DDBA00B" w:rsidTr="009064C5">
        <w:trPr>
          <w:trHeight w:val="546"/>
        </w:trPr>
        <w:tc>
          <w:tcPr>
            <w:tcW w:w="803" w:type="dxa"/>
          </w:tcPr>
          <w:p w14:paraId="37A5650B" w14:textId="2D23FC5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w:t>
            </w:r>
          </w:p>
        </w:tc>
        <w:tc>
          <w:tcPr>
            <w:tcW w:w="4022" w:type="dxa"/>
          </w:tcPr>
          <w:p w14:paraId="5F221928" w14:textId="4B304F4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A KNIFE SWITCH CHANGE OVER</w:t>
            </w:r>
          </w:p>
        </w:tc>
        <w:tc>
          <w:tcPr>
            <w:tcW w:w="1166" w:type="dxa"/>
          </w:tcPr>
          <w:p w14:paraId="3A2BFC48" w14:textId="1AE735D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447A2D73" w14:textId="282BDBC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c>
          <w:tcPr>
            <w:tcW w:w="1704" w:type="dxa"/>
          </w:tcPr>
          <w:p w14:paraId="1E2E5FB5" w14:textId="1862BD1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r>
      <w:tr w:rsidR="00416442" w:rsidRPr="00B10F01" w14:paraId="78F44567" w14:textId="715692F6" w:rsidTr="009064C5">
        <w:trPr>
          <w:trHeight w:val="546"/>
        </w:trPr>
        <w:tc>
          <w:tcPr>
            <w:tcW w:w="803" w:type="dxa"/>
          </w:tcPr>
          <w:p w14:paraId="3519BCB0" w14:textId="589546F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6</w:t>
            </w:r>
          </w:p>
        </w:tc>
        <w:tc>
          <w:tcPr>
            <w:tcW w:w="4022" w:type="dxa"/>
          </w:tcPr>
          <w:p w14:paraId="37687C7C" w14:textId="5D25B29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LITHIUM ION BATTERIES</w:t>
            </w:r>
          </w:p>
        </w:tc>
        <w:tc>
          <w:tcPr>
            <w:tcW w:w="1166" w:type="dxa"/>
          </w:tcPr>
          <w:p w14:paraId="3E7C8500" w14:textId="443E91B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w:t>
            </w:r>
          </w:p>
        </w:tc>
        <w:tc>
          <w:tcPr>
            <w:tcW w:w="1750" w:type="dxa"/>
          </w:tcPr>
          <w:p w14:paraId="4A0736AD" w14:textId="018CBA0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0</w:t>
            </w:r>
          </w:p>
        </w:tc>
        <w:tc>
          <w:tcPr>
            <w:tcW w:w="1704" w:type="dxa"/>
          </w:tcPr>
          <w:p w14:paraId="11C97759" w14:textId="7A5C994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000</w:t>
            </w:r>
          </w:p>
        </w:tc>
      </w:tr>
      <w:tr w:rsidR="00416442" w:rsidRPr="00B10F01" w14:paraId="69957437" w14:textId="34E53F69" w:rsidTr="009064C5">
        <w:trPr>
          <w:trHeight w:val="546"/>
        </w:trPr>
        <w:tc>
          <w:tcPr>
            <w:tcW w:w="803" w:type="dxa"/>
          </w:tcPr>
          <w:p w14:paraId="4E1789D6" w14:textId="71D0B61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w:t>
            </w:r>
          </w:p>
        </w:tc>
        <w:tc>
          <w:tcPr>
            <w:tcW w:w="4022" w:type="dxa"/>
          </w:tcPr>
          <w:p w14:paraId="780FB5AC" w14:textId="175D915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 WATTS INVERTER</w:t>
            </w:r>
          </w:p>
        </w:tc>
        <w:tc>
          <w:tcPr>
            <w:tcW w:w="1166" w:type="dxa"/>
          </w:tcPr>
          <w:p w14:paraId="0DB98D03" w14:textId="127C92D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2635394" w14:textId="3E38D3F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0,000</w:t>
            </w:r>
          </w:p>
        </w:tc>
        <w:tc>
          <w:tcPr>
            <w:tcW w:w="1704" w:type="dxa"/>
          </w:tcPr>
          <w:p w14:paraId="578A240A" w14:textId="6FE57FD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0,000</w:t>
            </w:r>
          </w:p>
        </w:tc>
      </w:tr>
      <w:tr w:rsidR="00416442" w:rsidRPr="00B10F01" w14:paraId="73F729AC" w14:textId="7BC6C69F" w:rsidTr="009064C5">
        <w:trPr>
          <w:trHeight w:val="546"/>
        </w:trPr>
        <w:tc>
          <w:tcPr>
            <w:tcW w:w="803" w:type="dxa"/>
          </w:tcPr>
          <w:p w14:paraId="533A4432" w14:textId="6C06A88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w:t>
            </w:r>
          </w:p>
        </w:tc>
        <w:tc>
          <w:tcPr>
            <w:tcW w:w="4022" w:type="dxa"/>
          </w:tcPr>
          <w:p w14:paraId="7D570D80" w14:textId="054E3AC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3A SOCKET OUTLET</w:t>
            </w:r>
          </w:p>
        </w:tc>
        <w:tc>
          <w:tcPr>
            <w:tcW w:w="1166" w:type="dxa"/>
          </w:tcPr>
          <w:p w14:paraId="0FADD174" w14:textId="30BCE92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1A48FCA0" w14:textId="252820B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c>
          <w:tcPr>
            <w:tcW w:w="1704" w:type="dxa"/>
          </w:tcPr>
          <w:p w14:paraId="7D10436A" w14:textId="74995ED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r>
      <w:tr w:rsidR="00416442" w:rsidRPr="00B10F01" w14:paraId="2C79725D" w14:textId="155272DE" w:rsidTr="009064C5">
        <w:trPr>
          <w:trHeight w:val="546"/>
        </w:trPr>
        <w:tc>
          <w:tcPr>
            <w:tcW w:w="803" w:type="dxa"/>
          </w:tcPr>
          <w:p w14:paraId="40603722" w14:textId="4A251E4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w:t>
            </w:r>
          </w:p>
        </w:tc>
        <w:tc>
          <w:tcPr>
            <w:tcW w:w="4022" w:type="dxa"/>
          </w:tcPr>
          <w:p w14:paraId="462FF7AE" w14:textId="55DAD96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 BY 3 PATRESS</w:t>
            </w:r>
          </w:p>
        </w:tc>
        <w:tc>
          <w:tcPr>
            <w:tcW w:w="1166" w:type="dxa"/>
          </w:tcPr>
          <w:p w14:paraId="393DB05E" w14:textId="5A49BDC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0EA3DE0B" w14:textId="0F7AF31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c>
          <w:tcPr>
            <w:tcW w:w="1704" w:type="dxa"/>
          </w:tcPr>
          <w:p w14:paraId="3F8A01F2" w14:textId="0446FCF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r>
      <w:tr w:rsidR="00416442" w:rsidRPr="00B10F01" w14:paraId="7B5E5F6C" w14:textId="77325A87" w:rsidTr="009064C5">
        <w:trPr>
          <w:trHeight w:val="546"/>
        </w:trPr>
        <w:tc>
          <w:tcPr>
            <w:tcW w:w="803" w:type="dxa"/>
          </w:tcPr>
          <w:p w14:paraId="49784672" w14:textId="6E7F9D2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w:t>
            </w:r>
          </w:p>
        </w:tc>
        <w:tc>
          <w:tcPr>
            <w:tcW w:w="4022" w:type="dxa"/>
          </w:tcPr>
          <w:p w14:paraId="263367BF" w14:textId="7AB502FE"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LAMPHOLDER</w:t>
            </w:r>
          </w:p>
        </w:tc>
        <w:tc>
          <w:tcPr>
            <w:tcW w:w="1166" w:type="dxa"/>
          </w:tcPr>
          <w:p w14:paraId="1D1FC62F" w14:textId="5483D96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1750" w:type="dxa"/>
          </w:tcPr>
          <w:p w14:paraId="6702AA9A" w14:textId="7ACD0D4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6C57B241" w14:textId="32629E1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r>
      <w:tr w:rsidR="00416442" w:rsidRPr="00B10F01" w14:paraId="67ABB403" w14:textId="4C055128" w:rsidTr="009064C5">
        <w:trPr>
          <w:trHeight w:val="546"/>
        </w:trPr>
        <w:tc>
          <w:tcPr>
            <w:tcW w:w="803" w:type="dxa"/>
          </w:tcPr>
          <w:p w14:paraId="03B572F6" w14:textId="4125D4B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1</w:t>
            </w:r>
          </w:p>
        </w:tc>
        <w:tc>
          <w:tcPr>
            <w:tcW w:w="4022" w:type="dxa"/>
          </w:tcPr>
          <w:p w14:paraId="6307FE4A" w14:textId="0998FC97"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W LED BULB</w:t>
            </w:r>
          </w:p>
        </w:tc>
        <w:tc>
          <w:tcPr>
            <w:tcW w:w="1166" w:type="dxa"/>
          </w:tcPr>
          <w:p w14:paraId="44B33C31" w14:textId="39E4769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1750" w:type="dxa"/>
          </w:tcPr>
          <w:p w14:paraId="2B18FF71" w14:textId="2782442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c>
          <w:tcPr>
            <w:tcW w:w="1704" w:type="dxa"/>
          </w:tcPr>
          <w:p w14:paraId="790C4B25" w14:textId="5A4B74B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416442" w:rsidRPr="00B10F01" w14:paraId="335DE581" w14:textId="4892C3F8" w:rsidTr="009064C5">
        <w:trPr>
          <w:trHeight w:val="546"/>
        </w:trPr>
        <w:tc>
          <w:tcPr>
            <w:tcW w:w="803" w:type="dxa"/>
          </w:tcPr>
          <w:p w14:paraId="1A318568" w14:textId="343A4D3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w:t>
            </w:r>
          </w:p>
        </w:tc>
        <w:tc>
          <w:tcPr>
            <w:tcW w:w="4022" w:type="dxa"/>
          </w:tcPr>
          <w:p w14:paraId="78D7A498" w14:textId="3243A91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MM DC CABLE</w:t>
            </w:r>
          </w:p>
        </w:tc>
        <w:tc>
          <w:tcPr>
            <w:tcW w:w="1166" w:type="dxa"/>
          </w:tcPr>
          <w:p w14:paraId="03D255CE" w14:textId="75AD6A3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 length</w:t>
            </w:r>
          </w:p>
        </w:tc>
        <w:tc>
          <w:tcPr>
            <w:tcW w:w="1750" w:type="dxa"/>
          </w:tcPr>
          <w:p w14:paraId="3732799B" w14:textId="7A5D493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26700ADF" w14:textId="534A29F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416442" w:rsidRPr="00B10F01" w14:paraId="158883BB" w14:textId="3AC94DF5" w:rsidTr="009064C5">
        <w:trPr>
          <w:trHeight w:val="546"/>
        </w:trPr>
        <w:tc>
          <w:tcPr>
            <w:tcW w:w="803" w:type="dxa"/>
          </w:tcPr>
          <w:p w14:paraId="1E16D3CE" w14:textId="31324C4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3</w:t>
            </w:r>
          </w:p>
        </w:tc>
        <w:tc>
          <w:tcPr>
            <w:tcW w:w="4022" w:type="dxa"/>
          </w:tcPr>
          <w:p w14:paraId="6CC85316" w14:textId="34FCCBB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5MM AC CABLE</w:t>
            </w:r>
          </w:p>
        </w:tc>
        <w:tc>
          <w:tcPr>
            <w:tcW w:w="1166" w:type="dxa"/>
          </w:tcPr>
          <w:p w14:paraId="5C28573F" w14:textId="1389755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 length</w:t>
            </w:r>
          </w:p>
        </w:tc>
        <w:tc>
          <w:tcPr>
            <w:tcW w:w="1750" w:type="dxa"/>
          </w:tcPr>
          <w:p w14:paraId="12A7E73A" w14:textId="30F04F2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4E5E5FA8" w14:textId="03D6BAC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500</w:t>
            </w:r>
          </w:p>
        </w:tc>
      </w:tr>
      <w:tr w:rsidR="00416442" w:rsidRPr="00B10F01" w14:paraId="5A280DBF" w14:textId="0F4442DA" w:rsidTr="009064C5">
        <w:trPr>
          <w:trHeight w:val="546"/>
        </w:trPr>
        <w:tc>
          <w:tcPr>
            <w:tcW w:w="803" w:type="dxa"/>
          </w:tcPr>
          <w:p w14:paraId="5F910543" w14:textId="4DA4464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4</w:t>
            </w:r>
          </w:p>
        </w:tc>
        <w:tc>
          <w:tcPr>
            <w:tcW w:w="4022" w:type="dxa"/>
          </w:tcPr>
          <w:p w14:paraId="5983CCA1" w14:textId="60A5562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5MM AC CABLE</w:t>
            </w:r>
          </w:p>
        </w:tc>
        <w:tc>
          <w:tcPr>
            <w:tcW w:w="1166" w:type="dxa"/>
          </w:tcPr>
          <w:p w14:paraId="304E2EE8" w14:textId="1B66C65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6 length</w:t>
            </w:r>
          </w:p>
        </w:tc>
        <w:tc>
          <w:tcPr>
            <w:tcW w:w="1750" w:type="dxa"/>
          </w:tcPr>
          <w:p w14:paraId="426A3BC5" w14:textId="5FC7AEF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00</w:t>
            </w:r>
          </w:p>
        </w:tc>
        <w:tc>
          <w:tcPr>
            <w:tcW w:w="1704" w:type="dxa"/>
          </w:tcPr>
          <w:p w14:paraId="0083C4F8" w14:textId="0A8F472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800</w:t>
            </w:r>
          </w:p>
        </w:tc>
      </w:tr>
      <w:tr w:rsidR="00416442" w:rsidRPr="00B10F01" w14:paraId="7A67CC4C" w14:textId="580F7753" w:rsidTr="009064C5">
        <w:trPr>
          <w:trHeight w:val="546"/>
        </w:trPr>
        <w:tc>
          <w:tcPr>
            <w:tcW w:w="803" w:type="dxa"/>
          </w:tcPr>
          <w:p w14:paraId="0ACE0DA2" w14:textId="7B1577B7"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5</w:t>
            </w:r>
          </w:p>
        </w:tc>
        <w:tc>
          <w:tcPr>
            <w:tcW w:w="4022" w:type="dxa"/>
          </w:tcPr>
          <w:p w14:paraId="1DEDC430" w14:textId="44C8AFB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TRUNK PIPE</w:t>
            </w:r>
          </w:p>
        </w:tc>
        <w:tc>
          <w:tcPr>
            <w:tcW w:w="1166" w:type="dxa"/>
          </w:tcPr>
          <w:p w14:paraId="458C3217" w14:textId="0DB6E83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E6A6F3A" w14:textId="3CD90117"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c>
          <w:tcPr>
            <w:tcW w:w="1704" w:type="dxa"/>
          </w:tcPr>
          <w:p w14:paraId="4439D9DD" w14:textId="6E67044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416442" w:rsidRPr="00B10F01" w14:paraId="3BC21216" w14:textId="0E4E7DE5" w:rsidTr="009064C5">
        <w:trPr>
          <w:trHeight w:val="546"/>
        </w:trPr>
        <w:tc>
          <w:tcPr>
            <w:tcW w:w="803" w:type="dxa"/>
          </w:tcPr>
          <w:p w14:paraId="163D2465" w14:textId="1F3CBB7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lastRenderedPageBreak/>
              <w:t>16</w:t>
            </w:r>
          </w:p>
        </w:tc>
        <w:tc>
          <w:tcPr>
            <w:tcW w:w="4022" w:type="dxa"/>
          </w:tcPr>
          <w:p w14:paraId="42A9ECDD" w14:textId="3BAFDD0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AC PLUG</w:t>
            </w:r>
          </w:p>
        </w:tc>
        <w:tc>
          <w:tcPr>
            <w:tcW w:w="1166" w:type="dxa"/>
          </w:tcPr>
          <w:p w14:paraId="0BF0C0A4" w14:textId="3CF634C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E1B0BB3" w14:textId="313DD17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5E9CADBD" w14:textId="3188CC0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r>
      <w:tr w:rsidR="00416442" w:rsidRPr="00B10F01" w14:paraId="2D106E62" w14:textId="66C78A46" w:rsidTr="009064C5">
        <w:trPr>
          <w:trHeight w:val="546"/>
        </w:trPr>
        <w:tc>
          <w:tcPr>
            <w:tcW w:w="803" w:type="dxa"/>
          </w:tcPr>
          <w:p w14:paraId="1E2DE7D5" w14:textId="6A6773A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7</w:t>
            </w:r>
          </w:p>
        </w:tc>
        <w:tc>
          <w:tcPr>
            <w:tcW w:w="4022" w:type="dxa"/>
          </w:tcPr>
          <w:p w14:paraId="62239DEF" w14:textId="1891B15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BLACK SCREW</w:t>
            </w:r>
          </w:p>
        </w:tc>
        <w:tc>
          <w:tcPr>
            <w:tcW w:w="1166" w:type="dxa"/>
          </w:tcPr>
          <w:p w14:paraId="0B6EC593" w14:textId="4C53B11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 packet</w:t>
            </w:r>
          </w:p>
        </w:tc>
        <w:tc>
          <w:tcPr>
            <w:tcW w:w="1750" w:type="dxa"/>
          </w:tcPr>
          <w:p w14:paraId="339E5386" w14:textId="41BE011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5BF6FB38" w14:textId="6807958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r>
      <w:tr w:rsidR="00F629B1" w:rsidRPr="00B10F01" w14:paraId="2CC0F801" w14:textId="77777777" w:rsidTr="009064C5">
        <w:trPr>
          <w:trHeight w:val="546"/>
        </w:trPr>
        <w:tc>
          <w:tcPr>
            <w:tcW w:w="803" w:type="dxa"/>
          </w:tcPr>
          <w:p w14:paraId="0787E90D" w14:textId="77777777" w:rsidR="00F629B1" w:rsidRPr="00B10F01" w:rsidRDefault="00F629B1" w:rsidP="00167D44">
            <w:pPr>
              <w:spacing w:line="480" w:lineRule="auto"/>
              <w:jc w:val="center"/>
              <w:rPr>
                <w:rFonts w:ascii="Times New Roman" w:hAnsi="Times New Roman" w:cs="Times New Roman"/>
                <w:sz w:val="24"/>
                <w:szCs w:val="24"/>
              </w:rPr>
            </w:pPr>
          </w:p>
        </w:tc>
        <w:tc>
          <w:tcPr>
            <w:tcW w:w="4022" w:type="dxa"/>
          </w:tcPr>
          <w:p w14:paraId="04045BE0" w14:textId="5390131B" w:rsidR="00F629B1" w:rsidRPr="00B10F01" w:rsidRDefault="00F629B1"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TOTAL AMOUNT</w:t>
            </w:r>
          </w:p>
        </w:tc>
        <w:tc>
          <w:tcPr>
            <w:tcW w:w="1166" w:type="dxa"/>
          </w:tcPr>
          <w:p w14:paraId="3645486D" w14:textId="53928884" w:rsidR="00F629B1" w:rsidRPr="00B10F01" w:rsidRDefault="009064C5"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w:t>
            </w:r>
          </w:p>
        </w:tc>
        <w:tc>
          <w:tcPr>
            <w:tcW w:w="1750" w:type="dxa"/>
          </w:tcPr>
          <w:p w14:paraId="1AF84798" w14:textId="378C024D" w:rsidR="00F629B1" w:rsidRPr="00B10F01" w:rsidRDefault="009064C5"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w:t>
            </w:r>
          </w:p>
        </w:tc>
        <w:tc>
          <w:tcPr>
            <w:tcW w:w="1704" w:type="dxa"/>
          </w:tcPr>
          <w:p w14:paraId="41DF40AD" w14:textId="5941FCF7" w:rsidR="00F629B1" w:rsidRPr="00B10F01" w:rsidRDefault="009064C5"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98, 300</w:t>
            </w:r>
          </w:p>
        </w:tc>
      </w:tr>
    </w:tbl>
    <w:p w14:paraId="54632382" w14:textId="77777777" w:rsidR="002F519F" w:rsidRDefault="002F519F"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54" w:name="_Toc201814194"/>
      <w:r>
        <w:rPr>
          <w:rFonts w:ascii="Times New Roman" w:hAnsi="Times New Roman" w:cs="Times New Roman"/>
          <w:color w:val="000000" w:themeColor="text1"/>
          <w:sz w:val="24"/>
          <w:szCs w:val="24"/>
        </w:rPr>
        <w:br w:type="page"/>
      </w:r>
    </w:p>
    <w:p w14:paraId="34FEDFB7" w14:textId="7DEBA698" w:rsidR="00E117B8" w:rsidRPr="0094014A" w:rsidRDefault="00E117B8"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55" w:name="_Toc203731036"/>
      <w:r w:rsidRPr="0094014A">
        <w:rPr>
          <w:rFonts w:ascii="Times New Roman" w:hAnsi="Times New Roman" w:cs="Times New Roman"/>
          <w:color w:val="000000" w:themeColor="text1"/>
          <w:sz w:val="24"/>
          <w:szCs w:val="24"/>
        </w:rPr>
        <w:lastRenderedPageBreak/>
        <w:t>APPENDIX III</w:t>
      </w:r>
      <w:bookmarkEnd w:id="154"/>
      <w:bookmarkEnd w:id="155"/>
    </w:p>
    <w:p w14:paraId="01CBD5F3" w14:textId="756DF364" w:rsidR="005B6D59" w:rsidRPr="00B10F01" w:rsidRDefault="00E117B8" w:rsidP="00167D44">
      <w:pPr>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w:drawing>
          <wp:inline distT="0" distB="0" distL="0" distR="0" wp14:anchorId="161F2D5B" wp14:editId="15C86CD9">
            <wp:extent cx="5731200" cy="4333875"/>
            <wp:effectExtent l="0" t="0" r="3175" b="0"/>
            <wp:docPr id="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2160" cy="4334601"/>
                    </a:xfrm>
                    <a:prstGeom prst="rect">
                      <a:avLst/>
                    </a:prstGeom>
                  </pic:spPr>
                </pic:pic>
              </a:graphicData>
            </a:graphic>
          </wp:inline>
        </w:drawing>
      </w:r>
    </w:p>
    <w:p w14:paraId="03DB717F" w14:textId="0EE21E50" w:rsidR="005B6D59" w:rsidRPr="00B10F01" w:rsidRDefault="005B6D59" w:rsidP="00167D44">
      <w:pPr>
        <w:spacing w:line="480" w:lineRule="auto"/>
        <w:jc w:val="center"/>
        <w:rPr>
          <w:rFonts w:ascii="Times New Roman" w:hAnsi="Times New Roman" w:cs="Times New Roman"/>
          <w:sz w:val="24"/>
          <w:szCs w:val="24"/>
        </w:rPr>
      </w:pPr>
    </w:p>
    <w:p w14:paraId="149DBAAE" w14:textId="77777777" w:rsidR="005B6D59" w:rsidRPr="00B10F01" w:rsidRDefault="005B6D59" w:rsidP="00167D44">
      <w:pPr>
        <w:spacing w:line="480" w:lineRule="auto"/>
        <w:jc w:val="both"/>
        <w:rPr>
          <w:rFonts w:ascii="Times New Roman" w:hAnsi="Times New Roman" w:cs="Times New Roman"/>
          <w:sz w:val="24"/>
          <w:szCs w:val="24"/>
        </w:rPr>
      </w:pPr>
    </w:p>
    <w:p w14:paraId="020F6FC2" w14:textId="77777777" w:rsidR="005B6D59" w:rsidRPr="00B10F01" w:rsidRDefault="005B6D59" w:rsidP="00167D44">
      <w:pPr>
        <w:spacing w:line="480" w:lineRule="auto"/>
        <w:jc w:val="both"/>
        <w:rPr>
          <w:rFonts w:ascii="Times New Roman" w:hAnsi="Times New Roman" w:cs="Times New Roman"/>
          <w:sz w:val="24"/>
          <w:szCs w:val="24"/>
        </w:rPr>
      </w:pPr>
    </w:p>
    <w:p w14:paraId="253F25CE" w14:textId="77777777" w:rsidR="005B6D59" w:rsidRPr="00B10F01" w:rsidRDefault="005B6D59" w:rsidP="00167D44">
      <w:pPr>
        <w:spacing w:line="480" w:lineRule="auto"/>
        <w:jc w:val="both"/>
        <w:rPr>
          <w:rFonts w:ascii="Times New Roman" w:hAnsi="Times New Roman" w:cs="Times New Roman"/>
          <w:sz w:val="24"/>
          <w:szCs w:val="24"/>
        </w:rPr>
      </w:pPr>
    </w:p>
    <w:p w14:paraId="029A1424" w14:textId="77777777" w:rsidR="005B6D59" w:rsidRPr="00B10F01" w:rsidRDefault="005B6D59" w:rsidP="00167D44">
      <w:pPr>
        <w:spacing w:line="480" w:lineRule="auto"/>
        <w:jc w:val="both"/>
        <w:rPr>
          <w:rFonts w:ascii="Times New Roman" w:hAnsi="Times New Roman" w:cs="Times New Roman"/>
          <w:sz w:val="24"/>
          <w:szCs w:val="24"/>
        </w:rPr>
      </w:pPr>
    </w:p>
    <w:p w14:paraId="32369391" w14:textId="77777777" w:rsidR="0094014A" w:rsidRDefault="0094014A" w:rsidP="00167D44">
      <w:pPr>
        <w:spacing w:line="480" w:lineRule="auto"/>
        <w:jc w:val="both"/>
        <w:rPr>
          <w:rFonts w:ascii="Times New Roman" w:hAnsi="Times New Roman" w:cs="Times New Roman"/>
          <w:sz w:val="24"/>
          <w:szCs w:val="24"/>
        </w:rPr>
      </w:pPr>
    </w:p>
    <w:p w14:paraId="5ECAF285" w14:textId="23517E58" w:rsidR="00336EBC" w:rsidRPr="0094014A" w:rsidRDefault="00336EBC"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56" w:name="_Toc201814195"/>
      <w:bookmarkStart w:id="157" w:name="_Toc203731037"/>
      <w:r w:rsidRPr="0094014A">
        <w:rPr>
          <w:rFonts w:ascii="Times New Roman" w:hAnsi="Times New Roman" w:cs="Times New Roman"/>
          <w:color w:val="000000" w:themeColor="text1"/>
          <w:sz w:val="24"/>
          <w:szCs w:val="24"/>
        </w:rPr>
        <w:lastRenderedPageBreak/>
        <w:t>REFERENCES</w:t>
      </w:r>
      <w:bookmarkEnd w:id="156"/>
      <w:bookmarkEnd w:id="157"/>
    </w:p>
    <w:p w14:paraId="44630368" w14:textId="77777777" w:rsidR="000C1DF4" w:rsidRPr="00B10F01" w:rsidRDefault="00336EBC"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fldChar w:fldCharType="begin"/>
      </w:r>
      <w:r w:rsidRPr="00B10F01">
        <w:rPr>
          <w:rFonts w:ascii="Times New Roman" w:hAnsi="Times New Roman" w:cs="Times New Roman"/>
          <w:sz w:val="24"/>
          <w:szCs w:val="24"/>
        </w:rPr>
        <w:instrText xml:space="preserve"> ADDIN ZOTERO_BIBL {"uncited":[],"omitted":[],"custom":[]} CSL_BIBLIOGRAPHY </w:instrText>
      </w:r>
      <w:r w:rsidRPr="00B10F01">
        <w:rPr>
          <w:rFonts w:ascii="Times New Roman" w:hAnsi="Times New Roman" w:cs="Times New Roman"/>
          <w:sz w:val="24"/>
          <w:szCs w:val="24"/>
        </w:rPr>
        <w:fldChar w:fldCharType="separate"/>
      </w:r>
      <w:r w:rsidR="000C1DF4" w:rsidRPr="00B10F01">
        <w:rPr>
          <w:rFonts w:ascii="Times New Roman" w:hAnsi="Times New Roman" w:cs="Times New Roman"/>
          <w:sz w:val="24"/>
          <w:szCs w:val="24"/>
        </w:rPr>
        <w:t xml:space="preserve">Abdul-Ganiyu, S., Quansah, D. A., Ramde, E. W., Seidu, R., &amp; Adaramola, M. S. (2021). Techno-economic analysis of solar photovoltaic (PV) and solar photovoltaic thermal (PVT) systems using exergy analysis. </w:t>
      </w:r>
      <w:r w:rsidR="000C1DF4" w:rsidRPr="00B10F01">
        <w:rPr>
          <w:rFonts w:ascii="Times New Roman" w:hAnsi="Times New Roman" w:cs="Times New Roman"/>
          <w:i/>
          <w:iCs/>
          <w:sz w:val="24"/>
          <w:szCs w:val="24"/>
        </w:rPr>
        <w:t>Sustainable Energy Technologies and Assessments</w:t>
      </w:r>
      <w:r w:rsidR="000C1DF4" w:rsidRPr="00B10F01">
        <w:rPr>
          <w:rFonts w:ascii="Times New Roman" w:hAnsi="Times New Roman" w:cs="Times New Roman"/>
          <w:sz w:val="24"/>
          <w:szCs w:val="24"/>
        </w:rPr>
        <w:t xml:space="preserve">, </w:t>
      </w:r>
      <w:r w:rsidR="000C1DF4" w:rsidRPr="00B10F01">
        <w:rPr>
          <w:rFonts w:ascii="Times New Roman" w:hAnsi="Times New Roman" w:cs="Times New Roman"/>
          <w:i/>
          <w:iCs/>
          <w:sz w:val="24"/>
          <w:szCs w:val="24"/>
        </w:rPr>
        <w:t>47</w:t>
      </w:r>
      <w:r w:rsidR="000C1DF4" w:rsidRPr="00B10F01">
        <w:rPr>
          <w:rFonts w:ascii="Times New Roman" w:hAnsi="Times New Roman" w:cs="Times New Roman"/>
          <w:sz w:val="24"/>
          <w:szCs w:val="24"/>
        </w:rPr>
        <w:t>, 101520. https://doi.org/10.1016/j.seta.2021.101520</w:t>
      </w:r>
    </w:p>
    <w:p w14:paraId="2586764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charya, P. S., &amp; Aithal, P. S. (2020). A Comparative Study of MPPT and PWM Solar Charge Controllers and their Integrated System. </w:t>
      </w:r>
      <w:r w:rsidRPr="00B10F01">
        <w:rPr>
          <w:rFonts w:ascii="Times New Roman" w:hAnsi="Times New Roman" w:cs="Times New Roman"/>
          <w:i/>
          <w:iCs/>
          <w:sz w:val="24"/>
          <w:szCs w:val="24"/>
        </w:rPr>
        <w:t>Journal of Physics: Conference Serie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12</w:t>
      </w:r>
      <w:r w:rsidRPr="00B10F01">
        <w:rPr>
          <w:rFonts w:ascii="Times New Roman" w:hAnsi="Times New Roman" w:cs="Times New Roman"/>
          <w:sz w:val="24"/>
          <w:szCs w:val="24"/>
        </w:rPr>
        <w:t>(1), 012023. https://doi.org/10.1088/1742-6596/1712/1/012023</w:t>
      </w:r>
    </w:p>
    <w:p w14:paraId="3274AFA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mrouche, S. O., Belhamel, M., Malek, A., &amp; Maafi, A. (2000). Chapter 164—DC/AC Solar Inverter for Solar Applications. In A. A. M. Sayigh (Ed.), </w:t>
      </w:r>
      <w:r w:rsidRPr="00B10F01">
        <w:rPr>
          <w:rFonts w:ascii="Times New Roman" w:hAnsi="Times New Roman" w:cs="Times New Roman"/>
          <w:i/>
          <w:iCs/>
          <w:sz w:val="24"/>
          <w:szCs w:val="24"/>
        </w:rPr>
        <w:t>World Renewable Energy Congress VI</w:t>
      </w:r>
      <w:r w:rsidRPr="00B10F01">
        <w:rPr>
          <w:rFonts w:ascii="Times New Roman" w:hAnsi="Times New Roman" w:cs="Times New Roman"/>
          <w:sz w:val="24"/>
          <w:szCs w:val="24"/>
        </w:rPr>
        <w:t xml:space="preserve"> (pp. 821–824). Pergamon. https://doi.org/10.1016/B978-008043865-8/50164-1</w:t>
      </w:r>
    </w:p>
    <w:p w14:paraId="4182768D"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ng, T.-Z., Salem, M., Kamarol, M., Das, H. S., Nazari, M. A., &amp; Prabaharan, N. (2022). A comprehensive study of renewable energy sources: Classifications, challenges and suggestions. </w:t>
      </w:r>
      <w:r w:rsidRPr="00B10F01">
        <w:rPr>
          <w:rFonts w:ascii="Times New Roman" w:hAnsi="Times New Roman" w:cs="Times New Roman"/>
          <w:i/>
          <w:iCs/>
          <w:sz w:val="24"/>
          <w:szCs w:val="24"/>
        </w:rPr>
        <w:t>Energy Strate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43</w:t>
      </w:r>
      <w:r w:rsidRPr="00B10F01">
        <w:rPr>
          <w:rFonts w:ascii="Times New Roman" w:hAnsi="Times New Roman" w:cs="Times New Roman"/>
          <w:sz w:val="24"/>
          <w:szCs w:val="24"/>
        </w:rPr>
        <w:t>, 100939. https://doi.org/10.1016/j.esr.2022.100939</w:t>
      </w:r>
    </w:p>
    <w:p w14:paraId="450AC88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rsad, A. Z., Zuhdi, A. W. M., Azhar, A. D., Chau, C. F., &amp; Ghazali, A. (2025). Advancements in maximum power point tracking for solar charge controller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10</w:t>
      </w:r>
      <w:r w:rsidRPr="00B10F01">
        <w:rPr>
          <w:rFonts w:ascii="Times New Roman" w:hAnsi="Times New Roman" w:cs="Times New Roman"/>
          <w:sz w:val="24"/>
          <w:szCs w:val="24"/>
        </w:rPr>
        <w:t>, 115208. https://doi.org/10.1016/j.rser.2024.115208</w:t>
      </w:r>
    </w:p>
    <w:p w14:paraId="49BAC91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Belkaid, A., Colak, I., &amp; Isik, O. (2016). Photovoltaic maximum power point tracking under fast varying of solar radiation. </w:t>
      </w:r>
      <w:r w:rsidRPr="00B10F01">
        <w:rPr>
          <w:rFonts w:ascii="Times New Roman" w:hAnsi="Times New Roman" w:cs="Times New Roman"/>
          <w:i/>
          <w:iCs/>
          <w:sz w:val="24"/>
          <w:szCs w:val="24"/>
        </w:rPr>
        <w:t>Applied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9</w:t>
      </w:r>
      <w:r w:rsidRPr="00B10F01">
        <w:rPr>
          <w:rFonts w:ascii="Times New Roman" w:hAnsi="Times New Roman" w:cs="Times New Roman"/>
          <w:sz w:val="24"/>
          <w:szCs w:val="24"/>
        </w:rPr>
        <w:t>, 523–530.</w:t>
      </w:r>
    </w:p>
    <w:p w14:paraId="1DC0609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lastRenderedPageBreak/>
        <w:t xml:space="preserve">Bhatt, R., Kravchenko, I., &amp; Gupta, M. (2020). High-efficiency solar thermophotovoltaic system using a nanostructure-based selective emitter. </w:t>
      </w:r>
      <w:r w:rsidRPr="00B10F01">
        <w:rPr>
          <w:rFonts w:ascii="Times New Roman" w:hAnsi="Times New Roman" w:cs="Times New Roman"/>
          <w:i/>
          <w:iCs/>
          <w:sz w:val="24"/>
          <w:szCs w:val="24"/>
        </w:rPr>
        <w:t>Solar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97</w:t>
      </w:r>
      <w:r w:rsidRPr="00B10F01">
        <w:rPr>
          <w:rFonts w:ascii="Times New Roman" w:hAnsi="Times New Roman" w:cs="Times New Roman"/>
          <w:sz w:val="24"/>
          <w:szCs w:val="24"/>
        </w:rPr>
        <w:t>, 538–545. https://doi.org/10.1016/j.solener.2020.01.029</w:t>
      </w:r>
    </w:p>
    <w:p w14:paraId="7846BC1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Bruzek, C. E., Allais, A., Dickson, D., Lallouet, N., Allweins, K., &amp; Marzahn, E. (2015). 7 - Superconducting DC cables to improve the efficiency of electricity transmission and distribution networks: An overview. In J.-L. Bessède (Ed.), </w:t>
      </w:r>
      <w:r w:rsidRPr="00B10F01">
        <w:rPr>
          <w:rFonts w:ascii="Times New Roman" w:hAnsi="Times New Roman" w:cs="Times New Roman"/>
          <w:i/>
          <w:iCs/>
          <w:sz w:val="24"/>
          <w:szCs w:val="24"/>
        </w:rPr>
        <w:t>Eco-Friendly Innovation in Electricity Transmission and Distribution Networks</w:t>
      </w:r>
      <w:r w:rsidRPr="00B10F01">
        <w:rPr>
          <w:rFonts w:ascii="Times New Roman" w:hAnsi="Times New Roman" w:cs="Times New Roman"/>
          <w:sz w:val="24"/>
          <w:szCs w:val="24"/>
        </w:rPr>
        <w:t xml:space="preserve"> (pp. 135–167). Woodhead Publishing. https://doi.org/10.1016/B978-1-78242-010-1.00007-0</w:t>
      </w:r>
    </w:p>
    <w:p w14:paraId="4CAB0836"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Chen, Y., &amp; Xu, D. (2022). Review of Soft-Switching Topologies for Single-Phase Photovoltaic Inverters.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7</w:t>
      </w:r>
      <w:r w:rsidRPr="00B10F01">
        <w:rPr>
          <w:rFonts w:ascii="Times New Roman" w:hAnsi="Times New Roman" w:cs="Times New Roman"/>
          <w:sz w:val="24"/>
          <w:szCs w:val="24"/>
        </w:rPr>
        <w:t>(2), 1926–1944. IEEE Transactions on Power Electronics. https://doi.org/10.1109/TPEL.2021.3106258</w:t>
      </w:r>
    </w:p>
    <w:p w14:paraId="5866E6A4"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Du, Y., &amp; Lu, D. D.-C. (2010). Analysis of a battery-integrated boost converter for module-based series connected photovoltaic system. </w:t>
      </w:r>
      <w:r w:rsidRPr="00B10F01">
        <w:rPr>
          <w:rFonts w:ascii="Times New Roman" w:hAnsi="Times New Roman" w:cs="Times New Roman"/>
          <w:i/>
          <w:iCs/>
          <w:sz w:val="24"/>
          <w:szCs w:val="24"/>
        </w:rPr>
        <w:t>The 2010 International Power Electronics Conference - ECCE ASIA -</w:t>
      </w:r>
      <w:r w:rsidRPr="00B10F01">
        <w:rPr>
          <w:rFonts w:ascii="Times New Roman" w:hAnsi="Times New Roman" w:cs="Times New Roman"/>
          <w:sz w:val="24"/>
          <w:szCs w:val="24"/>
        </w:rPr>
        <w:t>, 694–698. https://doi.org/10.1109/IPEC.2010.5543655</w:t>
      </w:r>
    </w:p>
    <w:p w14:paraId="7EAB186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Esram, T., &amp; Chapman, P. L. (2007). Comparison of Photovoltaic Array Maximum Power Point Tracking Techniques. </w:t>
      </w:r>
      <w:r w:rsidRPr="00B10F01">
        <w:rPr>
          <w:rFonts w:ascii="Times New Roman" w:hAnsi="Times New Roman" w:cs="Times New Roman"/>
          <w:i/>
          <w:iCs/>
          <w:sz w:val="24"/>
          <w:szCs w:val="24"/>
        </w:rPr>
        <w:t>IEEE Transactions on Energy Conversion</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2</w:t>
      </w:r>
      <w:r w:rsidRPr="00B10F01">
        <w:rPr>
          <w:rFonts w:ascii="Times New Roman" w:hAnsi="Times New Roman" w:cs="Times New Roman"/>
          <w:sz w:val="24"/>
          <w:szCs w:val="24"/>
        </w:rPr>
        <w:t>(2), 439–449. IEEE Transactions on Energy Conversion. https://doi.org/10.1109/TEC.2006.874230</w:t>
      </w:r>
    </w:p>
    <w:p w14:paraId="04D4777F"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Hussein, K. H. (1995). Maximum photovoltaic power tracking: An algorithm for rapidly changing atmospheric conditions. </w:t>
      </w:r>
      <w:r w:rsidRPr="00B10F01">
        <w:rPr>
          <w:rFonts w:ascii="Times New Roman" w:hAnsi="Times New Roman" w:cs="Times New Roman"/>
          <w:i/>
          <w:iCs/>
          <w:sz w:val="24"/>
          <w:szCs w:val="24"/>
        </w:rPr>
        <w:t>IEE Proceedings - Generation, Transmission and Distribution</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42</w:t>
      </w:r>
      <w:r w:rsidRPr="00B10F01">
        <w:rPr>
          <w:rFonts w:ascii="Times New Roman" w:hAnsi="Times New Roman" w:cs="Times New Roman"/>
          <w:sz w:val="24"/>
          <w:szCs w:val="24"/>
        </w:rPr>
        <w:t>(1), 59. https://doi.org/10.1049/ip-gtd:19951577</w:t>
      </w:r>
    </w:p>
    <w:p w14:paraId="65F906A5" w14:textId="24355B60"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auMaAxP6Iy14l1tWa1Mc4in1LJnlGHrrWWkqY4AnniLOyjEuuwYg__&amp;Key-Pair-Id=APKAJLOHF5GGSLRBV4ZA</w:t>
      </w:r>
    </w:p>
    <w:p w14:paraId="1D80DB0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lastRenderedPageBreak/>
        <w:t xml:space="preserve">K, P., &amp; Vijayaraj, D. S. (2020a). An Overview of Battery Charging Methods, Charge Controllers, and Design of MPPT Controller based on Adruino Nano for Solar Renewable Storage Energy System. </w:t>
      </w:r>
      <w:r w:rsidRPr="00B10F01">
        <w:rPr>
          <w:rFonts w:ascii="Times New Roman" w:hAnsi="Times New Roman" w:cs="Times New Roman"/>
          <w:i/>
          <w:iCs/>
          <w:sz w:val="24"/>
          <w:szCs w:val="24"/>
        </w:rPr>
        <w:t>International Journal of Engineering Research &amp; Technolo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9</w:t>
      </w:r>
      <w:r w:rsidRPr="00B10F01">
        <w:rPr>
          <w:rFonts w:ascii="Times New Roman" w:hAnsi="Times New Roman" w:cs="Times New Roman"/>
          <w:sz w:val="24"/>
          <w:szCs w:val="24"/>
        </w:rPr>
        <w:t>(11). https://doi.org/10.17577/IJERTV9IS110214</w:t>
      </w:r>
    </w:p>
    <w:p w14:paraId="735F9BBE"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 P., &amp; Vijayaraj, D. S. (2020b). An Overview of Battery Charging Methods, Charge Controllers, and Design of MPPT Controller based on Adruino Nano for Solar Renewable Storage Energy System. </w:t>
      </w:r>
      <w:r w:rsidRPr="00B10F01">
        <w:rPr>
          <w:rFonts w:ascii="Times New Roman" w:hAnsi="Times New Roman" w:cs="Times New Roman"/>
          <w:i/>
          <w:iCs/>
          <w:sz w:val="24"/>
          <w:szCs w:val="24"/>
        </w:rPr>
        <w:t>International Journal of Engineering Research &amp; Technolo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9</w:t>
      </w:r>
      <w:r w:rsidRPr="00B10F01">
        <w:rPr>
          <w:rFonts w:ascii="Times New Roman" w:hAnsi="Times New Roman" w:cs="Times New Roman"/>
          <w:sz w:val="24"/>
          <w:szCs w:val="24"/>
        </w:rPr>
        <w:t>(11). https://doi.org/10.17577/IJERTV9IS110214</w:t>
      </w:r>
    </w:p>
    <w:p w14:paraId="35E6C00F"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antibhai, G. S., &amp; Kumar, S. (2020). PERFORMANCE ANALYSIS OF INC BASED MPPT FOR PV SYSTEM. </w:t>
      </w:r>
      <w:r w:rsidRPr="00B10F01">
        <w:rPr>
          <w:rFonts w:ascii="Times New Roman" w:hAnsi="Times New Roman" w:cs="Times New Roman"/>
          <w:i/>
          <w:iCs/>
          <w:sz w:val="24"/>
          <w:szCs w:val="24"/>
        </w:rPr>
        <w:t>International Journal of Technical Research &amp; Science</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Special</w:t>
      </w:r>
      <w:r w:rsidRPr="00B10F01">
        <w:rPr>
          <w:rFonts w:ascii="Times New Roman" w:hAnsi="Times New Roman" w:cs="Times New Roman"/>
          <w:sz w:val="24"/>
          <w:szCs w:val="24"/>
        </w:rPr>
        <w:t>(Issue2), 17–24. https://doi.org/10.30780/specialissue-electricalsystem/003</w:t>
      </w:r>
    </w:p>
    <w:p w14:paraId="7062D8FC"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Kim, K. C., Kim, D. H., Kim, S. C., &amp; Kim, J. H. (2020). </w:t>
      </w:r>
      <w:r w:rsidRPr="00B10F01">
        <w:rPr>
          <w:rFonts w:ascii="Times New Roman" w:hAnsi="Times New Roman" w:cs="Times New Roman"/>
          <w:sz w:val="24"/>
          <w:szCs w:val="24"/>
        </w:rPr>
        <w:t xml:space="preserve">Analysis of Thermal Characteristics and Insulation Resistance Based on the Installation Year and Accelerated Test by Electrical Socket Outlets. </w:t>
      </w:r>
      <w:r w:rsidRPr="00B10F01">
        <w:rPr>
          <w:rFonts w:ascii="Times New Roman" w:hAnsi="Times New Roman" w:cs="Times New Roman"/>
          <w:i/>
          <w:iCs/>
          <w:sz w:val="24"/>
          <w:szCs w:val="24"/>
        </w:rPr>
        <w:t>Safety and Health at Work</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1</w:t>
      </w:r>
      <w:r w:rsidRPr="00B10F01">
        <w:rPr>
          <w:rFonts w:ascii="Times New Roman" w:hAnsi="Times New Roman" w:cs="Times New Roman"/>
          <w:sz w:val="24"/>
          <w:szCs w:val="24"/>
        </w:rPr>
        <w:t>(4), 405–417. https://doi.org/10.1016/j.shaw.2020.06.004</w:t>
      </w:r>
    </w:p>
    <w:p w14:paraId="1B2B3E13"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outroulis, E., Kalaitzakis, K., &amp; Voulgaris, N. C. (2001). Development of a microcontroller-based, photovoltaic maximum power point tracking control system.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6</w:t>
      </w:r>
      <w:r w:rsidRPr="00B10F01">
        <w:rPr>
          <w:rFonts w:ascii="Times New Roman" w:hAnsi="Times New Roman" w:cs="Times New Roman"/>
          <w:sz w:val="24"/>
          <w:szCs w:val="24"/>
        </w:rPr>
        <w:t>(1), 46–54. https://doi.org/10.1109/63.903988</w:t>
      </w:r>
    </w:p>
    <w:p w14:paraId="64F92290"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iu, Y., Tolbert, L. M., Kritprajun, P., Dong, J., Zhu, L., Hambrick, J., Schneider, K. P., &amp; Prabakar, K. (2020). Aging Effect Analysis of PV Inverter Semiconductors for Ancillary Services Support. </w:t>
      </w:r>
      <w:r w:rsidRPr="00B10F01">
        <w:rPr>
          <w:rFonts w:ascii="Times New Roman" w:hAnsi="Times New Roman" w:cs="Times New Roman"/>
          <w:i/>
          <w:iCs/>
          <w:sz w:val="24"/>
          <w:szCs w:val="24"/>
        </w:rPr>
        <w:t>IEEE Open Journal of Industry Application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w:t>
      </w:r>
      <w:r w:rsidRPr="00B10F01">
        <w:rPr>
          <w:rFonts w:ascii="Times New Roman" w:hAnsi="Times New Roman" w:cs="Times New Roman"/>
          <w:sz w:val="24"/>
          <w:szCs w:val="24"/>
        </w:rPr>
        <w:t>, 157–170. IEEE Open Journal of Industry Applications. https://doi.org/10.1109/OJIA.2020.3028647</w:t>
      </w:r>
    </w:p>
    <w:p w14:paraId="44AFC8F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lastRenderedPageBreak/>
        <w:t xml:space="preserve">Liu, Y.-H., Leou, R.-C., &amp; Cheng, J.-S. (2005). Design and implementation of a maximum power point tracking battery charging system for photovoltaic applications. </w:t>
      </w:r>
      <w:r w:rsidRPr="00B10F01">
        <w:rPr>
          <w:rFonts w:ascii="Times New Roman" w:hAnsi="Times New Roman" w:cs="Times New Roman"/>
          <w:i/>
          <w:iCs/>
          <w:sz w:val="24"/>
          <w:szCs w:val="24"/>
        </w:rPr>
        <w:t>2005 IEEE Russia Power Tech</w:t>
      </w:r>
      <w:r w:rsidRPr="00B10F01">
        <w:rPr>
          <w:rFonts w:ascii="Times New Roman" w:hAnsi="Times New Roman" w:cs="Times New Roman"/>
          <w:sz w:val="24"/>
          <w:szCs w:val="24"/>
        </w:rPr>
        <w:t>, 1–5. https://doi.org/10.1109/PTC.2005.4524349</w:t>
      </w:r>
    </w:p>
    <w:p w14:paraId="26BDF06B"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okeshReddy, M., Kumar, P. J. R. P., Chandra, S. A. M., Babu, T. S., &amp; Rajasekar, N. (2017). Comparative study on charge controller techniques for solar PV system. </w:t>
      </w:r>
      <w:r w:rsidRPr="00B10F01">
        <w:rPr>
          <w:rFonts w:ascii="Times New Roman" w:hAnsi="Times New Roman" w:cs="Times New Roman"/>
          <w:i/>
          <w:iCs/>
          <w:sz w:val="24"/>
          <w:szCs w:val="24"/>
        </w:rPr>
        <w:t>Energy Procedi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17</w:t>
      </w:r>
      <w:r w:rsidRPr="00B10F01">
        <w:rPr>
          <w:rFonts w:ascii="Times New Roman" w:hAnsi="Times New Roman" w:cs="Times New Roman"/>
          <w:sz w:val="24"/>
          <w:szCs w:val="24"/>
        </w:rPr>
        <w:t>, 1070–1077. https://doi.org/10.1016/j.egypro.2017.05.230</w:t>
      </w:r>
    </w:p>
    <w:p w14:paraId="5FBD0B4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artins, M. L. D. S. (2018). Series-Connected Partial-Power Converters Applied to PV Systems: A Design Approach Based on Step-Up/Down Voltage Regulation Range.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https://www.academia.edu/89220270/Series_Connected_Partial_Power_Converters_Applied_to_PV_Systems_A_Design_Approach_Based_on_Step_Up_Down_Voltage_Regulation_Range</w:t>
      </w:r>
    </w:p>
    <w:p w14:paraId="72670E97"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KDas. (2021, March 31). </w:t>
      </w:r>
      <w:r w:rsidRPr="00B10F01">
        <w:rPr>
          <w:rFonts w:ascii="Times New Roman" w:hAnsi="Times New Roman" w:cs="Times New Roman"/>
          <w:i/>
          <w:iCs/>
          <w:sz w:val="24"/>
          <w:szCs w:val="24"/>
        </w:rPr>
        <w:t>PWM Solar Charge Controller with PIC12F675</w:t>
      </w:r>
      <w:r w:rsidRPr="00B10F01">
        <w:rPr>
          <w:rFonts w:ascii="Times New Roman" w:hAnsi="Times New Roman" w:cs="Times New Roman"/>
          <w:sz w:val="24"/>
          <w:szCs w:val="24"/>
        </w:rPr>
        <w:t>. Lab Projects BD. https://labprojectsbd.com/2021/03/31/pwm-solar-charge-controller-with-pic12f675/</w:t>
      </w:r>
    </w:p>
    <w:p w14:paraId="76A7A898"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Morey, M., Gupta, N., Garg, M. M., &amp; Kumar, A. (2023). </w:t>
      </w:r>
      <w:r w:rsidRPr="00B10F01">
        <w:rPr>
          <w:rFonts w:ascii="Times New Roman" w:hAnsi="Times New Roman" w:cs="Times New Roman"/>
          <w:sz w:val="24"/>
          <w:szCs w:val="24"/>
        </w:rPr>
        <w:t xml:space="preserve">A comprehensive review of grid-connected solar photovoltaic system: Architecture, control, and ancillary services. </w:t>
      </w:r>
      <w:r w:rsidRPr="00B10F01">
        <w:rPr>
          <w:rFonts w:ascii="Times New Roman" w:hAnsi="Times New Roman" w:cs="Times New Roman"/>
          <w:i/>
          <w:iCs/>
          <w:sz w:val="24"/>
          <w:szCs w:val="24"/>
        </w:rPr>
        <w:t>Renewable Energy Focu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45</w:t>
      </w:r>
      <w:r w:rsidRPr="00B10F01">
        <w:rPr>
          <w:rFonts w:ascii="Times New Roman" w:hAnsi="Times New Roman" w:cs="Times New Roman"/>
          <w:sz w:val="24"/>
          <w:szCs w:val="24"/>
        </w:rPr>
        <w:t>, 307–330. https://doi.org/10.1016/j.ref.2023.04.009</w:t>
      </w:r>
    </w:p>
    <w:p w14:paraId="18FBC53C"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urtaza, A. F., Sher, H. A., Chiaberge, M., Boero, D., Giuseppe, M. D., &amp; Addoweesh, K. E. (2012). A novel hybrid MPPT technique for solar PV applications using perturb &amp; observe and Fractional Open Circuit Voltage techniques. </w:t>
      </w:r>
      <w:r w:rsidRPr="00B10F01">
        <w:rPr>
          <w:rFonts w:ascii="Times New Roman" w:hAnsi="Times New Roman" w:cs="Times New Roman"/>
          <w:i/>
          <w:iCs/>
          <w:sz w:val="24"/>
          <w:szCs w:val="24"/>
        </w:rPr>
        <w:t>Proceedings of 15th International Conference MECHATRONIKA</w:t>
      </w:r>
      <w:r w:rsidRPr="00B10F01">
        <w:rPr>
          <w:rFonts w:ascii="Times New Roman" w:hAnsi="Times New Roman" w:cs="Times New Roman"/>
          <w:sz w:val="24"/>
          <w:szCs w:val="24"/>
        </w:rPr>
        <w:t>, 1–8. https://ieeexplore.ieee.org/document/6415078</w:t>
      </w:r>
    </w:p>
    <w:p w14:paraId="0DCA4593"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lastRenderedPageBreak/>
        <w:t xml:space="preserve">Nixon, J. D., Bhargava, K., Halford, A., &amp; Gaura, E. (2021). Analysis of standalone solar streetlights for improved energy access in displaced settlements. </w:t>
      </w:r>
      <w:r w:rsidRPr="00B10F01">
        <w:rPr>
          <w:rFonts w:ascii="Times New Roman" w:hAnsi="Times New Roman" w:cs="Times New Roman"/>
          <w:i/>
          <w:iCs/>
          <w:sz w:val="24"/>
          <w:szCs w:val="24"/>
        </w:rPr>
        <w:t>Renewable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7</w:t>
      </w:r>
      <w:r w:rsidRPr="00B10F01">
        <w:rPr>
          <w:rFonts w:ascii="Times New Roman" w:hAnsi="Times New Roman" w:cs="Times New Roman"/>
          <w:sz w:val="24"/>
          <w:szCs w:val="24"/>
        </w:rPr>
        <w:t>, 895–914. https://doi.org/10.1016/j.renene.2021.05.105</w:t>
      </w:r>
    </w:p>
    <w:p w14:paraId="23DBC36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Ozdemir, S., Altin, N., &amp; Sefa, I. (2012). Single stage three-level MPPT inverter for solar supplied systems. </w:t>
      </w:r>
      <w:r w:rsidRPr="00B10F01">
        <w:rPr>
          <w:rFonts w:ascii="Times New Roman" w:hAnsi="Times New Roman" w:cs="Times New Roman"/>
          <w:i/>
          <w:iCs/>
          <w:sz w:val="24"/>
          <w:szCs w:val="24"/>
        </w:rPr>
        <w:t>International Symposium on Power Electronics Power Electronics, Electrical Drives, Automation and Motion</w:t>
      </w:r>
      <w:r w:rsidRPr="00B10F01">
        <w:rPr>
          <w:rFonts w:ascii="Times New Roman" w:hAnsi="Times New Roman" w:cs="Times New Roman"/>
          <w:sz w:val="24"/>
          <w:szCs w:val="24"/>
        </w:rPr>
        <w:t>, 103–108. 2012 International Symposium on Power Electronics, Electrical Drives, Automation and Motion (SPEEDAM 2012). https://doi.org/10.1109/SPEEDAM.2012.6264559</w:t>
      </w:r>
    </w:p>
    <w:p w14:paraId="40E47706"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Pan, J., Wang, C., &amp; Hong, F. (2009). Research of photovoltaic charging system with maximum power point tracking. </w:t>
      </w:r>
      <w:r w:rsidRPr="00B10F01">
        <w:rPr>
          <w:rFonts w:ascii="Times New Roman" w:hAnsi="Times New Roman" w:cs="Times New Roman"/>
          <w:i/>
          <w:iCs/>
          <w:sz w:val="24"/>
          <w:szCs w:val="24"/>
        </w:rPr>
        <w:t>2009 9th International Conference on Electronic Measurement &amp; Instruments</w:t>
      </w:r>
      <w:r w:rsidRPr="00B10F01">
        <w:rPr>
          <w:rFonts w:ascii="Times New Roman" w:hAnsi="Times New Roman" w:cs="Times New Roman"/>
          <w:sz w:val="24"/>
          <w:szCs w:val="24"/>
        </w:rPr>
        <w:t>, 4-478-4–481. https://doi.org/10.1109/ICEMI.2009.5274013</w:t>
      </w:r>
    </w:p>
    <w:p w14:paraId="17B6FFE4"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Parida, B., Iniyan, S., &amp; Goic, R. (2011). A review of solar photovoltaic technologie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5</w:t>
      </w:r>
      <w:r w:rsidRPr="00B10F01">
        <w:rPr>
          <w:rFonts w:ascii="Times New Roman" w:hAnsi="Times New Roman" w:cs="Times New Roman"/>
          <w:sz w:val="24"/>
          <w:szCs w:val="24"/>
        </w:rPr>
        <w:t>(3), 1625–1636. https://doi.org/10.1016/j.rser.2010.11.032</w:t>
      </w:r>
    </w:p>
    <w:p w14:paraId="62839815"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Petri, T., Keller, M., &amp; Parspour, N. (2022). </w:t>
      </w:r>
      <w:r w:rsidRPr="00B10F01">
        <w:rPr>
          <w:rFonts w:ascii="Times New Roman" w:hAnsi="Times New Roman" w:cs="Times New Roman"/>
          <w:sz w:val="24"/>
          <w:szCs w:val="24"/>
        </w:rPr>
        <w:t xml:space="preserve">The Insulation Resilience of Inverter-Fed Low Voltage Traction Machines: Review, Challenges, and Opportunities. </w:t>
      </w:r>
      <w:r w:rsidRPr="00B10F01">
        <w:rPr>
          <w:rFonts w:ascii="Times New Roman" w:hAnsi="Times New Roman" w:cs="Times New Roman"/>
          <w:i/>
          <w:iCs/>
          <w:sz w:val="24"/>
          <w:szCs w:val="24"/>
        </w:rPr>
        <w:t>IEEE Acces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0</w:t>
      </w:r>
      <w:r w:rsidRPr="00B10F01">
        <w:rPr>
          <w:rFonts w:ascii="Times New Roman" w:hAnsi="Times New Roman" w:cs="Times New Roman"/>
          <w:sz w:val="24"/>
          <w:szCs w:val="24"/>
        </w:rPr>
        <w:t>, 104023–104049. IEEE Access. https://doi.org/10.1109/ACCESS.2022.3210348</w:t>
      </w:r>
    </w:p>
    <w:p w14:paraId="6D6E37B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Robles, E., Fernandez, M., Andreu, J., Ibarra, E., &amp; Ugalde, U. (2021). Advanced power inverter topologies and modulation techniques for common-mode voltage elimination in electric motor drive system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40</w:t>
      </w:r>
      <w:r w:rsidRPr="00B10F01">
        <w:rPr>
          <w:rFonts w:ascii="Times New Roman" w:hAnsi="Times New Roman" w:cs="Times New Roman"/>
          <w:sz w:val="24"/>
          <w:szCs w:val="24"/>
        </w:rPr>
        <w:t>, 110746. https://doi.org/10.1016/j.rser.2021.110746</w:t>
      </w:r>
    </w:p>
    <w:p w14:paraId="385B67E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School of Electrical Engineering, KIIT University, Bhubaneshwar-751024, Odisha, India, Pradhan, A., Dr S.M Ali, D. S. M. A., &amp; Dash, R. (2011). A Comparative Study of Perturb-</w:t>
      </w:r>
      <w:r w:rsidRPr="00B10F01">
        <w:rPr>
          <w:rFonts w:ascii="Times New Roman" w:hAnsi="Times New Roman" w:cs="Times New Roman"/>
          <w:sz w:val="24"/>
          <w:szCs w:val="24"/>
        </w:rPr>
        <w:lastRenderedPageBreak/>
        <w:t xml:space="preserve">Observance Method and Incremental Conductance Method. </w:t>
      </w:r>
      <w:r w:rsidRPr="00B10F01">
        <w:rPr>
          <w:rFonts w:ascii="Times New Roman" w:hAnsi="Times New Roman" w:cs="Times New Roman"/>
          <w:i/>
          <w:iCs/>
          <w:sz w:val="24"/>
          <w:szCs w:val="24"/>
        </w:rPr>
        <w:t>Indian Journal of Applied Research</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5), 206–208. https://doi.org/10.15373/2249555X/MAY2013/62</w:t>
      </w:r>
    </w:p>
    <w:p w14:paraId="25ACEFD7"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errano, M. A. L.-, Paipa, E. A. L., Márquez, L. F. B.-, &amp; Mora, S. B. S.-. (2019). Performance comparison between PWM and MPPT charge controllers. </w:t>
      </w:r>
      <w:r w:rsidRPr="00B10F01">
        <w:rPr>
          <w:rFonts w:ascii="Times New Roman" w:hAnsi="Times New Roman" w:cs="Times New Roman"/>
          <w:i/>
          <w:iCs/>
          <w:sz w:val="24"/>
          <w:szCs w:val="24"/>
        </w:rPr>
        <w:t>Scientia Et Technic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4</w:t>
      </w:r>
      <w:r w:rsidRPr="00B10F01">
        <w:rPr>
          <w:rFonts w:ascii="Times New Roman" w:hAnsi="Times New Roman" w:cs="Times New Roman"/>
          <w:sz w:val="24"/>
          <w:szCs w:val="24"/>
        </w:rPr>
        <w:t>(1), 6–11.</w:t>
      </w:r>
    </w:p>
    <w:p w14:paraId="7679E16B"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harma, M., Sharma, S., Sharma, G., &amp; Mehta, S. (2015). </w:t>
      </w:r>
      <w:r w:rsidRPr="00B10F01">
        <w:rPr>
          <w:rFonts w:ascii="Times New Roman" w:hAnsi="Times New Roman" w:cs="Times New Roman"/>
          <w:i/>
          <w:iCs/>
          <w:sz w:val="24"/>
          <w:szCs w:val="24"/>
        </w:rPr>
        <w:t>A Neuro-Fuzzy Approach based MPPT for Mutli- Junction Photo-Voltaic Array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w:t>
      </w:r>
    </w:p>
    <w:p w14:paraId="3CC9CFA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ingh, A., Pal, K., &amp; Vishwakarma, C. B. (2023). State of charge estimation techniques of Li-ion battery of electric vehicles. </w:t>
      </w:r>
      <w:r w:rsidRPr="00B10F01">
        <w:rPr>
          <w:rFonts w:ascii="Times New Roman" w:hAnsi="Times New Roman" w:cs="Times New Roman"/>
          <w:i/>
          <w:iCs/>
          <w:sz w:val="24"/>
          <w:szCs w:val="24"/>
        </w:rPr>
        <w:t>E-Prime - Advances in Electrical Engineering, Electronics and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6</w:t>
      </w:r>
      <w:r w:rsidRPr="00B10F01">
        <w:rPr>
          <w:rFonts w:ascii="Times New Roman" w:hAnsi="Times New Roman" w:cs="Times New Roman"/>
          <w:sz w:val="24"/>
          <w:szCs w:val="24"/>
        </w:rPr>
        <w:t>, 100328. https://doi.org/10.1016/j.prime.2023.100328</w:t>
      </w:r>
    </w:p>
    <w:p w14:paraId="2530881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Wang, C., Chen, W., Shao, S., Chen, Z., Zhu, B., &amp; Li, H. (2011). </w:t>
      </w:r>
      <w:r w:rsidRPr="00B10F01">
        <w:rPr>
          <w:rFonts w:ascii="Times New Roman" w:hAnsi="Times New Roman" w:cs="Times New Roman"/>
          <w:sz w:val="24"/>
          <w:szCs w:val="24"/>
        </w:rPr>
        <w:t xml:space="preserve">Energy Management of Stand-Alone Hybrid PV System. </w:t>
      </w:r>
      <w:r w:rsidRPr="00B10F01">
        <w:rPr>
          <w:rFonts w:ascii="Times New Roman" w:hAnsi="Times New Roman" w:cs="Times New Roman"/>
          <w:i/>
          <w:iCs/>
          <w:sz w:val="24"/>
          <w:szCs w:val="24"/>
        </w:rPr>
        <w:t>Energy Procedi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2</w:t>
      </w:r>
      <w:r w:rsidRPr="00B10F01">
        <w:rPr>
          <w:rFonts w:ascii="Times New Roman" w:hAnsi="Times New Roman" w:cs="Times New Roman"/>
          <w:sz w:val="24"/>
          <w:szCs w:val="24"/>
        </w:rPr>
        <w:t>, 471–479. https://doi.org/10.1016/j.egypro.2011.10.063</w:t>
      </w:r>
    </w:p>
    <w:p w14:paraId="51E1EAAB"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Xiao, W., Ozog, N., &amp; Dunford, W. G. (2007). </w:t>
      </w:r>
      <w:r w:rsidRPr="00B10F01">
        <w:rPr>
          <w:rFonts w:ascii="Times New Roman" w:hAnsi="Times New Roman" w:cs="Times New Roman"/>
          <w:sz w:val="24"/>
          <w:szCs w:val="24"/>
        </w:rPr>
        <w:t xml:space="preserve">Topology Study of Photovoltaic Interface for Maximum Power Point Tracking. </w:t>
      </w:r>
      <w:r w:rsidRPr="00B10F01">
        <w:rPr>
          <w:rFonts w:ascii="Times New Roman" w:hAnsi="Times New Roman" w:cs="Times New Roman"/>
          <w:i/>
          <w:iCs/>
          <w:sz w:val="24"/>
          <w:szCs w:val="24"/>
        </w:rPr>
        <w:t>IEEE Transactions on Industrial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54</w:t>
      </w:r>
      <w:r w:rsidRPr="00B10F01">
        <w:rPr>
          <w:rFonts w:ascii="Times New Roman" w:hAnsi="Times New Roman" w:cs="Times New Roman"/>
          <w:sz w:val="24"/>
          <w:szCs w:val="24"/>
        </w:rPr>
        <w:t>(3), 1696–1704. IEEE Transactions on Industrial Electronics. https://doi.org/10.1109/TIE.2007.894732</w:t>
      </w:r>
    </w:p>
    <w:p w14:paraId="62F475D0"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Xue, J. (2017). Photovoltaic agriculture—New opportunity for photovoltaic applications in China.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73</w:t>
      </w:r>
      <w:r w:rsidRPr="00B10F01">
        <w:rPr>
          <w:rFonts w:ascii="Times New Roman" w:hAnsi="Times New Roman" w:cs="Times New Roman"/>
          <w:sz w:val="24"/>
          <w:szCs w:val="24"/>
        </w:rPr>
        <w:t>, 1–9. https://doi.org/10.1016/j.rser.2017.01.098</w:t>
      </w:r>
    </w:p>
    <w:p w14:paraId="5758A8A5"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Yuvarajan, S., &amp; Xu, S. (2003). Photo-voltaic power converter with a simple maximum-power-point-tracker. </w:t>
      </w:r>
      <w:r w:rsidRPr="00B10F01">
        <w:rPr>
          <w:rFonts w:ascii="Times New Roman" w:hAnsi="Times New Roman" w:cs="Times New Roman"/>
          <w:i/>
          <w:iCs/>
          <w:sz w:val="24"/>
          <w:szCs w:val="24"/>
        </w:rPr>
        <w:t>2003 IEEE International Symposium on Circuits and Systems (ISCA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 III–III. https://doi.org/10.1109/ISCAS.2003.1205040</w:t>
      </w:r>
    </w:p>
    <w:p w14:paraId="7F4A93FC"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lastRenderedPageBreak/>
        <w:t xml:space="preserve">Zhao, Z., Xu, M., Chen, Q., Lai, J.-S., &amp; Cho, Y. (2012). Derivation, Analysis, and Implementation of a Boost–Buck Converter-Based High-Efficiency PV Inverter.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7</w:t>
      </w:r>
      <w:r w:rsidRPr="00B10F01">
        <w:rPr>
          <w:rFonts w:ascii="Times New Roman" w:hAnsi="Times New Roman" w:cs="Times New Roman"/>
          <w:sz w:val="24"/>
          <w:szCs w:val="24"/>
        </w:rPr>
        <w:t>(3), 1304–1313. IEEE Transactions on Power Electronics. https://doi.org/10.1109/TPEL.2011.2163805</w:t>
      </w:r>
    </w:p>
    <w:p w14:paraId="2AC6AFC2" w14:textId="7916CE87" w:rsidR="00336EBC" w:rsidRPr="00B10F01" w:rsidRDefault="00336EBC" w:rsidP="00167D44">
      <w:p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fldChar w:fldCharType="end"/>
      </w:r>
    </w:p>
    <w:sectPr w:rsidR="00336EBC" w:rsidRPr="00B10F01" w:rsidSect="002F519F">
      <w:pgSz w:w="12240" w:h="15480"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9BECB1" w14:textId="77777777" w:rsidR="001700CB" w:rsidRDefault="001700CB" w:rsidP="000E69E9">
      <w:pPr>
        <w:spacing w:after="0" w:line="240" w:lineRule="auto"/>
      </w:pPr>
      <w:r>
        <w:separator/>
      </w:r>
    </w:p>
  </w:endnote>
  <w:endnote w:type="continuationSeparator" w:id="0">
    <w:p w14:paraId="522386F6" w14:textId="77777777" w:rsidR="001700CB" w:rsidRDefault="001700CB" w:rsidP="000E69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等线 Light">
    <w:panose1 w:val="00000000000000000000"/>
    <w:charset w:val="80"/>
    <w:family w:val="roman"/>
    <w:notTrueType/>
    <w:pitch w:val="default"/>
  </w:font>
  <w:font w:name="Segoe UI">
    <w:panose1 w:val="020B0502040204020203"/>
    <w:charset w:val="00"/>
    <w:family w:val="swiss"/>
    <w:notTrueType/>
    <w:pitch w:val="variable"/>
    <w:sig w:usb0="00000003" w:usb1="00000000" w:usb2="00000000" w:usb3="00000000" w:csb0="00000001" w:csb1="00000000"/>
  </w:font>
  <w:font w:name="等线">
    <w:panose1 w:val="00000000000000000000"/>
    <w:charset w:val="80"/>
    <w:family w:val="roman"/>
    <w:notTrueType/>
    <w:pitch w:val="default"/>
  </w:font>
  <w:font w:name="Algerian">
    <w:panose1 w:val="04020705040A020607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0476024"/>
      <w:docPartObj>
        <w:docPartGallery w:val="Page Numbers (Bottom of Page)"/>
        <w:docPartUnique/>
      </w:docPartObj>
    </w:sdtPr>
    <w:sdtEndPr>
      <w:rPr>
        <w:noProof/>
      </w:rPr>
    </w:sdtEndPr>
    <w:sdtContent>
      <w:p w14:paraId="16E424BD" w14:textId="57ECD035" w:rsidR="00CF4BA6" w:rsidRDefault="00CF4BA6">
        <w:pPr>
          <w:pStyle w:val="Footer"/>
          <w:jc w:val="center"/>
        </w:pPr>
        <w:r>
          <w:fldChar w:fldCharType="begin"/>
        </w:r>
        <w:r>
          <w:instrText xml:space="preserve"> PAGE   \* MERGEFORMAT </w:instrText>
        </w:r>
        <w:r>
          <w:fldChar w:fldCharType="separate"/>
        </w:r>
        <w:r w:rsidR="00812C94">
          <w:rPr>
            <w:noProof/>
          </w:rPr>
          <w:t>11</w:t>
        </w:r>
        <w:r>
          <w:rPr>
            <w:noProof/>
          </w:rPr>
          <w:fldChar w:fldCharType="end"/>
        </w:r>
      </w:p>
    </w:sdtContent>
  </w:sdt>
  <w:p w14:paraId="4BD28D0F" w14:textId="77777777" w:rsidR="00CF4BA6" w:rsidRDefault="00CF4BA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3F7D16" w14:textId="77777777" w:rsidR="001700CB" w:rsidRDefault="001700CB" w:rsidP="000E69E9">
      <w:pPr>
        <w:spacing w:after="0" w:line="240" w:lineRule="auto"/>
      </w:pPr>
      <w:r>
        <w:separator/>
      </w:r>
    </w:p>
  </w:footnote>
  <w:footnote w:type="continuationSeparator" w:id="0">
    <w:p w14:paraId="68C3DB84" w14:textId="77777777" w:rsidR="001700CB" w:rsidRDefault="001700CB" w:rsidP="000E69E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52E56C" w14:textId="5C42E8F2" w:rsidR="00CF4BA6" w:rsidRDefault="00CF4BA6" w:rsidP="002339AC">
    <w:pPr>
      <w:pStyle w:val="Header"/>
      <w:tabs>
        <w:tab w:val="clear" w:pos="4680"/>
        <w:tab w:val="clear" w:pos="9360"/>
        <w:tab w:val="left" w:pos="3285"/>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0C090C"/>
    <w:multiLevelType w:val="multilevel"/>
    <w:tmpl w:val="93E060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C3D2AF5"/>
    <w:multiLevelType w:val="multilevel"/>
    <w:tmpl w:val="57E2F63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C555AC2"/>
    <w:multiLevelType w:val="multilevel"/>
    <w:tmpl w:val="0A20F2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C733D3A"/>
    <w:multiLevelType w:val="multilevel"/>
    <w:tmpl w:val="3D24D9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D6A5EFE"/>
    <w:multiLevelType w:val="multilevel"/>
    <w:tmpl w:val="18B082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F696F51"/>
    <w:multiLevelType w:val="multilevel"/>
    <w:tmpl w:val="A860EB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07C1139"/>
    <w:multiLevelType w:val="multilevel"/>
    <w:tmpl w:val="F44CC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2B609C8"/>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170D74C5"/>
    <w:multiLevelType w:val="multilevel"/>
    <w:tmpl w:val="E4264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87C0045"/>
    <w:multiLevelType w:val="multilevel"/>
    <w:tmpl w:val="2138AD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FB4737B"/>
    <w:multiLevelType w:val="multilevel"/>
    <w:tmpl w:val="10362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1FED11DB"/>
    <w:multiLevelType w:val="multilevel"/>
    <w:tmpl w:val="5E4C11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0F8135B"/>
    <w:multiLevelType w:val="hybridMultilevel"/>
    <w:tmpl w:val="C4AEBD90"/>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5991514"/>
    <w:multiLevelType w:val="multilevel"/>
    <w:tmpl w:val="B5F86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60702B6"/>
    <w:multiLevelType w:val="hybridMultilevel"/>
    <w:tmpl w:val="FA3A1000"/>
    <w:lvl w:ilvl="0" w:tplc="72EC3FC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26AF5336"/>
    <w:multiLevelType w:val="multilevel"/>
    <w:tmpl w:val="0750D4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DB65F39"/>
    <w:multiLevelType w:val="multilevel"/>
    <w:tmpl w:val="911A0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0444BA0"/>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0B8321E"/>
    <w:multiLevelType w:val="multilevel"/>
    <w:tmpl w:val="D1289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70618E9"/>
    <w:multiLevelType w:val="multilevel"/>
    <w:tmpl w:val="A02AF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B9128B"/>
    <w:multiLevelType w:val="multilevel"/>
    <w:tmpl w:val="10503D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409F67FD"/>
    <w:multiLevelType w:val="multilevel"/>
    <w:tmpl w:val="382C374C"/>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48A06DB0"/>
    <w:multiLevelType w:val="multilevel"/>
    <w:tmpl w:val="C5D87A2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b w: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nsid w:val="4A8808EB"/>
    <w:multiLevelType w:val="hybridMultilevel"/>
    <w:tmpl w:val="824E893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D283FF4"/>
    <w:multiLevelType w:val="multilevel"/>
    <w:tmpl w:val="447EE2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65C455E"/>
    <w:multiLevelType w:val="multilevel"/>
    <w:tmpl w:val="EBC0D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2AC2799"/>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666915FB"/>
    <w:multiLevelType w:val="multilevel"/>
    <w:tmpl w:val="FA1EE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679049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rPr>
        <w:b w:val="0"/>
        <w:caps w:val="0"/>
        <w:smallCaps w:val="0"/>
        <w:color w:val="000000" w:themeColor="text1"/>
        <w:spacing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flat" w14:cmpd="sng" w14:algn="ctr">
          <w14:noFill/>
          <w14:prstDash w14:val="solid"/>
          <w14:round/>
        </w14:textOutline>
        <w14:props3d w14:extrusionH="0" w14:contourW="0" w14:prstMaterial="none"/>
      </w:rPr>
    </w:lvl>
    <w:lvl w:ilvl="2">
      <w:start w:val="1"/>
      <w:numFmt w:val="decimal"/>
      <w:lvlText w:val="%1.%2.%3."/>
      <w:lvlJc w:val="left"/>
      <w:pPr>
        <w:ind w:left="504" w:hanging="504"/>
      </w:pPr>
      <w:rPr>
        <w:sz w:val="24"/>
        <w:szCs w:val="24"/>
      </w:rPr>
    </w:lvl>
    <w:lvl w:ilvl="3">
      <w:start w:val="1"/>
      <w:numFmt w:val="decimal"/>
      <w:lvlText w:val="%1.%2.%3.%4."/>
      <w:lvlJc w:val="left"/>
      <w:pPr>
        <w:ind w:left="1728" w:hanging="648"/>
      </w:pPr>
      <w:rPr>
        <w:rFonts w:hint="default"/>
        <w:b w:val="0"/>
        <w:i w:val="0"/>
        <w:caps w:val="0"/>
        <w:smallCaps w:val="0"/>
        <w:color w:val="000000" w:themeColor="text1"/>
        <w:spacing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flat" w14:cmpd="sng" w14:algn="ctr">
          <w14:noFill/>
          <w14:prstDash w14:val="solid"/>
          <w14:round/>
        </w14:textOutline>
        <w14:props3d w14:extrusionH="0" w14:contourW="0" w14:prstMaterial="none"/>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6AE93966"/>
    <w:multiLevelType w:val="multilevel"/>
    <w:tmpl w:val="909C2D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C251DE5"/>
    <w:multiLevelType w:val="multilevel"/>
    <w:tmpl w:val="0A8281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6E1B571D"/>
    <w:multiLevelType w:val="hybridMultilevel"/>
    <w:tmpl w:val="871CBD0E"/>
    <w:lvl w:ilvl="0" w:tplc="0409000B">
      <w:start w:val="1"/>
      <w:numFmt w:val="bullet"/>
      <w:lvlText w:val=""/>
      <w:lvlJc w:val="left"/>
      <w:pPr>
        <w:ind w:left="1650" w:hanging="360"/>
      </w:pPr>
      <w:rPr>
        <w:rFonts w:ascii="Wingdings" w:hAnsi="Wingdings" w:hint="default"/>
      </w:rPr>
    </w:lvl>
    <w:lvl w:ilvl="1" w:tplc="04090003" w:tentative="1">
      <w:start w:val="1"/>
      <w:numFmt w:val="bullet"/>
      <w:lvlText w:val="o"/>
      <w:lvlJc w:val="left"/>
      <w:pPr>
        <w:ind w:left="2370" w:hanging="360"/>
      </w:pPr>
      <w:rPr>
        <w:rFonts w:ascii="Courier New" w:hAnsi="Courier New" w:cs="Courier New" w:hint="default"/>
      </w:rPr>
    </w:lvl>
    <w:lvl w:ilvl="2" w:tplc="04090005" w:tentative="1">
      <w:start w:val="1"/>
      <w:numFmt w:val="bullet"/>
      <w:lvlText w:val=""/>
      <w:lvlJc w:val="left"/>
      <w:pPr>
        <w:ind w:left="3090" w:hanging="360"/>
      </w:pPr>
      <w:rPr>
        <w:rFonts w:ascii="Wingdings" w:hAnsi="Wingdings" w:hint="default"/>
      </w:rPr>
    </w:lvl>
    <w:lvl w:ilvl="3" w:tplc="04090001" w:tentative="1">
      <w:start w:val="1"/>
      <w:numFmt w:val="bullet"/>
      <w:lvlText w:val=""/>
      <w:lvlJc w:val="left"/>
      <w:pPr>
        <w:ind w:left="3810" w:hanging="360"/>
      </w:pPr>
      <w:rPr>
        <w:rFonts w:ascii="Symbol" w:hAnsi="Symbol" w:hint="default"/>
      </w:rPr>
    </w:lvl>
    <w:lvl w:ilvl="4" w:tplc="04090003" w:tentative="1">
      <w:start w:val="1"/>
      <w:numFmt w:val="bullet"/>
      <w:lvlText w:val="o"/>
      <w:lvlJc w:val="left"/>
      <w:pPr>
        <w:ind w:left="4530" w:hanging="360"/>
      </w:pPr>
      <w:rPr>
        <w:rFonts w:ascii="Courier New" w:hAnsi="Courier New" w:cs="Courier New" w:hint="default"/>
      </w:rPr>
    </w:lvl>
    <w:lvl w:ilvl="5" w:tplc="04090005" w:tentative="1">
      <w:start w:val="1"/>
      <w:numFmt w:val="bullet"/>
      <w:lvlText w:val=""/>
      <w:lvlJc w:val="left"/>
      <w:pPr>
        <w:ind w:left="5250" w:hanging="360"/>
      </w:pPr>
      <w:rPr>
        <w:rFonts w:ascii="Wingdings" w:hAnsi="Wingdings" w:hint="default"/>
      </w:rPr>
    </w:lvl>
    <w:lvl w:ilvl="6" w:tplc="04090001" w:tentative="1">
      <w:start w:val="1"/>
      <w:numFmt w:val="bullet"/>
      <w:lvlText w:val=""/>
      <w:lvlJc w:val="left"/>
      <w:pPr>
        <w:ind w:left="5970" w:hanging="360"/>
      </w:pPr>
      <w:rPr>
        <w:rFonts w:ascii="Symbol" w:hAnsi="Symbol" w:hint="default"/>
      </w:rPr>
    </w:lvl>
    <w:lvl w:ilvl="7" w:tplc="04090003" w:tentative="1">
      <w:start w:val="1"/>
      <w:numFmt w:val="bullet"/>
      <w:lvlText w:val="o"/>
      <w:lvlJc w:val="left"/>
      <w:pPr>
        <w:ind w:left="6690" w:hanging="360"/>
      </w:pPr>
      <w:rPr>
        <w:rFonts w:ascii="Courier New" w:hAnsi="Courier New" w:cs="Courier New" w:hint="default"/>
      </w:rPr>
    </w:lvl>
    <w:lvl w:ilvl="8" w:tplc="04090005" w:tentative="1">
      <w:start w:val="1"/>
      <w:numFmt w:val="bullet"/>
      <w:lvlText w:val=""/>
      <w:lvlJc w:val="left"/>
      <w:pPr>
        <w:ind w:left="7410" w:hanging="360"/>
      </w:pPr>
      <w:rPr>
        <w:rFonts w:ascii="Wingdings" w:hAnsi="Wingdings" w:hint="default"/>
      </w:rPr>
    </w:lvl>
  </w:abstractNum>
  <w:abstractNum w:abstractNumId="32">
    <w:nsid w:val="6FAB375B"/>
    <w:multiLevelType w:val="multilevel"/>
    <w:tmpl w:val="DE085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79E92294"/>
    <w:multiLevelType w:val="multilevel"/>
    <w:tmpl w:val="9D2402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7B972C04"/>
    <w:multiLevelType w:val="hybridMultilevel"/>
    <w:tmpl w:val="F60CF272"/>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4"/>
  </w:num>
  <w:num w:numId="2">
    <w:abstractNumId w:val="12"/>
  </w:num>
  <w:num w:numId="3">
    <w:abstractNumId w:val="7"/>
  </w:num>
  <w:num w:numId="4">
    <w:abstractNumId w:val="26"/>
  </w:num>
  <w:num w:numId="5">
    <w:abstractNumId w:val="17"/>
  </w:num>
  <w:num w:numId="6">
    <w:abstractNumId w:val="10"/>
  </w:num>
  <w:num w:numId="7">
    <w:abstractNumId w:val="8"/>
  </w:num>
  <w:num w:numId="8">
    <w:abstractNumId w:val="19"/>
  </w:num>
  <w:num w:numId="9">
    <w:abstractNumId w:val="32"/>
  </w:num>
  <w:num w:numId="10">
    <w:abstractNumId w:val="25"/>
  </w:num>
  <w:num w:numId="11">
    <w:abstractNumId w:val="21"/>
  </w:num>
  <w:num w:numId="12">
    <w:abstractNumId w:val="20"/>
  </w:num>
  <w:num w:numId="13">
    <w:abstractNumId w:val="27"/>
  </w:num>
  <w:num w:numId="14">
    <w:abstractNumId w:val="11"/>
  </w:num>
  <w:num w:numId="15">
    <w:abstractNumId w:val="16"/>
  </w:num>
  <w:num w:numId="16">
    <w:abstractNumId w:val="29"/>
  </w:num>
  <w:num w:numId="17">
    <w:abstractNumId w:val="0"/>
  </w:num>
  <w:num w:numId="18">
    <w:abstractNumId w:val="6"/>
  </w:num>
  <w:num w:numId="19">
    <w:abstractNumId w:val="15"/>
  </w:num>
  <w:num w:numId="20">
    <w:abstractNumId w:val="33"/>
  </w:num>
  <w:num w:numId="21">
    <w:abstractNumId w:val="30"/>
  </w:num>
  <w:num w:numId="22">
    <w:abstractNumId w:val="3"/>
  </w:num>
  <w:num w:numId="23">
    <w:abstractNumId w:val="13"/>
  </w:num>
  <w:num w:numId="24">
    <w:abstractNumId w:val="24"/>
  </w:num>
  <w:num w:numId="25">
    <w:abstractNumId w:val="4"/>
  </w:num>
  <w:num w:numId="26">
    <w:abstractNumId w:val="18"/>
  </w:num>
  <w:num w:numId="27">
    <w:abstractNumId w:val="9"/>
  </w:num>
  <w:num w:numId="28">
    <w:abstractNumId w:val="1"/>
  </w:num>
  <w:num w:numId="29">
    <w:abstractNumId w:val="5"/>
  </w:num>
  <w:num w:numId="30">
    <w:abstractNumId w:val="2"/>
  </w:num>
  <w:num w:numId="31">
    <w:abstractNumId w:val="23"/>
  </w:num>
  <w:num w:numId="32">
    <w:abstractNumId w:val="31"/>
  </w:num>
  <w:num w:numId="33">
    <w:abstractNumId w:val="14"/>
  </w:num>
  <w:num w:numId="34">
    <w:abstractNumId w:val="28"/>
    <w:lvlOverride w:ilvl="0">
      <w:startOverride w:val="2"/>
    </w:lvlOverride>
    <w:lvlOverride w:ilvl="1">
      <w:startOverride w:val="2"/>
    </w:lvlOverride>
    <w:lvlOverride w:ilvl="2">
      <w:startOverride w:val="2"/>
    </w:lvlOverride>
  </w:num>
  <w:num w:numId="35">
    <w:abstractNumId w:val="22"/>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042E"/>
    <w:rsid w:val="000014F4"/>
    <w:rsid w:val="0001020E"/>
    <w:rsid w:val="000104E6"/>
    <w:rsid w:val="00012785"/>
    <w:rsid w:val="0001364C"/>
    <w:rsid w:val="00014BEA"/>
    <w:rsid w:val="000166D7"/>
    <w:rsid w:val="000278CE"/>
    <w:rsid w:val="00030428"/>
    <w:rsid w:val="00036DD6"/>
    <w:rsid w:val="000373D9"/>
    <w:rsid w:val="000452A4"/>
    <w:rsid w:val="00046D7D"/>
    <w:rsid w:val="000533F3"/>
    <w:rsid w:val="0005519A"/>
    <w:rsid w:val="00056B5C"/>
    <w:rsid w:val="0006149E"/>
    <w:rsid w:val="000635C9"/>
    <w:rsid w:val="00070E1B"/>
    <w:rsid w:val="00072A68"/>
    <w:rsid w:val="00075426"/>
    <w:rsid w:val="00082071"/>
    <w:rsid w:val="00082F4B"/>
    <w:rsid w:val="00093023"/>
    <w:rsid w:val="0009468A"/>
    <w:rsid w:val="000A1E78"/>
    <w:rsid w:val="000A67D8"/>
    <w:rsid w:val="000A7FB3"/>
    <w:rsid w:val="000B0A2A"/>
    <w:rsid w:val="000B2055"/>
    <w:rsid w:val="000B22C7"/>
    <w:rsid w:val="000B3710"/>
    <w:rsid w:val="000B7261"/>
    <w:rsid w:val="000C1DF4"/>
    <w:rsid w:val="000C5E7D"/>
    <w:rsid w:val="000C5EB3"/>
    <w:rsid w:val="000C6893"/>
    <w:rsid w:val="000D1A61"/>
    <w:rsid w:val="000D4606"/>
    <w:rsid w:val="000D462F"/>
    <w:rsid w:val="000E3BBA"/>
    <w:rsid w:val="000E69E9"/>
    <w:rsid w:val="000E6EC1"/>
    <w:rsid w:val="000F4D75"/>
    <w:rsid w:val="000F5D6C"/>
    <w:rsid w:val="001016A9"/>
    <w:rsid w:val="00101816"/>
    <w:rsid w:val="001019B2"/>
    <w:rsid w:val="00101E21"/>
    <w:rsid w:val="00104937"/>
    <w:rsid w:val="0010625E"/>
    <w:rsid w:val="00106DAC"/>
    <w:rsid w:val="00110374"/>
    <w:rsid w:val="00110D7F"/>
    <w:rsid w:val="00113444"/>
    <w:rsid w:val="00120814"/>
    <w:rsid w:val="001211F6"/>
    <w:rsid w:val="00123E42"/>
    <w:rsid w:val="001327BF"/>
    <w:rsid w:val="00132CF0"/>
    <w:rsid w:val="00137197"/>
    <w:rsid w:val="001379CB"/>
    <w:rsid w:val="00140107"/>
    <w:rsid w:val="00143282"/>
    <w:rsid w:val="00154557"/>
    <w:rsid w:val="00154641"/>
    <w:rsid w:val="0015785F"/>
    <w:rsid w:val="00160C78"/>
    <w:rsid w:val="001622B4"/>
    <w:rsid w:val="00166852"/>
    <w:rsid w:val="001668E1"/>
    <w:rsid w:val="00167D44"/>
    <w:rsid w:val="001700CB"/>
    <w:rsid w:val="00185A60"/>
    <w:rsid w:val="00187F20"/>
    <w:rsid w:val="00196646"/>
    <w:rsid w:val="00197D09"/>
    <w:rsid w:val="001A0F79"/>
    <w:rsid w:val="001A7530"/>
    <w:rsid w:val="001B4E4C"/>
    <w:rsid w:val="001C0172"/>
    <w:rsid w:val="001C1FAE"/>
    <w:rsid w:val="001C259C"/>
    <w:rsid w:val="001C3714"/>
    <w:rsid w:val="001C42F0"/>
    <w:rsid w:val="001C5244"/>
    <w:rsid w:val="001C6F9F"/>
    <w:rsid w:val="001D0EDD"/>
    <w:rsid w:val="001E1E45"/>
    <w:rsid w:val="001E3741"/>
    <w:rsid w:val="001E3B76"/>
    <w:rsid w:val="001E5F6D"/>
    <w:rsid w:val="001E604E"/>
    <w:rsid w:val="001F142D"/>
    <w:rsid w:val="001F3EEE"/>
    <w:rsid w:val="001F6786"/>
    <w:rsid w:val="00206760"/>
    <w:rsid w:val="002107AE"/>
    <w:rsid w:val="00212BDF"/>
    <w:rsid w:val="00217F74"/>
    <w:rsid w:val="00222F06"/>
    <w:rsid w:val="00223894"/>
    <w:rsid w:val="002315DE"/>
    <w:rsid w:val="002339AC"/>
    <w:rsid w:val="002339F1"/>
    <w:rsid w:val="00234F98"/>
    <w:rsid w:val="00235D5B"/>
    <w:rsid w:val="002361CD"/>
    <w:rsid w:val="00237330"/>
    <w:rsid w:val="00244F71"/>
    <w:rsid w:val="00251BCE"/>
    <w:rsid w:val="002615EB"/>
    <w:rsid w:val="00261601"/>
    <w:rsid w:val="00264562"/>
    <w:rsid w:val="00267A56"/>
    <w:rsid w:val="00272227"/>
    <w:rsid w:val="00272230"/>
    <w:rsid w:val="00284319"/>
    <w:rsid w:val="00284517"/>
    <w:rsid w:val="0028538C"/>
    <w:rsid w:val="00285607"/>
    <w:rsid w:val="002860FC"/>
    <w:rsid w:val="00287D12"/>
    <w:rsid w:val="00291F04"/>
    <w:rsid w:val="00292335"/>
    <w:rsid w:val="00293604"/>
    <w:rsid w:val="00293F02"/>
    <w:rsid w:val="00294572"/>
    <w:rsid w:val="00294E86"/>
    <w:rsid w:val="00294F7E"/>
    <w:rsid w:val="002A5144"/>
    <w:rsid w:val="002B3B08"/>
    <w:rsid w:val="002B4DAE"/>
    <w:rsid w:val="002B747E"/>
    <w:rsid w:val="002B7B8A"/>
    <w:rsid w:val="002C185F"/>
    <w:rsid w:val="002C1D68"/>
    <w:rsid w:val="002C417A"/>
    <w:rsid w:val="002C57AD"/>
    <w:rsid w:val="002C6BDF"/>
    <w:rsid w:val="002C6F1E"/>
    <w:rsid w:val="002D1980"/>
    <w:rsid w:val="002D2809"/>
    <w:rsid w:val="002D469B"/>
    <w:rsid w:val="002D5C93"/>
    <w:rsid w:val="002E030A"/>
    <w:rsid w:val="002E194C"/>
    <w:rsid w:val="002E3899"/>
    <w:rsid w:val="002E415F"/>
    <w:rsid w:val="002F0675"/>
    <w:rsid w:val="002F0717"/>
    <w:rsid w:val="002F0910"/>
    <w:rsid w:val="002F20FE"/>
    <w:rsid w:val="002F224C"/>
    <w:rsid w:val="002F26B1"/>
    <w:rsid w:val="002F40A6"/>
    <w:rsid w:val="002F519F"/>
    <w:rsid w:val="0030241A"/>
    <w:rsid w:val="003073F1"/>
    <w:rsid w:val="003111EE"/>
    <w:rsid w:val="00316C06"/>
    <w:rsid w:val="00323630"/>
    <w:rsid w:val="0032731E"/>
    <w:rsid w:val="003326BD"/>
    <w:rsid w:val="0033366B"/>
    <w:rsid w:val="00334FE2"/>
    <w:rsid w:val="00336EBC"/>
    <w:rsid w:val="00340A6A"/>
    <w:rsid w:val="00345DE2"/>
    <w:rsid w:val="00361255"/>
    <w:rsid w:val="00361D82"/>
    <w:rsid w:val="003623BE"/>
    <w:rsid w:val="003767B6"/>
    <w:rsid w:val="00381C86"/>
    <w:rsid w:val="0038450C"/>
    <w:rsid w:val="00384E76"/>
    <w:rsid w:val="00386BDB"/>
    <w:rsid w:val="00393101"/>
    <w:rsid w:val="00394F6A"/>
    <w:rsid w:val="00395649"/>
    <w:rsid w:val="00397A21"/>
    <w:rsid w:val="003A4AE2"/>
    <w:rsid w:val="003A66F7"/>
    <w:rsid w:val="003A74BE"/>
    <w:rsid w:val="003C1346"/>
    <w:rsid w:val="003C1E85"/>
    <w:rsid w:val="003C576C"/>
    <w:rsid w:val="003C7F2E"/>
    <w:rsid w:val="003D12C7"/>
    <w:rsid w:val="003D3111"/>
    <w:rsid w:val="003D3DF4"/>
    <w:rsid w:val="003E4068"/>
    <w:rsid w:val="003E62E0"/>
    <w:rsid w:val="003E6627"/>
    <w:rsid w:val="003E6986"/>
    <w:rsid w:val="003E79D2"/>
    <w:rsid w:val="003F094B"/>
    <w:rsid w:val="003F1892"/>
    <w:rsid w:val="003F6E2C"/>
    <w:rsid w:val="00400CF0"/>
    <w:rsid w:val="00401137"/>
    <w:rsid w:val="00405087"/>
    <w:rsid w:val="004103C3"/>
    <w:rsid w:val="00412B14"/>
    <w:rsid w:val="00413076"/>
    <w:rsid w:val="00416442"/>
    <w:rsid w:val="00416B9C"/>
    <w:rsid w:val="004226B8"/>
    <w:rsid w:val="00426015"/>
    <w:rsid w:val="0042640C"/>
    <w:rsid w:val="00426EC2"/>
    <w:rsid w:val="00427568"/>
    <w:rsid w:val="00432152"/>
    <w:rsid w:val="00433671"/>
    <w:rsid w:val="00435D95"/>
    <w:rsid w:val="004377C7"/>
    <w:rsid w:val="004418F7"/>
    <w:rsid w:val="00442978"/>
    <w:rsid w:val="004549FC"/>
    <w:rsid w:val="00455F4F"/>
    <w:rsid w:val="004603F8"/>
    <w:rsid w:val="00460C15"/>
    <w:rsid w:val="004630F7"/>
    <w:rsid w:val="00464F9D"/>
    <w:rsid w:val="00467EAC"/>
    <w:rsid w:val="00472289"/>
    <w:rsid w:val="00482AD8"/>
    <w:rsid w:val="004901D1"/>
    <w:rsid w:val="004910F4"/>
    <w:rsid w:val="00491ACF"/>
    <w:rsid w:val="004A33EF"/>
    <w:rsid w:val="004A381E"/>
    <w:rsid w:val="004A73B7"/>
    <w:rsid w:val="004B1388"/>
    <w:rsid w:val="004B2A51"/>
    <w:rsid w:val="004B393D"/>
    <w:rsid w:val="004B7BEF"/>
    <w:rsid w:val="004C3CFF"/>
    <w:rsid w:val="004C4864"/>
    <w:rsid w:val="004C66D6"/>
    <w:rsid w:val="004C78EE"/>
    <w:rsid w:val="004D3ACC"/>
    <w:rsid w:val="004D4DA6"/>
    <w:rsid w:val="004D5A16"/>
    <w:rsid w:val="004D6321"/>
    <w:rsid w:val="004D673D"/>
    <w:rsid w:val="004E1252"/>
    <w:rsid w:val="004E2C72"/>
    <w:rsid w:val="004E5197"/>
    <w:rsid w:val="004E59FB"/>
    <w:rsid w:val="004F2DD0"/>
    <w:rsid w:val="004F402B"/>
    <w:rsid w:val="004F548E"/>
    <w:rsid w:val="004F7D2E"/>
    <w:rsid w:val="00502574"/>
    <w:rsid w:val="00504ACF"/>
    <w:rsid w:val="00510755"/>
    <w:rsid w:val="00510B86"/>
    <w:rsid w:val="005123C7"/>
    <w:rsid w:val="0051548A"/>
    <w:rsid w:val="00515E84"/>
    <w:rsid w:val="0052142E"/>
    <w:rsid w:val="005228EE"/>
    <w:rsid w:val="00527F55"/>
    <w:rsid w:val="00537B60"/>
    <w:rsid w:val="00537BC4"/>
    <w:rsid w:val="00541761"/>
    <w:rsid w:val="00541B2E"/>
    <w:rsid w:val="005420FD"/>
    <w:rsid w:val="0054768C"/>
    <w:rsid w:val="00547B57"/>
    <w:rsid w:val="005517BB"/>
    <w:rsid w:val="00552644"/>
    <w:rsid w:val="00565AF4"/>
    <w:rsid w:val="0056616C"/>
    <w:rsid w:val="00570DA9"/>
    <w:rsid w:val="00575E07"/>
    <w:rsid w:val="00580C07"/>
    <w:rsid w:val="00583146"/>
    <w:rsid w:val="005904B3"/>
    <w:rsid w:val="005905B6"/>
    <w:rsid w:val="005959D9"/>
    <w:rsid w:val="005971E4"/>
    <w:rsid w:val="005A17D5"/>
    <w:rsid w:val="005A2163"/>
    <w:rsid w:val="005A4AB5"/>
    <w:rsid w:val="005B05FD"/>
    <w:rsid w:val="005B6B1C"/>
    <w:rsid w:val="005B6D59"/>
    <w:rsid w:val="005B7510"/>
    <w:rsid w:val="005B7C06"/>
    <w:rsid w:val="005C27A1"/>
    <w:rsid w:val="005D028D"/>
    <w:rsid w:val="005D1D2D"/>
    <w:rsid w:val="005D2412"/>
    <w:rsid w:val="005D4773"/>
    <w:rsid w:val="005D4B8B"/>
    <w:rsid w:val="005D6137"/>
    <w:rsid w:val="005D742D"/>
    <w:rsid w:val="005E03C6"/>
    <w:rsid w:val="005E16EA"/>
    <w:rsid w:val="005E5CAB"/>
    <w:rsid w:val="005E7EAF"/>
    <w:rsid w:val="005F17A3"/>
    <w:rsid w:val="005F61E7"/>
    <w:rsid w:val="006004CD"/>
    <w:rsid w:val="006045A9"/>
    <w:rsid w:val="00605AB6"/>
    <w:rsid w:val="00607FAB"/>
    <w:rsid w:val="00611B30"/>
    <w:rsid w:val="006139B5"/>
    <w:rsid w:val="006143FC"/>
    <w:rsid w:val="00617515"/>
    <w:rsid w:val="006211DB"/>
    <w:rsid w:val="00621B70"/>
    <w:rsid w:val="00631C90"/>
    <w:rsid w:val="00632FEC"/>
    <w:rsid w:val="00634F79"/>
    <w:rsid w:val="006422DA"/>
    <w:rsid w:val="00646716"/>
    <w:rsid w:val="00647D98"/>
    <w:rsid w:val="00651A37"/>
    <w:rsid w:val="00652BE6"/>
    <w:rsid w:val="00654011"/>
    <w:rsid w:val="00654146"/>
    <w:rsid w:val="006549B1"/>
    <w:rsid w:val="00655CC8"/>
    <w:rsid w:val="00656897"/>
    <w:rsid w:val="00656AC9"/>
    <w:rsid w:val="00660CD2"/>
    <w:rsid w:val="00661FE5"/>
    <w:rsid w:val="00662591"/>
    <w:rsid w:val="006724E0"/>
    <w:rsid w:val="006730B9"/>
    <w:rsid w:val="00677820"/>
    <w:rsid w:val="00681256"/>
    <w:rsid w:val="00681892"/>
    <w:rsid w:val="00682DFF"/>
    <w:rsid w:val="0068307A"/>
    <w:rsid w:val="00686708"/>
    <w:rsid w:val="00694278"/>
    <w:rsid w:val="0069743C"/>
    <w:rsid w:val="006A514A"/>
    <w:rsid w:val="006A6004"/>
    <w:rsid w:val="006A7338"/>
    <w:rsid w:val="006B0378"/>
    <w:rsid w:val="006B03DD"/>
    <w:rsid w:val="006C0C39"/>
    <w:rsid w:val="006C1DC9"/>
    <w:rsid w:val="006C2DB2"/>
    <w:rsid w:val="006C36E6"/>
    <w:rsid w:val="006C432D"/>
    <w:rsid w:val="006D2DC4"/>
    <w:rsid w:val="006D5EF3"/>
    <w:rsid w:val="006E015D"/>
    <w:rsid w:val="006E54FF"/>
    <w:rsid w:val="006F092A"/>
    <w:rsid w:val="006F1BC5"/>
    <w:rsid w:val="0070156D"/>
    <w:rsid w:val="00703F02"/>
    <w:rsid w:val="00706727"/>
    <w:rsid w:val="007075B5"/>
    <w:rsid w:val="00711746"/>
    <w:rsid w:val="00715474"/>
    <w:rsid w:val="00717ECF"/>
    <w:rsid w:val="00720539"/>
    <w:rsid w:val="007313DD"/>
    <w:rsid w:val="007327C2"/>
    <w:rsid w:val="00732E9B"/>
    <w:rsid w:val="00737368"/>
    <w:rsid w:val="00757F57"/>
    <w:rsid w:val="00766E8B"/>
    <w:rsid w:val="0077655D"/>
    <w:rsid w:val="00776B58"/>
    <w:rsid w:val="00780682"/>
    <w:rsid w:val="007820DD"/>
    <w:rsid w:val="00782504"/>
    <w:rsid w:val="00784B86"/>
    <w:rsid w:val="007874F6"/>
    <w:rsid w:val="00787583"/>
    <w:rsid w:val="007876A5"/>
    <w:rsid w:val="00790008"/>
    <w:rsid w:val="00790A62"/>
    <w:rsid w:val="007973E8"/>
    <w:rsid w:val="007A37A2"/>
    <w:rsid w:val="007A42F8"/>
    <w:rsid w:val="007A54A1"/>
    <w:rsid w:val="007A69CE"/>
    <w:rsid w:val="007B0A5A"/>
    <w:rsid w:val="007B1E57"/>
    <w:rsid w:val="007B2801"/>
    <w:rsid w:val="007B2A72"/>
    <w:rsid w:val="007B4AF7"/>
    <w:rsid w:val="007C08C5"/>
    <w:rsid w:val="007C31D0"/>
    <w:rsid w:val="007C7258"/>
    <w:rsid w:val="007D4E3B"/>
    <w:rsid w:val="007D60CE"/>
    <w:rsid w:val="007E57D3"/>
    <w:rsid w:val="007E5B78"/>
    <w:rsid w:val="007F2F7D"/>
    <w:rsid w:val="007F325B"/>
    <w:rsid w:val="007F3406"/>
    <w:rsid w:val="00800B87"/>
    <w:rsid w:val="0080273C"/>
    <w:rsid w:val="00803620"/>
    <w:rsid w:val="00804943"/>
    <w:rsid w:val="008101E4"/>
    <w:rsid w:val="00812223"/>
    <w:rsid w:val="00812C94"/>
    <w:rsid w:val="0081328B"/>
    <w:rsid w:val="00813831"/>
    <w:rsid w:val="00813C5C"/>
    <w:rsid w:val="00821452"/>
    <w:rsid w:val="00827F96"/>
    <w:rsid w:val="00830861"/>
    <w:rsid w:val="00830A70"/>
    <w:rsid w:val="008402F6"/>
    <w:rsid w:val="00841491"/>
    <w:rsid w:val="008476F7"/>
    <w:rsid w:val="008504F0"/>
    <w:rsid w:val="008539A2"/>
    <w:rsid w:val="00860045"/>
    <w:rsid w:val="008708B1"/>
    <w:rsid w:val="0087327C"/>
    <w:rsid w:val="0087376D"/>
    <w:rsid w:val="00887E97"/>
    <w:rsid w:val="00895EE7"/>
    <w:rsid w:val="008A01F3"/>
    <w:rsid w:val="008A0BDF"/>
    <w:rsid w:val="008A116E"/>
    <w:rsid w:val="008A16EB"/>
    <w:rsid w:val="008A20F7"/>
    <w:rsid w:val="008A7B02"/>
    <w:rsid w:val="008B2F0B"/>
    <w:rsid w:val="008B3ADD"/>
    <w:rsid w:val="008B4493"/>
    <w:rsid w:val="008B503E"/>
    <w:rsid w:val="008B5FC7"/>
    <w:rsid w:val="008B68D3"/>
    <w:rsid w:val="008B68F8"/>
    <w:rsid w:val="008C0738"/>
    <w:rsid w:val="008C0D2F"/>
    <w:rsid w:val="008C1AB4"/>
    <w:rsid w:val="008C2F92"/>
    <w:rsid w:val="008C5D3B"/>
    <w:rsid w:val="008C6052"/>
    <w:rsid w:val="008D2A2B"/>
    <w:rsid w:val="008D4CE3"/>
    <w:rsid w:val="008D5E4F"/>
    <w:rsid w:val="008D675A"/>
    <w:rsid w:val="008E0150"/>
    <w:rsid w:val="008E2A72"/>
    <w:rsid w:val="008E3E57"/>
    <w:rsid w:val="009064C5"/>
    <w:rsid w:val="00907351"/>
    <w:rsid w:val="00907A75"/>
    <w:rsid w:val="00910D04"/>
    <w:rsid w:val="00911042"/>
    <w:rsid w:val="009111EE"/>
    <w:rsid w:val="0091423D"/>
    <w:rsid w:val="009167C3"/>
    <w:rsid w:val="009168C4"/>
    <w:rsid w:val="00917D94"/>
    <w:rsid w:val="0092377E"/>
    <w:rsid w:val="009237A7"/>
    <w:rsid w:val="00930B23"/>
    <w:rsid w:val="0093120B"/>
    <w:rsid w:val="00932848"/>
    <w:rsid w:val="00934C1B"/>
    <w:rsid w:val="009378C5"/>
    <w:rsid w:val="0094014A"/>
    <w:rsid w:val="009419D3"/>
    <w:rsid w:val="0094350B"/>
    <w:rsid w:val="00945170"/>
    <w:rsid w:val="00951199"/>
    <w:rsid w:val="00954EF6"/>
    <w:rsid w:val="009555B8"/>
    <w:rsid w:val="00955F4D"/>
    <w:rsid w:val="00962FAD"/>
    <w:rsid w:val="00970951"/>
    <w:rsid w:val="009729FB"/>
    <w:rsid w:val="00975052"/>
    <w:rsid w:val="00977B40"/>
    <w:rsid w:val="00993344"/>
    <w:rsid w:val="009A4282"/>
    <w:rsid w:val="009A4AE9"/>
    <w:rsid w:val="009B0DB5"/>
    <w:rsid w:val="009B6541"/>
    <w:rsid w:val="009B7BA8"/>
    <w:rsid w:val="009C09EF"/>
    <w:rsid w:val="009C2550"/>
    <w:rsid w:val="009C2AA8"/>
    <w:rsid w:val="009C5D16"/>
    <w:rsid w:val="009C6604"/>
    <w:rsid w:val="009D118A"/>
    <w:rsid w:val="009D17C3"/>
    <w:rsid w:val="009E0AAD"/>
    <w:rsid w:val="009E1600"/>
    <w:rsid w:val="009E4526"/>
    <w:rsid w:val="009E6052"/>
    <w:rsid w:val="009E721B"/>
    <w:rsid w:val="009F0172"/>
    <w:rsid w:val="009F08B2"/>
    <w:rsid w:val="00A0025C"/>
    <w:rsid w:val="00A00374"/>
    <w:rsid w:val="00A00F2A"/>
    <w:rsid w:val="00A01115"/>
    <w:rsid w:val="00A01136"/>
    <w:rsid w:val="00A04610"/>
    <w:rsid w:val="00A11AE3"/>
    <w:rsid w:val="00A1318C"/>
    <w:rsid w:val="00A141DB"/>
    <w:rsid w:val="00A20611"/>
    <w:rsid w:val="00A24BBD"/>
    <w:rsid w:val="00A2566D"/>
    <w:rsid w:val="00A27569"/>
    <w:rsid w:val="00A30866"/>
    <w:rsid w:val="00A344EC"/>
    <w:rsid w:val="00A36C55"/>
    <w:rsid w:val="00A3753B"/>
    <w:rsid w:val="00A37E2D"/>
    <w:rsid w:val="00A4470A"/>
    <w:rsid w:val="00A451F8"/>
    <w:rsid w:val="00A51E5A"/>
    <w:rsid w:val="00A51FF0"/>
    <w:rsid w:val="00A5455F"/>
    <w:rsid w:val="00A556C3"/>
    <w:rsid w:val="00A612F7"/>
    <w:rsid w:val="00A66E65"/>
    <w:rsid w:val="00A67557"/>
    <w:rsid w:val="00A72588"/>
    <w:rsid w:val="00A74DBA"/>
    <w:rsid w:val="00A766B8"/>
    <w:rsid w:val="00A77EAE"/>
    <w:rsid w:val="00A84C85"/>
    <w:rsid w:val="00A84D85"/>
    <w:rsid w:val="00A90C1A"/>
    <w:rsid w:val="00A922DF"/>
    <w:rsid w:val="00A943E6"/>
    <w:rsid w:val="00A96EA1"/>
    <w:rsid w:val="00A97BEF"/>
    <w:rsid w:val="00AA1716"/>
    <w:rsid w:val="00AA59F6"/>
    <w:rsid w:val="00AA5D0D"/>
    <w:rsid w:val="00AA732B"/>
    <w:rsid w:val="00AB2AE8"/>
    <w:rsid w:val="00AB557D"/>
    <w:rsid w:val="00AC269A"/>
    <w:rsid w:val="00AD17AE"/>
    <w:rsid w:val="00AD1940"/>
    <w:rsid w:val="00AD4620"/>
    <w:rsid w:val="00AE042E"/>
    <w:rsid w:val="00AE3409"/>
    <w:rsid w:val="00AE4063"/>
    <w:rsid w:val="00AE410F"/>
    <w:rsid w:val="00AE58CB"/>
    <w:rsid w:val="00AE6ADD"/>
    <w:rsid w:val="00AE7D62"/>
    <w:rsid w:val="00AF0112"/>
    <w:rsid w:val="00AF5D31"/>
    <w:rsid w:val="00AF6EBF"/>
    <w:rsid w:val="00AF725D"/>
    <w:rsid w:val="00AF7379"/>
    <w:rsid w:val="00B10333"/>
    <w:rsid w:val="00B10F01"/>
    <w:rsid w:val="00B14AEE"/>
    <w:rsid w:val="00B15E44"/>
    <w:rsid w:val="00B2080A"/>
    <w:rsid w:val="00B23ECB"/>
    <w:rsid w:val="00B24E4C"/>
    <w:rsid w:val="00B24EDF"/>
    <w:rsid w:val="00B33CA2"/>
    <w:rsid w:val="00B34991"/>
    <w:rsid w:val="00B35D17"/>
    <w:rsid w:val="00B36C7F"/>
    <w:rsid w:val="00B36FAD"/>
    <w:rsid w:val="00B41605"/>
    <w:rsid w:val="00B43A0F"/>
    <w:rsid w:val="00B46C2F"/>
    <w:rsid w:val="00B52A16"/>
    <w:rsid w:val="00B54864"/>
    <w:rsid w:val="00B55434"/>
    <w:rsid w:val="00B6025A"/>
    <w:rsid w:val="00B60529"/>
    <w:rsid w:val="00B60E8F"/>
    <w:rsid w:val="00B63A74"/>
    <w:rsid w:val="00B640A6"/>
    <w:rsid w:val="00B64B2D"/>
    <w:rsid w:val="00B76554"/>
    <w:rsid w:val="00B8235A"/>
    <w:rsid w:val="00B85D20"/>
    <w:rsid w:val="00B86D51"/>
    <w:rsid w:val="00B9103B"/>
    <w:rsid w:val="00BB0016"/>
    <w:rsid w:val="00BB4BDF"/>
    <w:rsid w:val="00BB5395"/>
    <w:rsid w:val="00BC58CA"/>
    <w:rsid w:val="00BD0322"/>
    <w:rsid w:val="00BD24D6"/>
    <w:rsid w:val="00BD29B0"/>
    <w:rsid w:val="00BE43C7"/>
    <w:rsid w:val="00BE5564"/>
    <w:rsid w:val="00BE6453"/>
    <w:rsid w:val="00BF14FE"/>
    <w:rsid w:val="00BF23E7"/>
    <w:rsid w:val="00BF2C44"/>
    <w:rsid w:val="00BF4D32"/>
    <w:rsid w:val="00BF5AC8"/>
    <w:rsid w:val="00BF5D1C"/>
    <w:rsid w:val="00C02030"/>
    <w:rsid w:val="00C03293"/>
    <w:rsid w:val="00C0660B"/>
    <w:rsid w:val="00C07E39"/>
    <w:rsid w:val="00C104C4"/>
    <w:rsid w:val="00C130A7"/>
    <w:rsid w:val="00C15B39"/>
    <w:rsid w:val="00C22286"/>
    <w:rsid w:val="00C225B5"/>
    <w:rsid w:val="00C237B2"/>
    <w:rsid w:val="00C342CC"/>
    <w:rsid w:val="00C37D5D"/>
    <w:rsid w:val="00C45B3D"/>
    <w:rsid w:val="00C509FF"/>
    <w:rsid w:val="00C6000A"/>
    <w:rsid w:val="00C6050B"/>
    <w:rsid w:val="00C6774F"/>
    <w:rsid w:val="00C67918"/>
    <w:rsid w:val="00C72B16"/>
    <w:rsid w:val="00C742ED"/>
    <w:rsid w:val="00C75AD7"/>
    <w:rsid w:val="00C8141A"/>
    <w:rsid w:val="00C8183D"/>
    <w:rsid w:val="00C83E30"/>
    <w:rsid w:val="00C92179"/>
    <w:rsid w:val="00C929CE"/>
    <w:rsid w:val="00C939A1"/>
    <w:rsid w:val="00C94535"/>
    <w:rsid w:val="00C94BFC"/>
    <w:rsid w:val="00CA02AD"/>
    <w:rsid w:val="00CA2A24"/>
    <w:rsid w:val="00CA531D"/>
    <w:rsid w:val="00CA7226"/>
    <w:rsid w:val="00CA7F49"/>
    <w:rsid w:val="00CB1D41"/>
    <w:rsid w:val="00CB39DD"/>
    <w:rsid w:val="00CB5ED5"/>
    <w:rsid w:val="00CC0E0B"/>
    <w:rsid w:val="00CC122E"/>
    <w:rsid w:val="00CC1CFD"/>
    <w:rsid w:val="00CC229F"/>
    <w:rsid w:val="00CC3E5D"/>
    <w:rsid w:val="00CC65BC"/>
    <w:rsid w:val="00CC7134"/>
    <w:rsid w:val="00CD0FE3"/>
    <w:rsid w:val="00CD15DA"/>
    <w:rsid w:val="00CD2E74"/>
    <w:rsid w:val="00CD4000"/>
    <w:rsid w:val="00CD5FDB"/>
    <w:rsid w:val="00CD6A58"/>
    <w:rsid w:val="00CE5251"/>
    <w:rsid w:val="00CF07AB"/>
    <w:rsid w:val="00CF0894"/>
    <w:rsid w:val="00CF1141"/>
    <w:rsid w:val="00CF4BA6"/>
    <w:rsid w:val="00CF4D16"/>
    <w:rsid w:val="00CF5125"/>
    <w:rsid w:val="00CF5145"/>
    <w:rsid w:val="00CF5C21"/>
    <w:rsid w:val="00D0398B"/>
    <w:rsid w:val="00D03AA7"/>
    <w:rsid w:val="00D04773"/>
    <w:rsid w:val="00D05028"/>
    <w:rsid w:val="00D075B9"/>
    <w:rsid w:val="00D144D2"/>
    <w:rsid w:val="00D14558"/>
    <w:rsid w:val="00D169E4"/>
    <w:rsid w:val="00D2454B"/>
    <w:rsid w:val="00D2682A"/>
    <w:rsid w:val="00D31F8D"/>
    <w:rsid w:val="00D331DB"/>
    <w:rsid w:val="00D45F62"/>
    <w:rsid w:val="00D540AA"/>
    <w:rsid w:val="00D55626"/>
    <w:rsid w:val="00D55EFC"/>
    <w:rsid w:val="00D61F52"/>
    <w:rsid w:val="00D632C9"/>
    <w:rsid w:val="00D63408"/>
    <w:rsid w:val="00D673F4"/>
    <w:rsid w:val="00D67821"/>
    <w:rsid w:val="00D75D00"/>
    <w:rsid w:val="00D85969"/>
    <w:rsid w:val="00D85FBE"/>
    <w:rsid w:val="00D90F89"/>
    <w:rsid w:val="00D92D74"/>
    <w:rsid w:val="00D97CA9"/>
    <w:rsid w:val="00DA07E8"/>
    <w:rsid w:val="00DA0990"/>
    <w:rsid w:val="00DA2E76"/>
    <w:rsid w:val="00DB50C3"/>
    <w:rsid w:val="00DB5EF2"/>
    <w:rsid w:val="00DC5F40"/>
    <w:rsid w:val="00DD58D5"/>
    <w:rsid w:val="00DD75E1"/>
    <w:rsid w:val="00DE222F"/>
    <w:rsid w:val="00DE3291"/>
    <w:rsid w:val="00DF0263"/>
    <w:rsid w:val="00DF625E"/>
    <w:rsid w:val="00DF6506"/>
    <w:rsid w:val="00E00427"/>
    <w:rsid w:val="00E046A8"/>
    <w:rsid w:val="00E05A62"/>
    <w:rsid w:val="00E067E4"/>
    <w:rsid w:val="00E117B8"/>
    <w:rsid w:val="00E15BD3"/>
    <w:rsid w:val="00E16563"/>
    <w:rsid w:val="00E226DE"/>
    <w:rsid w:val="00E24BF4"/>
    <w:rsid w:val="00E317ED"/>
    <w:rsid w:val="00E32BCD"/>
    <w:rsid w:val="00E3317E"/>
    <w:rsid w:val="00E350BD"/>
    <w:rsid w:val="00E36721"/>
    <w:rsid w:val="00E37C64"/>
    <w:rsid w:val="00E40A0F"/>
    <w:rsid w:val="00E42541"/>
    <w:rsid w:val="00E46B26"/>
    <w:rsid w:val="00E47F67"/>
    <w:rsid w:val="00E50373"/>
    <w:rsid w:val="00E5247F"/>
    <w:rsid w:val="00E52C92"/>
    <w:rsid w:val="00E56FA0"/>
    <w:rsid w:val="00E67AC1"/>
    <w:rsid w:val="00E73684"/>
    <w:rsid w:val="00E769F0"/>
    <w:rsid w:val="00E7721D"/>
    <w:rsid w:val="00E82754"/>
    <w:rsid w:val="00E83250"/>
    <w:rsid w:val="00E86822"/>
    <w:rsid w:val="00E904D0"/>
    <w:rsid w:val="00EA1510"/>
    <w:rsid w:val="00EA4BEB"/>
    <w:rsid w:val="00EA589C"/>
    <w:rsid w:val="00EA592A"/>
    <w:rsid w:val="00EB00B9"/>
    <w:rsid w:val="00EB050B"/>
    <w:rsid w:val="00EB48A2"/>
    <w:rsid w:val="00EB58EC"/>
    <w:rsid w:val="00EB5B88"/>
    <w:rsid w:val="00EB71E8"/>
    <w:rsid w:val="00EB74E7"/>
    <w:rsid w:val="00EC0525"/>
    <w:rsid w:val="00EC0F96"/>
    <w:rsid w:val="00EC261C"/>
    <w:rsid w:val="00ED0244"/>
    <w:rsid w:val="00EE0263"/>
    <w:rsid w:val="00EE5098"/>
    <w:rsid w:val="00EE61C5"/>
    <w:rsid w:val="00EE6DD1"/>
    <w:rsid w:val="00EF05AE"/>
    <w:rsid w:val="00EF1F78"/>
    <w:rsid w:val="00EF3AF2"/>
    <w:rsid w:val="00EF4086"/>
    <w:rsid w:val="00EF40E9"/>
    <w:rsid w:val="00EF471A"/>
    <w:rsid w:val="00F00E09"/>
    <w:rsid w:val="00F039B6"/>
    <w:rsid w:val="00F05617"/>
    <w:rsid w:val="00F079AF"/>
    <w:rsid w:val="00F10BE5"/>
    <w:rsid w:val="00F112D0"/>
    <w:rsid w:val="00F114A7"/>
    <w:rsid w:val="00F14A58"/>
    <w:rsid w:val="00F17869"/>
    <w:rsid w:val="00F23EC0"/>
    <w:rsid w:val="00F247E5"/>
    <w:rsid w:val="00F25388"/>
    <w:rsid w:val="00F260A3"/>
    <w:rsid w:val="00F300B9"/>
    <w:rsid w:val="00F31192"/>
    <w:rsid w:val="00F314EE"/>
    <w:rsid w:val="00F33EF5"/>
    <w:rsid w:val="00F40842"/>
    <w:rsid w:val="00F45798"/>
    <w:rsid w:val="00F46909"/>
    <w:rsid w:val="00F46DEB"/>
    <w:rsid w:val="00F47199"/>
    <w:rsid w:val="00F50D8E"/>
    <w:rsid w:val="00F51A79"/>
    <w:rsid w:val="00F56730"/>
    <w:rsid w:val="00F57A2D"/>
    <w:rsid w:val="00F629B1"/>
    <w:rsid w:val="00F645AF"/>
    <w:rsid w:val="00F64BA2"/>
    <w:rsid w:val="00F65CB7"/>
    <w:rsid w:val="00F67BA5"/>
    <w:rsid w:val="00F75176"/>
    <w:rsid w:val="00F77FCB"/>
    <w:rsid w:val="00F8054F"/>
    <w:rsid w:val="00F806A6"/>
    <w:rsid w:val="00F86B04"/>
    <w:rsid w:val="00F86B08"/>
    <w:rsid w:val="00F87663"/>
    <w:rsid w:val="00F912EF"/>
    <w:rsid w:val="00F9361B"/>
    <w:rsid w:val="00F97D04"/>
    <w:rsid w:val="00FA0D55"/>
    <w:rsid w:val="00FA1584"/>
    <w:rsid w:val="00FA18F8"/>
    <w:rsid w:val="00FA6030"/>
    <w:rsid w:val="00FB03C4"/>
    <w:rsid w:val="00FB10D3"/>
    <w:rsid w:val="00FB1DDF"/>
    <w:rsid w:val="00FC03E9"/>
    <w:rsid w:val="00FC1AC5"/>
    <w:rsid w:val="00FC361A"/>
    <w:rsid w:val="00FC3979"/>
    <w:rsid w:val="00FC5553"/>
    <w:rsid w:val="00FC59C0"/>
    <w:rsid w:val="00FD179B"/>
    <w:rsid w:val="00FD416A"/>
    <w:rsid w:val="00FD43D9"/>
    <w:rsid w:val="00FD48B0"/>
    <w:rsid w:val="00FE536D"/>
    <w:rsid w:val="00FE5E17"/>
    <w:rsid w:val="00FF0B71"/>
    <w:rsid w:val="00FF1D4F"/>
    <w:rsid w:val="00FF34D6"/>
    <w:rsid w:val="00FF403B"/>
    <w:rsid w:val="00FF4878"/>
    <w:rsid w:val="00FF65C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555EB8B4"/>
  <w15:chartTrackingRefBased/>
  <w15:docId w15:val="{62A4DB08-D8F0-4D30-98C8-2068CEB75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042E"/>
    <w:pPr>
      <w:keepNext/>
      <w:keepLines/>
      <w:numPr>
        <w:numId w:val="35"/>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F0263"/>
    <w:pPr>
      <w:keepNext/>
      <w:keepLines/>
      <w:numPr>
        <w:ilvl w:val="1"/>
        <w:numId w:val="35"/>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43A0F"/>
    <w:pPr>
      <w:keepNext/>
      <w:keepLines/>
      <w:numPr>
        <w:ilvl w:val="2"/>
        <w:numId w:val="35"/>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43A0F"/>
    <w:pPr>
      <w:keepNext/>
      <w:keepLines/>
      <w:numPr>
        <w:ilvl w:val="3"/>
        <w:numId w:val="3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43A0F"/>
    <w:pPr>
      <w:keepNext/>
      <w:keepLines/>
      <w:numPr>
        <w:ilvl w:val="4"/>
        <w:numId w:val="3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43A0F"/>
    <w:pPr>
      <w:keepNext/>
      <w:keepLines/>
      <w:numPr>
        <w:ilvl w:val="5"/>
        <w:numId w:val="3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43A0F"/>
    <w:pPr>
      <w:keepNext/>
      <w:keepLines/>
      <w:numPr>
        <w:ilvl w:val="6"/>
        <w:numId w:val="3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43A0F"/>
    <w:pPr>
      <w:keepNext/>
      <w:keepLines/>
      <w:numPr>
        <w:ilvl w:val="7"/>
        <w:numId w:val="3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43A0F"/>
    <w:pPr>
      <w:keepNext/>
      <w:keepLines/>
      <w:numPr>
        <w:ilvl w:val="8"/>
        <w:numId w:val="3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042E"/>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DF0263"/>
    <w:pPr>
      <w:ind w:left="720"/>
      <w:contextualSpacing/>
    </w:pPr>
  </w:style>
  <w:style w:type="character" w:customStyle="1" w:styleId="Heading2Char">
    <w:name w:val="Heading 2 Char"/>
    <w:basedOn w:val="DefaultParagraphFont"/>
    <w:link w:val="Heading2"/>
    <w:uiPriority w:val="9"/>
    <w:rsid w:val="00DF0263"/>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9167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67C3"/>
    <w:rPr>
      <w:rFonts w:ascii="Segoe UI" w:hAnsi="Segoe UI" w:cs="Segoe UI"/>
      <w:sz w:val="18"/>
      <w:szCs w:val="18"/>
    </w:rPr>
  </w:style>
  <w:style w:type="paragraph" w:styleId="Bibliography">
    <w:name w:val="Bibliography"/>
    <w:basedOn w:val="Normal"/>
    <w:next w:val="Normal"/>
    <w:uiPriority w:val="37"/>
    <w:unhideWhenUsed/>
    <w:rsid w:val="00F97D04"/>
    <w:pPr>
      <w:spacing w:after="0" w:line="480" w:lineRule="auto"/>
      <w:ind w:left="720" w:hanging="720"/>
    </w:pPr>
  </w:style>
  <w:style w:type="character" w:customStyle="1" w:styleId="Heading3Char">
    <w:name w:val="Heading 3 Char"/>
    <w:basedOn w:val="DefaultParagraphFont"/>
    <w:link w:val="Heading3"/>
    <w:uiPriority w:val="9"/>
    <w:rsid w:val="00B43A0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B43A0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B43A0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B43A0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B43A0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B43A0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43A0F"/>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217F74"/>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C75AD7"/>
    <w:pPr>
      <w:spacing w:before="160" w:line="278" w:lineRule="auto"/>
      <w:jc w:val="center"/>
    </w:pPr>
    <w:rPr>
      <w:rFonts w:eastAsiaTheme="minorEastAsia"/>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C75AD7"/>
    <w:rPr>
      <w:rFonts w:eastAsiaTheme="minorEastAsia"/>
      <w:i/>
      <w:iCs/>
      <w:color w:val="404040" w:themeColor="text1" w:themeTint="BF"/>
      <w:kern w:val="2"/>
      <w:sz w:val="24"/>
      <w:szCs w:val="24"/>
      <w14:ligatures w14:val="standardContextual"/>
    </w:rPr>
  </w:style>
  <w:style w:type="character" w:customStyle="1" w:styleId="a">
    <w:name w:val="a"/>
    <w:basedOn w:val="DefaultParagraphFont"/>
    <w:rsid w:val="00AE410F"/>
  </w:style>
  <w:style w:type="character" w:customStyle="1" w:styleId="l6">
    <w:name w:val="l6"/>
    <w:basedOn w:val="DefaultParagraphFont"/>
    <w:rsid w:val="00AE410F"/>
  </w:style>
  <w:style w:type="character" w:customStyle="1" w:styleId="l12">
    <w:name w:val="l12"/>
    <w:basedOn w:val="DefaultParagraphFont"/>
    <w:rsid w:val="000E3BBA"/>
  </w:style>
  <w:style w:type="character" w:customStyle="1" w:styleId="l11">
    <w:name w:val="l11"/>
    <w:basedOn w:val="DefaultParagraphFont"/>
    <w:rsid w:val="000E3BBA"/>
  </w:style>
  <w:style w:type="character" w:styleId="Strong">
    <w:name w:val="Strong"/>
    <w:basedOn w:val="DefaultParagraphFont"/>
    <w:uiPriority w:val="22"/>
    <w:qFormat/>
    <w:rsid w:val="007D4E3B"/>
    <w:rPr>
      <w:b/>
      <w:bCs/>
    </w:rPr>
  </w:style>
  <w:style w:type="table" w:styleId="TableGrid">
    <w:name w:val="Table Grid"/>
    <w:basedOn w:val="TableNormal"/>
    <w:uiPriority w:val="39"/>
    <w:rsid w:val="00A2756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E69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69E9"/>
  </w:style>
  <w:style w:type="paragraph" w:styleId="Footer">
    <w:name w:val="footer"/>
    <w:basedOn w:val="Normal"/>
    <w:link w:val="FooterChar"/>
    <w:uiPriority w:val="99"/>
    <w:unhideWhenUsed/>
    <w:rsid w:val="000E69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69E9"/>
  </w:style>
  <w:style w:type="character" w:customStyle="1" w:styleId="katex-mathml">
    <w:name w:val="katex-mathml"/>
    <w:basedOn w:val="DefaultParagraphFont"/>
    <w:rsid w:val="00427568"/>
  </w:style>
  <w:style w:type="character" w:customStyle="1" w:styleId="mord">
    <w:name w:val="mord"/>
    <w:basedOn w:val="DefaultParagraphFont"/>
    <w:rsid w:val="00427568"/>
  </w:style>
  <w:style w:type="character" w:customStyle="1" w:styleId="mrel">
    <w:name w:val="mrel"/>
    <w:basedOn w:val="DefaultParagraphFont"/>
    <w:rsid w:val="00427568"/>
  </w:style>
  <w:style w:type="character" w:customStyle="1" w:styleId="mbin">
    <w:name w:val="mbin"/>
    <w:basedOn w:val="DefaultParagraphFont"/>
    <w:rsid w:val="00427568"/>
  </w:style>
  <w:style w:type="character" w:styleId="PlaceholderText">
    <w:name w:val="Placeholder Text"/>
    <w:basedOn w:val="DefaultParagraphFont"/>
    <w:uiPriority w:val="99"/>
    <w:semiHidden/>
    <w:rsid w:val="00AE3409"/>
    <w:rPr>
      <w:color w:val="808080"/>
    </w:rPr>
  </w:style>
  <w:style w:type="paragraph" w:customStyle="1" w:styleId="DecimalAligned">
    <w:name w:val="Decimal Aligned"/>
    <w:basedOn w:val="Normal"/>
    <w:uiPriority w:val="40"/>
    <w:qFormat/>
    <w:rsid w:val="006B03DD"/>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6B03DD"/>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6B03DD"/>
    <w:rPr>
      <w:rFonts w:eastAsiaTheme="minorEastAsia" w:cs="Times New Roman"/>
      <w:sz w:val="20"/>
      <w:szCs w:val="20"/>
    </w:rPr>
  </w:style>
  <w:style w:type="character" w:styleId="SubtleEmphasis">
    <w:name w:val="Subtle Emphasis"/>
    <w:basedOn w:val="DefaultParagraphFont"/>
    <w:uiPriority w:val="19"/>
    <w:qFormat/>
    <w:rsid w:val="006B03DD"/>
    <w:rPr>
      <w:i/>
      <w:iCs/>
    </w:rPr>
  </w:style>
  <w:style w:type="table" w:styleId="LightShading-Accent1">
    <w:name w:val="Light Shading Accent 1"/>
    <w:basedOn w:val="TableNormal"/>
    <w:uiPriority w:val="60"/>
    <w:rsid w:val="006B03DD"/>
    <w:pPr>
      <w:spacing w:after="0" w:line="240" w:lineRule="auto"/>
    </w:pPr>
    <w:rPr>
      <w:rFonts w:eastAsiaTheme="minorEastAsia"/>
      <w:color w:val="2F5496" w:themeColor="accent1" w:themeShade="BF"/>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styleId="Emphasis">
    <w:name w:val="Emphasis"/>
    <w:basedOn w:val="DefaultParagraphFont"/>
    <w:uiPriority w:val="20"/>
    <w:qFormat/>
    <w:rsid w:val="000C5EB3"/>
    <w:rPr>
      <w:i/>
      <w:iCs/>
    </w:rPr>
  </w:style>
  <w:style w:type="character" w:customStyle="1" w:styleId="uv3um">
    <w:name w:val="uv3um"/>
    <w:basedOn w:val="DefaultParagraphFont"/>
    <w:rsid w:val="002B3B08"/>
  </w:style>
  <w:style w:type="character" w:customStyle="1" w:styleId="topic-highlight">
    <w:name w:val="topic-highlight"/>
    <w:basedOn w:val="DefaultParagraphFont"/>
    <w:rsid w:val="00A01115"/>
  </w:style>
  <w:style w:type="paragraph" w:styleId="NoSpacing">
    <w:name w:val="No Spacing"/>
    <w:uiPriority w:val="1"/>
    <w:qFormat/>
    <w:rsid w:val="00DE3291"/>
    <w:pPr>
      <w:spacing w:after="0" w:line="240" w:lineRule="auto"/>
    </w:pPr>
  </w:style>
  <w:style w:type="character" w:customStyle="1" w:styleId="vlist-s">
    <w:name w:val="vlist-s"/>
    <w:basedOn w:val="DefaultParagraphFont"/>
    <w:rsid w:val="00681892"/>
  </w:style>
  <w:style w:type="paragraph" w:styleId="TOCHeading">
    <w:name w:val="TOC Heading"/>
    <w:basedOn w:val="Heading1"/>
    <w:next w:val="Normal"/>
    <w:uiPriority w:val="39"/>
    <w:unhideWhenUsed/>
    <w:qFormat/>
    <w:rsid w:val="002339AC"/>
    <w:pPr>
      <w:numPr>
        <w:numId w:val="0"/>
      </w:numPr>
      <w:outlineLvl w:val="9"/>
    </w:pPr>
  </w:style>
  <w:style w:type="paragraph" w:styleId="TOC1">
    <w:name w:val="toc 1"/>
    <w:basedOn w:val="Normal"/>
    <w:next w:val="Normal"/>
    <w:autoRedefine/>
    <w:uiPriority w:val="39"/>
    <w:unhideWhenUsed/>
    <w:rsid w:val="00AB557D"/>
    <w:pPr>
      <w:tabs>
        <w:tab w:val="right" w:leader="dot" w:pos="9016"/>
      </w:tabs>
      <w:spacing w:after="100" w:line="480" w:lineRule="auto"/>
    </w:pPr>
  </w:style>
  <w:style w:type="paragraph" w:styleId="TOC2">
    <w:name w:val="toc 2"/>
    <w:basedOn w:val="Normal"/>
    <w:next w:val="Normal"/>
    <w:autoRedefine/>
    <w:uiPriority w:val="39"/>
    <w:unhideWhenUsed/>
    <w:rsid w:val="002339AC"/>
    <w:pPr>
      <w:spacing w:after="100"/>
      <w:ind w:left="220"/>
    </w:pPr>
  </w:style>
  <w:style w:type="paragraph" w:styleId="TOC3">
    <w:name w:val="toc 3"/>
    <w:basedOn w:val="Normal"/>
    <w:next w:val="Normal"/>
    <w:autoRedefine/>
    <w:uiPriority w:val="39"/>
    <w:unhideWhenUsed/>
    <w:rsid w:val="002339AC"/>
    <w:pPr>
      <w:spacing w:after="100"/>
      <w:ind w:left="440"/>
    </w:pPr>
  </w:style>
  <w:style w:type="character" w:styleId="Hyperlink">
    <w:name w:val="Hyperlink"/>
    <w:basedOn w:val="DefaultParagraphFont"/>
    <w:uiPriority w:val="99"/>
    <w:unhideWhenUsed/>
    <w:rsid w:val="002339AC"/>
    <w:rPr>
      <w:color w:val="0563C1" w:themeColor="hyperlink"/>
      <w:u w:val="single"/>
    </w:rPr>
  </w:style>
  <w:style w:type="paragraph" w:styleId="TableofFigures">
    <w:name w:val="table of figures"/>
    <w:basedOn w:val="Normal"/>
    <w:next w:val="Normal"/>
    <w:autoRedefine/>
    <w:uiPriority w:val="99"/>
    <w:unhideWhenUsed/>
    <w:rsid w:val="00397A21"/>
    <w:pPr>
      <w:tabs>
        <w:tab w:val="right" w:leader="dot" w:pos="9016"/>
      </w:tabs>
      <w:spacing w:after="0" w:line="480" w:lineRule="auto"/>
    </w:pPr>
    <w:rPr>
      <w:rFonts w:ascii="Times New Roman" w:hAnsi="Times New Roman"/>
      <w:sz w:val="24"/>
    </w:rPr>
  </w:style>
  <w:style w:type="paragraph" w:styleId="Caption">
    <w:name w:val="caption"/>
    <w:basedOn w:val="Normal"/>
    <w:next w:val="Normal"/>
    <w:uiPriority w:val="35"/>
    <w:unhideWhenUsed/>
    <w:qFormat/>
    <w:rsid w:val="000C689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01765">
      <w:bodyDiv w:val="1"/>
      <w:marLeft w:val="0"/>
      <w:marRight w:val="0"/>
      <w:marTop w:val="0"/>
      <w:marBottom w:val="0"/>
      <w:divBdr>
        <w:top w:val="none" w:sz="0" w:space="0" w:color="auto"/>
        <w:left w:val="none" w:sz="0" w:space="0" w:color="auto"/>
        <w:bottom w:val="none" w:sz="0" w:space="0" w:color="auto"/>
        <w:right w:val="none" w:sz="0" w:space="0" w:color="auto"/>
      </w:divBdr>
    </w:div>
    <w:div w:id="31268525">
      <w:bodyDiv w:val="1"/>
      <w:marLeft w:val="0"/>
      <w:marRight w:val="0"/>
      <w:marTop w:val="0"/>
      <w:marBottom w:val="0"/>
      <w:divBdr>
        <w:top w:val="none" w:sz="0" w:space="0" w:color="auto"/>
        <w:left w:val="none" w:sz="0" w:space="0" w:color="auto"/>
        <w:bottom w:val="none" w:sz="0" w:space="0" w:color="auto"/>
        <w:right w:val="none" w:sz="0" w:space="0" w:color="auto"/>
      </w:divBdr>
    </w:div>
    <w:div w:id="76176424">
      <w:bodyDiv w:val="1"/>
      <w:marLeft w:val="0"/>
      <w:marRight w:val="0"/>
      <w:marTop w:val="0"/>
      <w:marBottom w:val="0"/>
      <w:divBdr>
        <w:top w:val="none" w:sz="0" w:space="0" w:color="auto"/>
        <w:left w:val="none" w:sz="0" w:space="0" w:color="auto"/>
        <w:bottom w:val="none" w:sz="0" w:space="0" w:color="auto"/>
        <w:right w:val="none" w:sz="0" w:space="0" w:color="auto"/>
      </w:divBdr>
    </w:div>
    <w:div w:id="98262193">
      <w:bodyDiv w:val="1"/>
      <w:marLeft w:val="0"/>
      <w:marRight w:val="0"/>
      <w:marTop w:val="0"/>
      <w:marBottom w:val="0"/>
      <w:divBdr>
        <w:top w:val="none" w:sz="0" w:space="0" w:color="auto"/>
        <w:left w:val="none" w:sz="0" w:space="0" w:color="auto"/>
        <w:bottom w:val="none" w:sz="0" w:space="0" w:color="auto"/>
        <w:right w:val="none" w:sz="0" w:space="0" w:color="auto"/>
      </w:divBdr>
    </w:div>
    <w:div w:id="140773546">
      <w:bodyDiv w:val="1"/>
      <w:marLeft w:val="0"/>
      <w:marRight w:val="0"/>
      <w:marTop w:val="0"/>
      <w:marBottom w:val="0"/>
      <w:divBdr>
        <w:top w:val="none" w:sz="0" w:space="0" w:color="auto"/>
        <w:left w:val="none" w:sz="0" w:space="0" w:color="auto"/>
        <w:bottom w:val="none" w:sz="0" w:space="0" w:color="auto"/>
        <w:right w:val="none" w:sz="0" w:space="0" w:color="auto"/>
      </w:divBdr>
      <w:divsChild>
        <w:div w:id="1514149539">
          <w:marLeft w:val="0"/>
          <w:marRight w:val="0"/>
          <w:marTop w:val="0"/>
          <w:marBottom w:val="0"/>
          <w:divBdr>
            <w:top w:val="none" w:sz="0" w:space="0" w:color="auto"/>
            <w:left w:val="none" w:sz="0" w:space="0" w:color="auto"/>
            <w:bottom w:val="none" w:sz="0" w:space="0" w:color="auto"/>
            <w:right w:val="none" w:sz="0" w:space="0" w:color="auto"/>
          </w:divBdr>
          <w:divsChild>
            <w:div w:id="1642029472">
              <w:marLeft w:val="0"/>
              <w:marRight w:val="0"/>
              <w:marTop w:val="0"/>
              <w:marBottom w:val="0"/>
              <w:divBdr>
                <w:top w:val="none" w:sz="0" w:space="0" w:color="auto"/>
                <w:left w:val="none" w:sz="0" w:space="0" w:color="auto"/>
                <w:bottom w:val="none" w:sz="0" w:space="0" w:color="auto"/>
                <w:right w:val="none" w:sz="0" w:space="0" w:color="auto"/>
              </w:divBdr>
              <w:divsChild>
                <w:div w:id="408116079">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0760302">
          <w:marLeft w:val="0"/>
          <w:marRight w:val="0"/>
          <w:marTop w:val="0"/>
          <w:marBottom w:val="0"/>
          <w:divBdr>
            <w:top w:val="none" w:sz="0" w:space="0" w:color="auto"/>
            <w:left w:val="none" w:sz="0" w:space="0" w:color="auto"/>
            <w:bottom w:val="none" w:sz="0" w:space="0" w:color="auto"/>
            <w:right w:val="none" w:sz="0" w:space="0" w:color="auto"/>
          </w:divBdr>
          <w:divsChild>
            <w:div w:id="1406146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06776">
      <w:bodyDiv w:val="1"/>
      <w:marLeft w:val="0"/>
      <w:marRight w:val="0"/>
      <w:marTop w:val="0"/>
      <w:marBottom w:val="0"/>
      <w:divBdr>
        <w:top w:val="none" w:sz="0" w:space="0" w:color="auto"/>
        <w:left w:val="none" w:sz="0" w:space="0" w:color="auto"/>
        <w:bottom w:val="none" w:sz="0" w:space="0" w:color="auto"/>
        <w:right w:val="none" w:sz="0" w:space="0" w:color="auto"/>
      </w:divBdr>
    </w:div>
    <w:div w:id="241647627">
      <w:bodyDiv w:val="1"/>
      <w:marLeft w:val="0"/>
      <w:marRight w:val="0"/>
      <w:marTop w:val="0"/>
      <w:marBottom w:val="0"/>
      <w:divBdr>
        <w:top w:val="none" w:sz="0" w:space="0" w:color="auto"/>
        <w:left w:val="none" w:sz="0" w:space="0" w:color="auto"/>
        <w:bottom w:val="none" w:sz="0" w:space="0" w:color="auto"/>
        <w:right w:val="none" w:sz="0" w:space="0" w:color="auto"/>
      </w:divBdr>
    </w:div>
    <w:div w:id="242834127">
      <w:bodyDiv w:val="1"/>
      <w:marLeft w:val="0"/>
      <w:marRight w:val="0"/>
      <w:marTop w:val="0"/>
      <w:marBottom w:val="0"/>
      <w:divBdr>
        <w:top w:val="none" w:sz="0" w:space="0" w:color="auto"/>
        <w:left w:val="none" w:sz="0" w:space="0" w:color="auto"/>
        <w:bottom w:val="none" w:sz="0" w:space="0" w:color="auto"/>
        <w:right w:val="none" w:sz="0" w:space="0" w:color="auto"/>
      </w:divBdr>
    </w:div>
    <w:div w:id="248121923">
      <w:bodyDiv w:val="1"/>
      <w:marLeft w:val="0"/>
      <w:marRight w:val="0"/>
      <w:marTop w:val="0"/>
      <w:marBottom w:val="0"/>
      <w:divBdr>
        <w:top w:val="none" w:sz="0" w:space="0" w:color="auto"/>
        <w:left w:val="none" w:sz="0" w:space="0" w:color="auto"/>
        <w:bottom w:val="none" w:sz="0" w:space="0" w:color="auto"/>
        <w:right w:val="none" w:sz="0" w:space="0" w:color="auto"/>
      </w:divBdr>
      <w:divsChild>
        <w:div w:id="491726414">
          <w:marLeft w:val="0"/>
          <w:marRight w:val="0"/>
          <w:marTop w:val="0"/>
          <w:marBottom w:val="0"/>
          <w:divBdr>
            <w:top w:val="none" w:sz="0" w:space="0" w:color="auto"/>
            <w:left w:val="none" w:sz="0" w:space="0" w:color="auto"/>
            <w:bottom w:val="none" w:sz="0" w:space="0" w:color="auto"/>
            <w:right w:val="none" w:sz="0" w:space="0" w:color="auto"/>
          </w:divBdr>
        </w:div>
        <w:div w:id="374044923">
          <w:marLeft w:val="0"/>
          <w:marRight w:val="0"/>
          <w:marTop w:val="0"/>
          <w:marBottom w:val="0"/>
          <w:divBdr>
            <w:top w:val="none" w:sz="0" w:space="0" w:color="auto"/>
            <w:left w:val="none" w:sz="0" w:space="0" w:color="auto"/>
            <w:bottom w:val="none" w:sz="0" w:space="0" w:color="auto"/>
            <w:right w:val="none" w:sz="0" w:space="0" w:color="auto"/>
          </w:divBdr>
        </w:div>
        <w:div w:id="1774471556">
          <w:marLeft w:val="0"/>
          <w:marRight w:val="0"/>
          <w:marTop w:val="0"/>
          <w:marBottom w:val="0"/>
          <w:divBdr>
            <w:top w:val="none" w:sz="0" w:space="0" w:color="auto"/>
            <w:left w:val="none" w:sz="0" w:space="0" w:color="auto"/>
            <w:bottom w:val="none" w:sz="0" w:space="0" w:color="auto"/>
            <w:right w:val="none" w:sz="0" w:space="0" w:color="auto"/>
          </w:divBdr>
        </w:div>
        <w:div w:id="1732657394">
          <w:marLeft w:val="0"/>
          <w:marRight w:val="0"/>
          <w:marTop w:val="0"/>
          <w:marBottom w:val="0"/>
          <w:divBdr>
            <w:top w:val="none" w:sz="0" w:space="0" w:color="auto"/>
            <w:left w:val="none" w:sz="0" w:space="0" w:color="auto"/>
            <w:bottom w:val="none" w:sz="0" w:space="0" w:color="auto"/>
            <w:right w:val="none" w:sz="0" w:space="0" w:color="auto"/>
          </w:divBdr>
        </w:div>
        <w:div w:id="348069018">
          <w:marLeft w:val="0"/>
          <w:marRight w:val="0"/>
          <w:marTop w:val="0"/>
          <w:marBottom w:val="0"/>
          <w:divBdr>
            <w:top w:val="none" w:sz="0" w:space="0" w:color="auto"/>
            <w:left w:val="none" w:sz="0" w:space="0" w:color="auto"/>
            <w:bottom w:val="none" w:sz="0" w:space="0" w:color="auto"/>
            <w:right w:val="none" w:sz="0" w:space="0" w:color="auto"/>
          </w:divBdr>
        </w:div>
        <w:div w:id="1098402723">
          <w:marLeft w:val="0"/>
          <w:marRight w:val="0"/>
          <w:marTop w:val="0"/>
          <w:marBottom w:val="0"/>
          <w:divBdr>
            <w:top w:val="none" w:sz="0" w:space="0" w:color="auto"/>
            <w:left w:val="none" w:sz="0" w:space="0" w:color="auto"/>
            <w:bottom w:val="none" w:sz="0" w:space="0" w:color="auto"/>
            <w:right w:val="none" w:sz="0" w:space="0" w:color="auto"/>
          </w:divBdr>
        </w:div>
        <w:div w:id="1541671295">
          <w:marLeft w:val="0"/>
          <w:marRight w:val="0"/>
          <w:marTop w:val="0"/>
          <w:marBottom w:val="0"/>
          <w:divBdr>
            <w:top w:val="none" w:sz="0" w:space="0" w:color="auto"/>
            <w:left w:val="none" w:sz="0" w:space="0" w:color="auto"/>
            <w:bottom w:val="none" w:sz="0" w:space="0" w:color="auto"/>
            <w:right w:val="none" w:sz="0" w:space="0" w:color="auto"/>
          </w:divBdr>
        </w:div>
        <w:div w:id="1339502204">
          <w:marLeft w:val="0"/>
          <w:marRight w:val="0"/>
          <w:marTop w:val="0"/>
          <w:marBottom w:val="0"/>
          <w:divBdr>
            <w:top w:val="none" w:sz="0" w:space="0" w:color="auto"/>
            <w:left w:val="none" w:sz="0" w:space="0" w:color="auto"/>
            <w:bottom w:val="none" w:sz="0" w:space="0" w:color="auto"/>
            <w:right w:val="none" w:sz="0" w:space="0" w:color="auto"/>
          </w:divBdr>
        </w:div>
        <w:div w:id="1746493286">
          <w:marLeft w:val="0"/>
          <w:marRight w:val="0"/>
          <w:marTop w:val="0"/>
          <w:marBottom w:val="0"/>
          <w:divBdr>
            <w:top w:val="none" w:sz="0" w:space="0" w:color="auto"/>
            <w:left w:val="none" w:sz="0" w:space="0" w:color="auto"/>
            <w:bottom w:val="none" w:sz="0" w:space="0" w:color="auto"/>
            <w:right w:val="none" w:sz="0" w:space="0" w:color="auto"/>
          </w:divBdr>
        </w:div>
        <w:div w:id="1743866993">
          <w:marLeft w:val="0"/>
          <w:marRight w:val="0"/>
          <w:marTop w:val="0"/>
          <w:marBottom w:val="0"/>
          <w:divBdr>
            <w:top w:val="none" w:sz="0" w:space="0" w:color="auto"/>
            <w:left w:val="none" w:sz="0" w:space="0" w:color="auto"/>
            <w:bottom w:val="none" w:sz="0" w:space="0" w:color="auto"/>
            <w:right w:val="none" w:sz="0" w:space="0" w:color="auto"/>
          </w:divBdr>
        </w:div>
        <w:div w:id="663319767">
          <w:marLeft w:val="0"/>
          <w:marRight w:val="0"/>
          <w:marTop w:val="0"/>
          <w:marBottom w:val="0"/>
          <w:divBdr>
            <w:top w:val="none" w:sz="0" w:space="0" w:color="auto"/>
            <w:left w:val="none" w:sz="0" w:space="0" w:color="auto"/>
            <w:bottom w:val="none" w:sz="0" w:space="0" w:color="auto"/>
            <w:right w:val="none" w:sz="0" w:space="0" w:color="auto"/>
          </w:divBdr>
        </w:div>
        <w:div w:id="361324978">
          <w:marLeft w:val="0"/>
          <w:marRight w:val="0"/>
          <w:marTop w:val="0"/>
          <w:marBottom w:val="0"/>
          <w:divBdr>
            <w:top w:val="none" w:sz="0" w:space="0" w:color="auto"/>
            <w:left w:val="none" w:sz="0" w:space="0" w:color="auto"/>
            <w:bottom w:val="none" w:sz="0" w:space="0" w:color="auto"/>
            <w:right w:val="none" w:sz="0" w:space="0" w:color="auto"/>
          </w:divBdr>
        </w:div>
        <w:div w:id="290672768">
          <w:marLeft w:val="0"/>
          <w:marRight w:val="0"/>
          <w:marTop w:val="0"/>
          <w:marBottom w:val="0"/>
          <w:divBdr>
            <w:top w:val="none" w:sz="0" w:space="0" w:color="auto"/>
            <w:left w:val="none" w:sz="0" w:space="0" w:color="auto"/>
            <w:bottom w:val="none" w:sz="0" w:space="0" w:color="auto"/>
            <w:right w:val="none" w:sz="0" w:space="0" w:color="auto"/>
          </w:divBdr>
        </w:div>
        <w:div w:id="1265459661">
          <w:marLeft w:val="0"/>
          <w:marRight w:val="0"/>
          <w:marTop w:val="0"/>
          <w:marBottom w:val="0"/>
          <w:divBdr>
            <w:top w:val="none" w:sz="0" w:space="0" w:color="auto"/>
            <w:left w:val="none" w:sz="0" w:space="0" w:color="auto"/>
            <w:bottom w:val="none" w:sz="0" w:space="0" w:color="auto"/>
            <w:right w:val="none" w:sz="0" w:space="0" w:color="auto"/>
          </w:divBdr>
        </w:div>
        <w:div w:id="232542933">
          <w:marLeft w:val="0"/>
          <w:marRight w:val="0"/>
          <w:marTop w:val="0"/>
          <w:marBottom w:val="0"/>
          <w:divBdr>
            <w:top w:val="none" w:sz="0" w:space="0" w:color="auto"/>
            <w:left w:val="none" w:sz="0" w:space="0" w:color="auto"/>
            <w:bottom w:val="none" w:sz="0" w:space="0" w:color="auto"/>
            <w:right w:val="none" w:sz="0" w:space="0" w:color="auto"/>
          </w:divBdr>
        </w:div>
        <w:div w:id="1708482506">
          <w:marLeft w:val="0"/>
          <w:marRight w:val="0"/>
          <w:marTop w:val="0"/>
          <w:marBottom w:val="0"/>
          <w:divBdr>
            <w:top w:val="none" w:sz="0" w:space="0" w:color="auto"/>
            <w:left w:val="none" w:sz="0" w:space="0" w:color="auto"/>
            <w:bottom w:val="none" w:sz="0" w:space="0" w:color="auto"/>
            <w:right w:val="none" w:sz="0" w:space="0" w:color="auto"/>
          </w:divBdr>
        </w:div>
        <w:div w:id="1631940952">
          <w:marLeft w:val="0"/>
          <w:marRight w:val="0"/>
          <w:marTop w:val="0"/>
          <w:marBottom w:val="0"/>
          <w:divBdr>
            <w:top w:val="none" w:sz="0" w:space="0" w:color="auto"/>
            <w:left w:val="none" w:sz="0" w:space="0" w:color="auto"/>
            <w:bottom w:val="none" w:sz="0" w:space="0" w:color="auto"/>
            <w:right w:val="none" w:sz="0" w:space="0" w:color="auto"/>
          </w:divBdr>
        </w:div>
        <w:div w:id="1772505202">
          <w:marLeft w:val="0"/>
          <w:marRight w:val="0"/>
          <w:marTop w:val="0"/>
          <w:marBottom w:val="0"/>
          <w:divBdr>
            <w:top w:val="none" w:sz="0" w:space="0" w:color="auto"/>
            <w:left w:val="none" w:sz="0" w:space="0" w:color="auto"/>
            <w:bottom w:val="none" w:sz="0" w:space="0" w:color="auto"/>
            <w:right w:val="none" w:sz="0" w:space="0" w:color="auto"/>
          </w:divBdr>
        </w:div>
        <w:div w:id="1334449188">
          <w:marLeft w:val="0"/>
          <w:marRight w:val="0"/>
          <w:marTop w:val="0"/>
          <w:marBottom w:val="0"/>
          <w:divBdr>
            <w:top w:val="none" w:sz="0" w:space="0" w:color="auto"/>
            <w:left w:val="none" w:sz="0" w:space="0" w:color="auto"/>
            <w:bottom w:val="none" w:sz="0" w:space="0" w:color="auto"/>
            <w:right w:val="none" w:sz="0" w:space="0" w:color="auto"/>
          </w:divBdr>
        </w:div>
        <w:div w:id="859395771">
          <w:marLeft w:val="0"/>
          <w:marRight w:val="0"/>
          <w:marTop w:val="0"/>
          <w:marBottom w:val="0"/>
          <w:divBdr>
            <w:top w:val="none" w:sz="0" w:space="0" w:color="auto"/>
            <w:left w:val="none" w:sz="0" w:space="0" w:color="auto"/>
            <w:bottom w:val="none" w:sz="0" w:space="0" w:color="auto"/>
            <w:right w:val="none" w:sz="0" w:space="0" w:color="auto"/>
          </w:divBdr>
        </w:div>
        <w:div w:id="1405106589">
          <w:marLeft w:val="0"/>
          <w:marRight w:val="0"/>
          <w:marTop w:val="0"/>
          <w:marBottom w:val="0"/>
          <w:divBdr>
            <w:top w:val="none" w:sz="0" w:space="0" w:color="auto"/>
            <w:left w:val="none" w:sz="0" w:space="0" w:color="auto"/>
            <w:bottom w:val="none" w:sz="0" w:space="0" w:color="auto"/>
            <w:right w:val="none" w:sz="0" w:space="0" w:color="auto"/>
          </w:divBdr>
        </w:div>
        <w:div w:id="1434789243">
          <w:marLeft w:val="0"/>
          <w:marRight w:val="0"/>
          <w:marTop w:val="0"/>
          <w:marBottom w:val="0"/>
          <w:divBdr>
            <w:top w:val="none" w:sz="0" w:space="0" w:color="auto"/>
            <w:left w:val="none" w:sz="0" w:space="0" w:color="auto"/>
            <w:bottom w:val="none" w:sz="0" w:space="0" w:color="auto"/>
            <w:right w:val="none" w:sz="0" w:space="0" w:color="auto"/>
          </w:divBdr>
        </w:div>
        <w:div w:id="1706715104">
          <w:marLeft w:val="0"/>
          <w:marRight w:val="0"/>
          <w:marTop w:val="0"/>
          <w:marBottom w:val="0"/>
          <w:divBdr>
            <w:top w:val="none" w:sz="0" w:space="0" w:color="auto"/>
            <w:left w:val="none" w:sz="0" w:space="0" w:color="auto"/>
            <w:bottom w:val="none" w:sz="0" w:space="0" w:color="auto"/>
            <w:right w:val="none" w:sz="0" w:space="0" w:color="auto"/>
          </w:divBdr>
        </w:div>
        <w:div w:id="669600097">
          <w:marLeft w:val="0"/>
          <w:marRight w:val="0"/>
          <w:marTop w:val="0"/>
          <w:marBottom w:val="0"/>
          <w:divBdr>
            <w:top w:val="none" w:sz="0" w:space="0" w:color="auto"/>
            <w:left w:val="none" w:sz="0" w:space="0" w:color="auto"/>
            <w:bottom w:val="none" w:sz="0" w:space="0" w:color="auto"/>
            <w:right w:val="none" w:sz="0" w:space="0" w:color="auto"/>
          </w:divBdr>
        </w:div>
        <w:div w:id="484932660">
          <w:marLeft w:val="0"/>
          <w:marRight w:val="0"/>
          <w:marTop w:val="0"/>
          <w:marBottom w:val="0"/>
          <w:divBdr>
            <w:top w:val="none" w:sz="0" w:space="0" w:color="auto"/>
            <w:left w:val="none" w:sz="0" w:space="0" w:color="auto"/>
            <w:bottom w:val="none" w:sz="0" w:space="0" w:color="auto"/>
            <w:right w:val="none" w:sz="0" w:space="0" w:color="auto"/>
          </w:divBdr>
        </w:div>
        <w:div w:id="2119834245">
          <w:marLeft w:val="0"/>
          <w:marRight w:val="0"/>
          <w:marTop w:val="0"/>
          <w:marBottom w:val="0"/>
          <w:divBdr>
            <w:top w:val="none" w:sz="0" w:space="0" w:color="auto"/>
            <w:left w:val="none" w:sz="0" w:space="0" w:color="auto"/>
            <w:bottom w:val="none" w:sz="0" w:space="0" w:color="auto"/>
            <w:right w:val="none" w:sz="0" w:space="0" w:color="auto"/>
          </w:divBdr>
        </w:div>
        <w:div w:id="1919439781">
          <w:marLeft w:val="0"/>
          <w:marRight w:val="0"/>
          <w:marTop w:val="0"/>
          <w:marBottom w:val="0"/>
          <w:divBdr>
            <w:top w:val="none" w:sz="0" w:space="0" w:color="auto"/>
            <w:left w:val="none" w:sz="0" w:space="0" w:color="auto"/>
            <w:bottom w:val="none" w:sz="0" w:space="0" w:color="auto"/>
            <w:right w:val="none" w:sz="0" w:space="0" w:color="auto"/>
          </w:divBdr>
        </w:div>
      </w:divsChild>
    </w:div>
    <w:div w:id="371805219">
      <w:bodyDiv w:val="1"/>
      <w:marLeft w:val="0"/>
      <w:marRight w:val="0"/>
      <w:marTop w:val="0"/>
      <w:marBottom w:val="0"/>
      <w:divBdr>
        <w:top w:val="none" w:sz="0" w:space="0" w:color="auto"/>
        <w:left w:val="none" w:sz="0" w:space="0" w:color="auto"/>
        <w:bottom w:val="none" w:sz="0" w:space="0" w:color="auto"/>
        <w:right w:val="none" w:sz="0" w:space="0" w:color="auto"/>
      </w:divBdr>
    </w:div>
    <w:div w:id="470101303">
      <w:bodyDiv w:val="1"/>
      <w:marLeft w:val="0"/>
      <w:marRight w:val="0"/>
      <w:marTop w:val="0"/>
      <w:marBottom w:val="0"/>
      <w:divBdr>
        <w:top w:val="none" w:sz="0" w:space="0" w:color="auto"/>
        <w:left w:val="none" w:sz="0" w:space="0" w:color="auto"/>
        <w:bottom w:val="none" w:sz="0" w:space="0" w:color="auto"/>
        <w:right w:val="none" w:sz="0" w:space="0" w:color="auto"/>
      </w:divBdr>
    </w:div>
    <w:div w:id="499657173">
      <w:bodyDiv w:val="1"/>
      <w:marLeft w:val="0"/>
      <w:marRight w:val="0"/>
      <w:marTop w:val="0"/>
      <w:marBottom w:val="0"/>
      <w:divBdr>
        <w:top w:val="none" w:sz="0" w:space="0" w:color="auto"/>
        <w:left w:val="none" w:sz="0" w:space="0" w:color="auto"/>
        <w:bottom w:val="none" w:sz="0" w:space="0" w:color="auto"/>
        <w:right w:val="none" w:sz="0" w:space="0" w:color="auto"/>
      </w:divBdr>
      <w:divsChild>
        <w:div w:id="698890975">
          <w:marLeft w:val="0"/>
          <w:marRight w:val="0"/>
          <w:marTop w:val="0"/>
          <w:marBottom w:val="0"/>
          <w:divBdr>
            <w:top w:val="none" w:sz="0" w:space="0" w:color="auto"/>
            <w:left w:val="none" w:sz="0" w:space="0" w:color="auto"/>
            <w:bottom w:val="none" w:sz="0" w:space="0" w:color="auto"/>
            <w:right w:val="none" w:sz="0" w:space="0" w:color="auto"/>
          </w:divBdr>
          <w:divsChild>
            <w:div w:id="1272980634">
              <w:marLeft w:val="0"/>
              <w:marRight w:val="0"/>
              <w:marTop w:val="0"/>
              <w:marBottom w:val="0"/>
              <w:divBdr>
                <w:top w:val="none" w:sz="0" w:space="0" w:color="auto"/>
                <w:left w:val="none" w:sz="0" w:space="0" w:color="auto"/>
                <w:bottom w:val="none" w:sz="0" w:space="0" w:color="auto"/>
                <w:right w:val="none" w:sz="0" w:space="0" w:color="auto"/>
              </w:divBdr>
              <w:divsChild>
                <w:div w:id="905725482">
                  <w:marLeft w:val="0"/>
                  <w:marRight w:val="0"/>
                  <w:marTop w:val="0"/>
                  <w:marBottom w:val="0"/>
                  <w:divBdr>
                    <w:top w:val="none" w:sz="0" w:space="0" w:color="auto"/>
                    <w:left w:val="none" w:sz="0" w:space="0" w:color="auto"/>
                    <w:bottom w:val="none" w:sz="0" w:space="0" w:color="auto"/>
                    <w:right w:val="none" w:sz="0" w:space="0" w:color="auto"/>
                  </w:divBdr>
                  <w:divsChild>
                    <w:div w:id="1713921068">
                      <w:marLeft w:val="0"/>
                      <w:marRight w:val="0"/>
                      <w:marTop w:val="0"/>
                      <w:marBottom w:val="0"/>
                      <w:divBdr>
                        <w:top w:val="none" w:sz="0" w:space="0" w:color="auto"/>
                        <w:left w:val="none" w:sz="0" w:space="0" w:color="auto"/>
                        <w:bottom w:val="none" w:sz="0" w:space="0" w:color="auto"/>
                        <w:right w:val="none" w:sz="0" w:space="0" w:color="auto"/>
                      </w:divBdr>
                      <w:divsChild>
                        <w:div w:id="489442959">
                          <w:marLeft w:val="0"/>
                          <w:marRight w:val="0"/>
                          <w:marTop w:val="0"/>
                          <w:marBottom w:val="0"/>
                          <w:divBdr>
                            <w:top w:val="none" w:sz="0" w:space="0" w:color="auto"/>
                            <w:left w:val="none" w:sz="0" w:space="0" w:color="auto"/>
                            <w:bottom w:val="none" w:sz="0" w:space="0" w:color="auto"/>
                            <w:right w:val="none" w:sz="0" w:space="0" w:color="auto"/>
                          </w:divBdr>
                          <w:divsChild>
                            <w:div w:id="1288123546">
                              <w:marLeft w:val="0"/>
                              <w:marRight w:val="0"/>
                              <w:marTop w:val="0"/>
                              <w:marBottom w:val="0"/>
                              <w:divBdr>
                                <w:top w:val="none" w:sz="0" w:space="0" w:color="auto"/>
                                <w:left w:val="none" w:sz="0" w:space="0" w:color="auto"/>
                                <w:bottom w:val="none" w:sz="0" w:space="0" w:color="auto"/>
                                <w:right w:val="none" w:sz="0" w:space="0" w:color="auto"/>
                              </w:divBdr>
                              <w:divsChild>
                                <w:div w:id="856237391">
                                  <w:marLeft w:val="0"/>
                                  <w:marRight w:val="0"/>
                                  <w:marTop w:val="0"/>
                                  <w:marBottom w:val="0"/>
                                  <w:divBdr>
                                    <w:top w:val="none" w:sz="0" w:space="0" w:color="auto"/>
                                    <w:left w:val="none" w:sz="0" w:space="0" w:color="auto"/>
                                    <w:bottom w:val="none" w:sz="0" w:space="0" w:color="auto"/>
                                    <w:right w:val="none" w:sz="0" w:space="0" w:color="auto"/>
                                  </w:divBdr>
                                  <w:divsChild>
                                    <w:div w:id="1467697795">
                                      <w:marLeft w:val="0"/>
                                      <w:marRight w:val="0"/>
                                      <w:marTop w:val="0"/>
                                      <w:marBottom w:val="0"/>
                                      <w:divBdr>
                                        <w:top w:val="none" w:sz="0" w:space="0" w:color="auto"/>
                                        <w:left w:val="none" w:sz="0" w:space="0" w:color="auto"/>
                                        <w:bottom w:val="none" w:sz="0" w:space="0" w:color="auto"/>
                                        <w:right w:val="none" w:sz="0" w:space="0" w:color="auto"/>
                                      </w:divBdr>
                                      <w:divsChild>
                                        <w:div w:id="205028236">
                                          <w:marLeft w:val="0"/>
                                          <w:marRight w:val="0"/>
                                          <w:marTop w:val="0"/>
                                          <w:marBottom w:val="0"/>
                                          <w:divBdr>
                                            <w:top w:val="none" w:sz="0" w:space="0" w:color="auto"/>
                                            <w:left w:val="none" w:sz="0" w:space="0" w:color="auto"/>
                                            <w:bottom w:val="none" w:sz="0" w:space="0" w:color="auto"/>
                                            <w:right w:val="none" w:sz="0" w:space="0" w:color="auto"/>
                                          </w:divBdr>
                                          <w:divsChild>
                                            <w:div w:id="799155253">
                                              <w:marLeft w:val="0"/>
                                              <w:marRight w:val="0"/>
                                              <w:marTop w:val="0"/>
                                              <w:marBottom w:val="0"/>
                                              <w:divBdr>
                                                <w:top w:val="none" w:sz="0" w:space="0" w:color="auto"/>
                                                <w:left w:val="none" w:sz="0" w:space="0" w:color="auto"/>
                                                <w:bottom w:val="none" w:sz="0" w:space="0" w:color="auto"/>
                                                <w:right w:val="none" w:sz="0" w:space="0" w:color="auto"/>
                                              </w:divBdr>
                                              <w:divsChild>
                                                <w:div w:id="1870022892">
                                                  <w:marLeft w:val="0"/>
                                                  <w:marRight w:val="0"/>
                                                  <w:marTop w:val="0"/>
                                                  <w:marBottom w:val="0"/>
                                                  <w:divBdr>
                                                    <w:top w:val="none" w:sz="0" w:space="0" w:color="auto"/>
                                                    <w:left w:val="none" w:sz="0" w:space="0" w:color="auto"/>
                                                    <w:bottom w:val="none" w:sz="0" w:space="0" w:color="auto"/>
                                                    <w:right w:val="none" w:sz="0" w:space="0" w:color="auto"/>
                                                  </w:divBdr>
                                                  <w:divsChild>
                                                    <w:div w:id="1603297113">
                                                      <w:marLeft w:val="0"/>
                                                      <w:marRight w:val="0"/>
                                                      <w:marTop w:val="0"/>
                                                      <w:marBottom w:val="0"/>
                                                      <w:divBdr>
                                                        <w:top w:val="none" w:sz="0" w:space="0" w:color="auto"/>
                                                        <w:left w:val="none" w:sz="0" w:space="0" w:color="auto"/>
                                                        <w:bottom w:val="none" w:sz="0" w:space="0" w:color="auto"/>
                                                        <w:right w:val="none" w:sz="0" w:space="0" w:color="auto"/>
                                                      </w:divBdr>
                                                      <w:divsChild>
                                                        <w:div w:id="660473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64797262">
      <w:bodyDiv w:val="1"/>
      <w:marLeft w:val="0"/>
      <w:marRight w:val="0"/>
      <w:marTop w:val="0"/>
      <w:marBottom w:val="0"/>
      <w:divBdr>
        <w:top w:val="none" w:sz="0" w:space="0" w:color="auto"/>
        <w:left w:val="none" w:sz="0" w:space="0" w:color="auto"/>
        <w:bottom w:val="none" w:sz="0" w:space="0" w:color="auto"/>
        <w:right w:val="none" w:sz="0" w:space="0" w:color="auto"/>
      </w:divBdr>
    </w:div>
    <w:div w:id="570624334">
      <w:bodyDiv w:val="1"/>
      <w:marLeft w:val="0"/>
      <w:marRight w:val="0"/>
      <w:marTop w:val="0"/>
      <w:marBottom w:val="0"/>
      <w:divBdr>
        <w:top w:val="none" w:sz="0" w:space="0" w:color="auto"/>
        <w:left w:val="none" w:sz="0" w:space="0" w:color="auto"/>
        <w:bottom w:val="none" w:sz="0" w:space="0" w:color="auto"/>
        <w:right w:val="none" w:sz="0" w:space="0" w:color="auto"/>
      </w:divBdr>
      <w:divsChild>
        <w:div w:id="943994399">
          <w:marLeft w:val="0"/>
          <w:marRight w:val="0"/>
          <w:marTop w:val="0"/>
          <w:marBottom w:val="0"/>
          <w:divBdr>
            <w:top w:val="none" w:sz="0" w:space="0" w:color="auto"/>
            <w:left w:val="none" w:sz="0" w:space="0" w:color="auto"/>
            <w:bottom w:val="none" w:sz="0" w:space="0" w:color="auto"/>
            <w:right w:val="none" w:sz="0" w:space="0" w:color="auto"/>
          </w:divBdr>
        </w:div>
        <w:div w:id="1476334516">
          <w:marLeft w:val="0"/>
          <w:marRight w:val="0"/>
          <w:marTop w:val="0"/>
          <w:marBottom w:val="0"/>
          <w:divBdr>
            <w:top w:val="none" w:sz="0" w:space="0" w:color="auto"/>
            <w:left w:val="none" w:sz="0" w:space="0" w:color="auto"/>
            <w:bottom w:val="none" w:sz="0" w:space="0" w:color="auto"/>
            <w:right w:val="none" w:sz="0" w:space="0" w:color="auto"/>
          </w:divBdr>
        </w:div>
        <w:div w:id="1534882130">
          <w:marLeft w:val="0"/>
          <w:marRight w:val="0"/>
          <w:marTop w:val="0"/>
          <w:marBottom w:val="0"/>
          <w:divBdr>
            <w:top w:val="none" w:sz="0" w:space="0" w:color="auto"/>
            <w:left w:val="none" w:sz="0" w:space="0" w:color="auto"/>
            <w:bottom w:val="none" w:sz="0" w:space="0" w:color="auto"/>
            <w:right w:val="none" w:sz="0" w:space="0" w:color="auto"/>
          </w:divBdr>
        </w:div>
        <w:div w:id="306857656">
          <w:marLeft w:val="0"/>
          <w:marRight w:val="0"/>
          <w:marTop w:val="0"/>
          <w:marBottom w:val="0"/>
          <w:divBdr>
            <w:top w:val="none" w:sz="0" w:space="0" w:color="auto"/>
            <w:left w:val="none" w:sz="0" w:space="0" w:color="auto"/>
            <w:bottom w:val="none" w:sz="0" w:space="0" w:color="auto"/>
            <w:right w:val="none" w:sz="0" w:space="0" w:color="auto"/>
          </w:divBdr>
        </w:div>
      </w:divsChild>
    </w:div>
    <w:div w:id="648483633">
      <w:bodyDiv w:val="1"/>
      <w:marLeft w:val="0"/>
      <w:marRight w:val="0"/>
      <w:marTop w:val="0"/>
      <w:marBottom w:val="0"/>
      <w:divBdr>
        <w:top w:val="none" w:sz="0" w:space="0" w:color="auto"/>
        <w:left w:val="none" w:sz="0" w:space="0" w:color="auto"/>
        <w:bottom w:val="none" w:sz="0" w:space="0" w:color="auto"/>
        <w:right w:val="none" w:sz="0" w:space="0" w:color="auto"/>
      </w:divBdr>
      <w:divsChild>
        <w:div w:id="795760888">
          <w:marLeft w:val="0"/>
          <w:marRight w:val="0"/>
          <w:marTop w:val="0"/>
          <w:marBottom w:val="0"/>
          <w:divBdr>
            <w:top w:val="none" w:sz="0" w:space="0" w:color="auto"/>
            <w:left w:val="none" w:sz="0" w:space="0" w:color="auto"/>
            <w:bottom w:val="none" w:sz="0" w:space="0" w:color="auto"/>
            <w:right w:val="none" w:sz="0" w:space="0" w:color="auto"/>
          </w:divBdr>
        </w:div>
        <w:div w:id="1411001201">
          <w:marLeft w:val="0"/>
          <w:marRight w:val="0"/>
          <w:marTop w:val="0"/>
          <w:marBottom w:val="0"/>
          <w:divBdr>
            <w:top w:val="none" w:sz="0" w:space="0" w:color="auto"/>
            <w:left w:val="none" w:sz="0" w:space="0" w:color="auto"/>
            <w:bottom w:val="none" w:sz="0" w:space="0" w:color="auto"/>
            <w:right w:val="none" w:sz="0" w:space="0" w:color="auto"/>
          </w:divBdr>
        </w:div>
      </w:divsChild>
    </w:div>
    <w:div w:id="690643622">
      <w:bodyDiv w:val="1"/>
      <w:marLeft w:val="0"/>
      <w:marRight w:val="0"/>
      <w:marTop w:val="0"/>
      <w:marBottom w:val="0"/>
      <w:divBdr>
        <w:top w:val="none" w:sz="0" w:space="0" w:color="auto"/>
        <w:left w:val="none" w:sz="0" w:space="0" w:color="auto"/>
        <w:bottom w:val="none" w:sz="0" w:space="0" w:color="auto"/>
        <w:right w:val="none" w:sz="0" w:space="0" w:color="auto"/>
      </w:divBdr>
      <w:divsChild>
        <w:div w:id="655492644">
          <w:marLeft w:val="0"/>
          <w:marRight w:val="0"/>
          <w:marTop w:val="0"/>
          <w:marBottom w:val="0"/>
          <w:divBdr>
            <w:top w:val="none" w:sz="0" w:space="0" w:color="auto"/>
            <w:left w:val="none" w:sz="0" w:space="0" w:color="auto"/>
            <w:bottom w:val="none" w:sz="0" w:space="0" w:color="auto"/>
            <w:right w:val="none" w:sz="0" w:space="0" w:color="auto"/>
          </w:divBdr>
          <w:divsChild>
            <w:div w:id="1645425765">
              <w:marLeft w:val="0"/>
              <w:marRight w:val="0"/>
              <w:marTop w:val="0"/>
              <w:marBottom w:val="0"/>
              <w:divBdr>
                <w:top w:val="none" w:sz="0" w:space="0" w:color="auto"/>
                <w:left w:val="none" w:sz="0" w:space="0" w:color="auto"/>
                <w:bottom w:val="none" w:sz="0" w:space="0" w:color="auto"/>
                <w:right w:val="none" w:sz="0" w:space="0" w:color="auto"/>
              </w:divBdr>
              <w:divsChild>
                <w:div w:id="816609468">
                  <w:marLeft w:val="0"/>
                  <w:marRight w:val="0"/>
                  <w:marTop w:val="0"/>
                  <w:marBottom w:val="0"/>
                  <w:divBdr>
                    <w:top w:val="none" w:sz="0" w:space="0" w:color="auto"/>
                    <w:left w:val="none" w:sz="0" w:space="0" w:color="auto"/>
                    <w:bottom w:val="none" w:sz="0" w:space="0" w:color="auto"/>
                    <w:right w:val="none" w:sz="0" w:space="0" w:color="auto"/>
                  </w:divBdr>
                  <w:divsChild>
                    <w:div w:id="892422657">
                      <w:marLeft w:val="0"/>
                      <w:marRight w:val="0"/>
                      <w:marTop w:val="0"/>
                      <w:marBottom w:val="0"/>
                      <w:divBdr>
                        <w:top w:val="none" w:sz="0" w:space="0" w:color="auto"/>
                        <w:left w:val="none" w:sz="0" w:space="0" w:color="auto"/>
                        <w:bottom w:val="none" w:sz="0" w:space="0" w:color="auto"/>
                        <w:right w:val="none" w:sz="0" w:space="0" w:color="auto"/>
                      </w:divBdr>
                      <w:divsChild>
                        <w:div w:id="1815294627">
                          <w:marLeft w:val="0"/>
                          <w:marRight w:val="0"/>
                          <w:marTop w:val="0"/>
                          <w:marBottom w:val="0"/>
                          <w:divBdr>
                            <w:top w:val="none" w:sz="0" w:space="0" w:color="auto"/>
                            <w:left w:val="none" w:sz="0" w:space="0" w:color="auto"/>
                            <w:bottom w:val="none" w:sz="0" w:space="0" w:color="auto"/>
                            <w:right w:val="none" w:sz="0" w:space="0" w:color="auto"/>
                          </w:divBdr>
                          <w:divsChild>
                            <w:div w:id="1513758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7506046">
      <w:bodyDiv w:val="1"/>
      <w:marLeft w:val="0"/>
      <w:marRight w:val="0"/>
      <w:marTop w:val="0"/>
      <w:marBottom w:val="0"/>
      <w:divBdr>
        <w:top w:val="none" w:sz="0" w:space="0" w:color="auto"/>
        <w:left w:val="none" w:sz="0" w:space="0" w:color="auto"/>
        <w:bottom w:val="none" w:sz="0" w:space="0" w:color="auto"/>
        <w:right w:val="none" w:sz="0" w:space="0" w:color="auto"/>
      </w:divBdr>
    </w:div>
    <w:div w:id="745961171">
      <w:bodyDiv w:val="1"/>
      <w:marLeft w:val="0"/>
      <w:marRight w:val="0"/>
      <w:marTop w:val="0"/>
      <w:marBottom w:val="0"/>
      <w:divBdr>
        <w:top w:val="none" w:sz="0" w:space="0" w:color="auto"/>
        <w:left w:val="none" w:sz="0" w:space="0" w:color="auto"/>
        <w:bottom w:val="none" w:sz="0" w:space="0" w:color="auto"/>
        <w:right w:val="none" w:sz="0" w:space="0" w:color="auto"/>
      </w:divBdr>
      <w:divsChild>
        <w:div w:id="1410930661">
          <w:marLeft w:val="0"/>
          <w:marRight w:val="0"/>
          <w:marTop w:val="0"/>
          <w:marBottom w:val="0"/>
          <w:divBdr>
            <w:top w:val="none" w:sz="0" w:space="0" w:color="auto"/>
            <w:left w:val="none" w:sz="0" w:space="0" w:color="auto"/>
            <w:bottom w:val="none" w:sz="0" w:space="0" w:color="auto"/>
            <w:right w:val="none" w:sz="0" w:space="0" w:color="auto"/>
          </w:divBdr>
          <w:divsChild>
            <w:div w:id="1658731857">
              <w:marLeft w:val="0"/>
              <w:marRight w:val="0"/>
              <w:marTop w:val="0"/>
              <w:marBottom w:val="0"/>
              <w:divBdr>
                <w:top w:val="none" w:sz="0" w:space="0" w:color="auto"/>
                <w:left w:val="none" w:sz="0" w:space="0" w:color="auto"/>
                <w:bottom w:val="none" w:sz="0" w:space="0" w:color="auto"/>
                <w:right w:val="none" w:sz="0" w:space="0" w:color="auto"/>
              </w:divBdr>
              <w:divsChild>
                <w:div w:id="1690175861">
                  <w:marLeft w:val="0"/>
                  <w:marRight w:val="0"/>
                  <w:marTop w:val="0"/>
                  <w:marBottom w:val="0"/>
                  <w:divBdr>
                    <w:top w:val="none" w:sz="0" w:space="0" w:color="auto"/>
                    <w:left w:val="none" w:sz="0" w:space="0" w:color="auto"/>
                    <w:bottom w:val="none" w:sz="0" w:space="0" w:color="auto"/>
                    <w:right w:val="none" w:sz="0" w:space="0" w:color="auto"/>
                  </w:divBdr>
                  <w:divsChild>
                    <w:div w:id="402802936">
                      <w:marLeft w:val="0"/>
                      <w:marRight w:val="0"/>
                      <w:marTop w:val="0"/>
                      <w:marBottom w:val="0"/>
                      <w:divBdr>
                        <w:top w:val="none" w:sz="0" w:space="0" w:color="auto"/>
                        <w:left w:val="none" w:sz="0" w:space="0" w:color="auto"/>
                        <w:bottom w:val="none" w:sz="0" w:space="0" w:color="auto"/>
                        <w:right w:val="none" w:sz="0" w:space="0" w:color="auto"/>
                      </w:divBdr>
                      <w:divsChild>
                        <w:div w:id="1344433757">
                          <w:marLeft w:val="0"/>
                          <w:marRight w:val="0"/>
                          <w:marTop w:val="0"/>
                          <w:marBottom w:val="0"/>
                          <w:divBdr>
                            <w:top w:val="none" w:sz="0" w:space="0" w:color="auto"/>
                            <w:left w:val="none" w:sz="0" w:space="0" w:color="auto"/>
                            <w:bottom w:val="none" w:sz="0" w:space="0" w:color="auto"/>
                            <w:right w:val="none" w:sz="0" w:space="0" w:color="auto"/>
                          </w:divBdr>
                          <w:divsChild>
                            <w:div w:id="643006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810058">
      <w:bodyDiv w:val="1"/>
      <w:marLeft w:val="0"/>
      <w:marRight w:val="0"/>
      <w:marTop w:val="0"/>
      <w:marBottom w:val="0"/>
      <w:divBdr>
        <w:top w:val="none" w:sz="0" w:space="0" w:color="auto"/>
        <w:left w:val="none" w:sz="0" w:space="0" w:color="auto"/>
        <w:bottom w:val="none" w:sz="0" w:space="0" w:color="auto"/>
        <w:right w:val="none" w:sz="0" w:space="0" w:color="auto"/>
      </w:divBdr>
    </w:div>
    <w:div w:id="863902908">
      <w:bodyDiv w:val="1"/>
      <w:marLeft w:val="0"/>
      <w:marRight w:val="0"/>
      <w:marTop w:val="0"/>
      <w:marBottom w:val="0"/>
      <w:divBdr>
        <w:top w:val="none" w:sz="0" w:space="0" w:color="auto"/>
        <w:left w:val="none" w:sz="0" w:space="0" w:color="auto"/>
        <w:bottom w:val="none" w:sz="0" w:space="0" w:color="auto"/>
        <w:right w:val="none" w:sz="0" w:space="0" w:color="auto"/>
      </w:divBdr>
    </w:div>
    <w:div w:id="984623611">
      <w:bodyDiv w:val="1"/>
      <w:marLeft w:val="0"/>
      <w:marRight w:val="0"/>
      <w:marTop w:val="0"/>
      <w:marBottom w:val="0"/>
      <w:divBdr>
        <w:top w:val="none" w:sz="0" w:space="0" w:color="auto"/>
        <w:left w:val="none" w:sz="0" w:space="0" w:color="auto"/>
        <w:bottom w:val="none" w:sz="0" w:space="0" w:color="auto"/>
        <w:right w:val="none" w:sz="0" w:space="0" w:color="auto"/>
      </w:divBdr>
    </w:div>
    <w:div w:id="1053188979">
      <w:bodyDiv w:val="1"/>
      <w:marLeft w:val="0"/>
      <w:marRight w:val="0"/>
      <w:marTop w:val="0"/>
      <w:marBottom w:val="0"/>
      <w:divBdr>
        <w:top w:val="none" w:sz="0" w:space="0" w:color="auto"/>
        <w:left w:val="none" w:sz="0" w:space="0" w:color="auto"/>
        <w:bottom w:val="none" w:sz="0" w:space="0" w:color="auto"/>
        <w:right w:val="none" w:sz="0" w:space="0" w:color="auto"/>
      </w:divBdr>
    </w:div>
    <w:div w:id="1073628495">
      <w:bodyDiv w:val="1"/>
      <w:marLeft w:val="0"/>
      <w:marRight w:val="0"/>
      <w:marTop w:val="0"/>
      <w:marBottom w:val="0"/>
      <w:divBdr>
        <w:top w:val="none" w:sz="0" w:space="0" w:color="auto"/>
        <w:left w:val="none" w:sz="0" w:space="0" w:color="auto"/>
        <w:bottom w:val="none" w:sz="0" w:space="0" w:color="auto"/>
        <w:right w:val="none" w:sz="0" w:space="0" w:color="auto"/>
      </w:divBdr>
    </w:div>
    <w:div w:id="1206676325">
      <w:bodyDiv w:val="1"/>
      <w:marLeft w:val="0"/>
      <w:marRight w:val="0"/>
      <w:marTop w:val="0"/>
      <w:marBottom w:val="0"/>
      <w:divBdr>
        <w:top w:val="none" w:sz="0" w:space="0" w:color="auto"/>
        <w:left w:val="none" w:sz="0" w:space="0" w:color="auto"/>
        <w:bottom w:val="none" w:sz="0" w:space="0" w:color="auto"/>
        <w:right w:val="none" w:sz="0" w:space="0" w:color="auto"/>
      </w:divBdr>
    </w:div>
    <w:div w:id="1242375393">
      <w:bodyDiv w:val="1"/>
      <w:marLeft w:val="0"/>
      <w:marRight w:val="0"/>
      <w:marTop w:val="0"/>
      <w:marBottom w:val="0"/>
      <w:divBdr>
        <w:top w:val="none" w:sz="0" w:space="0" w:color="auto"/>
        <w:left w:val="none" w:sz="0" w:space="0" w:color="auto"/>
        <w:bottom w:val="none" w:sz="0" w:space="0" w:color="auto"/>
        <w:right w:val="none" w:sz="0" w:space="0" w:color="auto"/>
      </w:divBdr>
    </w:div>
    <w:div w:id="1246106777">
      <w:bodyDiv w:val="1"/>
      <w:marLeft w:val="0"/>
      <w:marRight w:val="0"/>
      <w:marTop w:val="0"/>
      <w:marBottom w:val="0"/>
      <w:divBdr>
        <w:top w:val="none" w:sz="0" w:space="0" w:color="auto"/>
        <w:left w:val="none" w:sz="0" w:space="0" w:color="auto"/>
        <w:bottom w:val="none" w:sz="0" w:space="0" w:color="auto"/>
        <w:right w:val="none" w:sz="0" w:space="0" w:color="auto"/>
      </w:divBdr>
    </w:div>
    <w:div w:id="1284848658">
      <w:bodyDiv w:val="1"/>
      <w:marLeft w:val="0"/>
      <w:marRight w:val="0"/>
      <w:marTop w:val="0"/>
      <w:marBottom w:val="0"/>
      <w:divBdr>
        <w:top w:val="none" w:sz="0" w:space="0" w:color="auto"/>
        <w:left w:val="none" w:sz="0" w:space="0" w:color="auto"/>
        <w:bottom w:val="none" w:sz="0" w:space="0" w:color="auto"/>
        <w:right w:val="none" w:sz="0" w:space="0" w:color="auto"/>
      </w:divBdr>
      <w:divsChild>
        <w:div w:id="219446633">
          <w:marLeft w:val="0"/>
          <w:marRight w:val="0"/>
          <w:marTop w:val="0"/>
          <w:marBottom w:val="0"/>
          <w:divBdr>
            <w:top w:val="none" w:sz="0" w:space="0" w:color="auto"/>
            <w:left w:val="none" w:sz="0" w:space="0" w:color="auto"/>
            <w:bottom w:val="none" w:sz="0" w:space="0" w:color="auto"/>
            <w:right w:val="none" w:sz="0" w:space="0" w:color="auto"/>
          </w:divBdr>
          <w:divsChild>
            <w:div w:id="747581787">
              <w:marLeft w:val="0"/>
              <w:marRight w:val="0"/>
              <w:marTop w:val="0"/>
              <w:marBottom w:val="0"/>
              <w:divBdr>
                <w:top w:val="none" w:sz="0" w:space="0" w:color="auto"/>
                <w:left w:val="none" w:sz="0" w:space="0" w:color="auto"/>
                <w:bottom w:val="none" w:sz="0" w:space="0" w:color="auto"/>
                <w:right w:val="none" w:sz="0" w:space="0" w:color="auto"/>
              </w:divBdr>
              <w:divsChild>
                <w:div w:id="801463270">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464614638">
          <w:marLeft w:val="0"/>
          <w:marRight w:val="0"/>
          <w:marTop w:val="0"/>
          <w:marBottom w:val="0"/>
          <w:divBdr>
            <w:top w:val="none" w:sz="0" w:space="0" w:color="auto"/>
            <w:left w:val="none" w:sz="0" w:space="0" w:color="auto"/>
            <w:bottom w:val="none" w:sz="0" w:space="0" w:color="auto"/>
            <w:right w:val="none" w:sz="0" w:space="0" w:color="auto"/>
          </w:divBdr>
          <w:divsChild>
            <w:div w:id="1110245431">
              <w:marLeft w:val="0"/>
              <w:marRight w:val="0"/>
              <w:marTop w:val="0"/>
              <w:marBottom w:val="0"/>
              <w:divBdr>
                <w:top w:val="none" w:sz="0" w:space="0" w:color="auto"/>
                <w:left w:val="none" w:sz="0" w:space="0" w:color="auto"/>
                <w:bottom w:val="none" w:sz="0" w:space="0" w:color="auto"/>
                <w:right w:val="none" w:sz="0" w:space="0" w:color="auto"/>
              </w:divBdr>
              <w:divsChild>
                <w:div w:id="1814758819">
                  <w:marLeft w:val="-420"/>
                  <w:marRight w:val="0"/>
                  <w:marTop w:val="0"/>
                  <w:marBottom w:val="0"/>
                  <w:divBdr>
                    <w:top w:val="none" w:sz="0" w:space="0" w:color="auto"/>
                    <w:left w:val="none" w:sz="0" w:space="0" w:color="auto"/>
                    <w:bottom w:val="none" w:sz="0" w:space="0" w:color="auto"/>
                    <w:right w:val="none" w:sz="0" w:space="0" w:color="auto"/>
                  </w:divBdr>
                  <w:divsChild>
                    <w:div w:id="2070763732">
                      <w:marLeft w:val="0"/>
                      <w:marRight w:val="0"/>
                      <w:marTop w:val="0"/>
                      <w:marBottom w:val="0"/>
                      <w:divBdr>
                        <w:top w:val="none" w:sz="0" w:space="0" w:color="auto"/>
                        <w:left w:val="none" w:sz="0" w:space="0" w:color="auto"/>
                        <w:bottom w:val="none" w:sz="0" w:space="0" w:color="auto"/>
                        <w:right w:val="none" w:sz="0" w:space="0" w:color="auto"/>
                      </w:divBdr>
                      <w:divsChild>
                        <w:div w:id="292518303">
                          <w:marLeft w:val="0"/>
                          <w:marRight w:val="0"/>
                          <w:marTop w:val="0"/>
                          <w:marBottom w:val="0"/>
                          <w:divBdr>
                            <w:top w:val="none" w:sz="0" w:space="0" w:color="auto"/>
                            <w:left w:val="none" w:sz="0" w:space="0" w:color="auto"/>
                            <w:bottom w:val="none" w:sz="0" w:space="0" w:color="auto"/>
                            <w:right w:val="none" w:sz="0" w:space="0" w:color="auto"/>
                          </w:divBdr>
                          <w:divsChild>
                            <w:div w:id="663167747">
                              <w:marLeft w:val="0"/>
                              <w:marRight w:val="0"/>
                              <w:marTop w:val="0"/>
                              <w:marBottom w:val="0"/>
                              <w:divBdr>
                                <w:top w:val="none" w:sz="0" w:space="0" w:color="auto"/>
                                <w:left w:val="none" w:sz="0" w:space="0" w:color="auto"/>
                                <w:bottom w:val="none" w:sz="0" w:space="0" w:color="auto"/>
                                <w:right w:val="none" w:sz="0" w:space="0" w:color="auto"/>
                              </w:divBdr>
                            </w:div>
                            <w:div w:id="1189678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9307128">
      <w:bodyDiv w:val="1"/>
      <w:marLeft w:val="0"/>
      <w:marRight w:val="0"/>
      <w:marTop w:val="0"/>
      <w:marBottom w:val="0"/>
      <w:divBdr>
        <w:top w:val="none" w:sz="0" w:space="0" w:color="auto"/>
        <w:left w:val="none" w:sz="0" w:space="0" w:color="auto"/>
        <w:bottom w:val="none" w:sz="0" w:space="0" w:color="auto"/>
        <w:right w:val="none" w:sz="0" w:space="0" w:color="auto"/>
      </w:divBdr>
      <w:divsChild>
        <w:div w:id="1996492624">
          <w:marLeft w:val="0"/>
          <w:marRight w:val="0"/>
          <w:marTop w:val="0"/>
          <w:marBottom w:val="0"/>
          <w:divBdr>
            <w:top w:val="none" w:sz="0" w:space="0" w:color="auto"/>
            <w:left w:val="none" w:sz="0" w:space="0" w:color="auto"/>
            <w:bottom w:val="none" w:sz="0" w:space="0" w:color="auto"/>
            <w:right w:val="none" w:sz="0" w:space="0" w:color="auto"/>
          </w:divBdr>
        </w:div>
        <w:div w:id="2105569361">
          <w:marLeft w:val="0"/>
          <w:marRight w:val="0"/>
          <w:marTop w:val="0"/>
          <w:marBottom w:val="0"/>
          <w:divBdr>
            <w:top w:val="none" w:sz="0" w:space="0" w:color="auto"/>
            <w:left w:val="none" w:sz="0" w:space="0" w:color="auto"/>
            <w:bottom w:val="none" w:sz="0" w:space="0" w:color="auto"/>
            <w:right w:val="none" w:sz="0" w:space="0" w:color="auto"/>
          </w:divBdr>
        </w:div>
        <w:div w:id="1967738739">
          <w:marLeft w:val="0"/>
          <w:marRight w:val="0"/>
          <w:marTop w:val="0"/>
          <w:marBottom w:val="0"/>
          <w:divBdr>
            <w:top w:val="none" w:sz="0" w:space="0" w:color="auto"/>
            <w:left w:val="none" w:sz="0" w:space="0" w:color="auto"/>
            <w:bottom w:val="none" w:sz="0" w:space="0" w:color="auto"/>
            <w:right w:val="none" w:sz="0" w:space="0" w:color="auto"/>
          </w:divBdr>
        </w:div>
        <w:div w:id="289945863">
          <w:marLeft w:val="0"/>
          <w:marRight w:val="0"/>
          <w:marTop w:val="0"/>
          <w:marBottom w:val="0"/>
          <w:divBdr>
            <w:top w:val="none" w:sz="0" w:space="0" w:color="auto"/>
            <w:left w:val="none" w:sz="0" w:space="0" w:color="auto"/>
            <w:bottom w:val="none" w:sz="0" w:space="0" w:color="auto"/>
            <w:right w:val="none" w:sz="0" w:space="0" w:color="auto"/>
          </w:divBdr>
        </w:div>
      </w:divsChild>
    </w:div>
    <w:div w:id="1394738772">
      <w:bodyDiv w:val="1"/>
      <w:marLeft w:val="0"/>
      <w:marRight w:val="0"/>
      <w:marTop w:val="0"/>
      <w:marBottom w:val="0"/>
      <w:divBdr>
        <w:top w:val="none" w:sz="0" w:space="0" w:color="auto"/>
        <w:left w:val="none" w:sz="0" w:space="0" w:color="auto"/>
        <w:bottom w:val="none" w:sz="0" w:space="0" w:color="auto"/>
        <w:right w:val="none" w:sz="0" w:space="0" w:color="auto"/>
      </w:divBdr>
    </w:div>
    <w:div w:id="1396776877">
      <w:bodyDiv w:val="1"/>
      <w:marLeft w:val="0"/>
      <w:marRight w:val="0"/>
      <w:marTop w:val="0"/>
      <w:marBottom w:val="0"/>
      <w:divBdr>
        <w:top w:val="none" w:sz="0" w:space="0" w:color="auto"/>
        <w:left w:val="none" w:sz="0" w:space="0" w:color="auto"/>
        <w:bottom w:val="none" w:sz="0" w:space="0" w:color="auto"/>
        <w:right w:val="none" w:sz="0" w:space="0" w:color="auto"/>
      </w:divBdr>
    </w:div>
    <w:div w:id="1402215376">
      <w:bodyDiv w:val="1"/>
      <w:marLeft w:val="0"/>
      <w:marRight w:val="0"/>
      <w:marTop w:val="0"/>
      <w:marBottom w:val="0"/>
      <w:divBdr>
        <w:top w:val="none" w:sz="0" w:space="0" w:color="auto"/>
        <w:left w:val="none" w:sz="0" w:space="0" w:color="auto"/>
        <w:bottom w:val="none" w:sz="0" w:space="0" w:color="auto"/>
        <w:right w:val="none" w:sz="0" w:space="0" w:color="auto"/>
      </w:divBdr>
    </w:div>
    <w:div w:id="1411347900">
      <w:bodyDiv w:val="1"/>
      <w:marLeft w:val="0"/>
      <w:marRight w:val="0"/>
      <w:marTop w:val="0"/>
      <w:marBottom w:val="0"/>
      <w:divBdr>
        <w:top w:val="none" w:sz="0" w:space="0" w:color="auto"/>
        <w:left w:val="none" w:sz="0" w:space="0" w:color="auto"/>
        <w:bottom w:val="none" w:sz="0" w:space="0" w:color="auto"/>
        <w:right w:val="none" w:sz="0" w:space="0" w:color="auto"/>
      </w:divBdr>
    </w:div>
    <w:div w:id="1497067981">
      <w:bodyDiv w:val="1"/>
      <w:marLeft w:val="0"/>
      <w:marRight w:val="0"/>
      <w:marTop w:val="0"/>
      <w:marBottom w:val="0"/>
      <w:divBdr>
        <w:top w:val="none" w:sz="0" w:space="0" w:color="auto"/>
        <w:left w:val="none" w:sz="0" w:space="0" w:color="auto"/>
        <w:bottom w:val="none" w:sz="0" w:space="0" w:color="auto"/>
        <w:right w:val="none" w:sz="0" w:space="0" w:color="auto"/>
      </w:divBdr>
    </w:div>
    <w:div w:id="1540702575">
      <w:bodyDiv w:val="1"/>
      <w:marLeft w:val="0"/>
      <w:marRight w:val="0"/>
      <w:marTop w:val="0"/>
      <w:marBottom w:val="0"/>
      <w:divBdr>
        <w:top w:val="none" w:sz="0" w:space="0" w:color="auto"/>
        <w:left w:val="none" w:sz="0" w:space="0" w:color="auto"/>
        <w:bottom w:val="none" w:sz="0" w:space="0" w:color="auto"/>
        <w:right w:val="none" w:sz="0" w:space="0" w:color="auto"/>
      </w:divBdr>
    </w:div>
    <w:div w:id="1557279486">
      <w:bodyDiv w:val="1"/>
      <w:marLeft w:val="0"/>
      <w:marRight w:val="0"/>
      <w:marTop w:val="0"/>
      <w:marBottom w:val="0"/>
      <w:divBdr>
        <w:top w:val="none" w:sz="0" w:space="0" w:color="auto"/>
        <w:left w:val="none" w:sz="0" w:space="0" w:color="auto"/>
        <w:bottom w:val="none" w:sz="0" w:space="0" w:color="auto"/>
        <w:right w:val="none" w:sz="0" w:space="0" w:color="auto"/>
      </w:divBdr>
    </w:div>
    <w:div w:id="1563515792">
      <w:bodyDiv w:val="1"/>
      <w:marLeft w:val="0"/>
      <w:marRight w:val="0"/>
      <w:marTop w:val="0"/>
      <w:marBottom w:val="0"/>
      <w:divBdr>
        <w:top w:val="none" w:sz="0" w:space="0" w:color="auto"/>
        <w:left w:val="none" w:sz="0" w:space="0" w:color="auto"/>
        <w:bottom w:val="none" w:sz="0" w:space="0" w:color="auto"/>
        <w:right w:val="none" w:sz="0" w:space="0" w:color="auto"/>
      </w:divBdr>
    </w:div>
    <w:div w:id="1573617230">
      <w:bodyDiv w:val="1"/>
      <w:marLeft w:val="0"/>
      <w:marRight w:val="0"/>
      <w:marTop w:val="0"/>
      <w:marBottom w:val="0"/>
      <w:divBdr>
        <w:top w:val="none" w:sz="0" w:space="0" w:color="auto"/>
        <w:left w:val="none" w:sz="0" w:space="0" w:color="auto"/>
        <w:bottom w:val="none" w:sz="0" w:space="0" w:color="auto"/>
        <w:right w:val="none" w:sz="0" w:space="0" w:color="auto"/>
      </w:divBdr>
      <w:divsChild>
        <w:div w:id="1357197641">
          <w:marLeft w:val="0"/>
          <w:marRight w:val="0"/>
          <w:marTop w:val="0"/>
          <w:marBottom w:val="0"/>
          <w:divBdr>
            <w:top w:val="none" w:sz="0" w:space="0" w:color="auto"/>
            <w:left w:val="none" w:sz="0" w:space="0" w:color="auto"/>
            <w:bottom w:val="none" w:sz="0" w:space="0" w:color="auto"/>
            <w:right w:val="none" w:sz="0" w:space="0" w:color="auto"/>
          </w:divBdr>
          <w:divsChild>
            <w:div w:id="2024017886">
              <w:marLeft w:val="0"/>
              <w:marRight w:val="0"/>
              <w:marTop w:val="0"/>
              <w:marBottom w:val="0"/>
              <w:divBdr>
                <w:top w:val="none" w:sz="0" w:space="0" w:color="auto"/>
                <w:left w:val="none" w:sz="0" w:space="0" w:color="auto"/>
                <w:bottom w:val="none" w:sz="0" w:space="0" w:color="auto"/>
                <w:right w:val="none" w:sz="0" w:space="0" w:color="auto"/>
              </w:divBdr>
              <w:divsChild>
                <w:div w:id="754669557">
                  <w:marLeft w:val="0"/>
                  <w:marRight w:val="0"/>
                  <w:marTop w:val="0"/>
                  <w:marBottom w:val="0"/>
                  <w:divBdr>
                    <w:top w:val="none" w:sz="0" w:space="0" w:color="auto"/>
                    <w:left w:val="none" w:sz="0" w:space="0" w:color="auto"/>
                    <w:bottom w:val="none" w:sz="0" w:space="0" w:color="auto"/>
                    <w:right w:val="none" w:sz="0" w:space="0" w:color="auto"/>
                  </w:divBdr>
                  <w:divsChild>
                    <w:div w:id="1298727157">
                      <w:marLeft w:val="0"/>
                      <w:marRight w:val="0"/>
                      <w:marTop w:val="0"/>
                      <w:marBottom w:val="0"/>
                      <w:divBdr>
                        <w:top w:val="none" w:sz="0" w:space="0" w:color="auto"/>
                        <w:left w:val="none" w:sz="0" w:space="0" w:color="auto"/>
                        <w:bottom w:val="none" w:sz="0" w:space="0" w:color="auto"/>
                        <w:right w:val="none" w:sz="0" w:space="0" w:color="auto"/>
                      </w:divBdr>
                      <w:divsChild>
                        <w:div w:id="506558538">
                          <w:marLeft w:val="0"/>
                          <w:marRight w:val="0"/>
                          <w:marTop w:val="0"/>
                          <w:marBottom w:val="0"/>
                          <w:divBdr>
                            <w:top w:val="none" w:sz="0" w:space="0" w:color="auto"/>
                            <w:left w:val="none" w:sz="0" w:space="0" w:color="auto"/>
                            <w:bottom w:val="none" w:sz="0" w:space="0" w:color="auto"/>
                            <w:right w:val="none" w:sz="0" w:space="0" w:color="auto"/>
                          </w:divBdr>
                          <w:divsChild>
                            <w:div w:id="1523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2156808">
      <w:bodyDiv w:val="1"/>
      <w:marLeft w:val="0"/>
      <w:marRight w:val="0"/>
      <w:marTop w:val="0"/>
      <w:marBottom w:val="0"/>
      <w:divBdr>
        <w:top w:val="none" w:sz="0" w:space="0" w:color="auto"/>
        <w:left w:val="none" w:sz="0" w:space="0" w:color="auto"/>
        <w:bottom w:val="none" w:sz="0" w:space="0" w:color="auto"/>
        <w:right w:val="none" w:sz="0" w:space="0" w:color="auto"/>
      </w:divBdr>
    </w:div>
    <w:div w:id="1778063040">
      <w:bodyDiv w:val="1"/>
      <w:marLeft w:val="0"/>
      <w:marRight w:val="0"/>
      <w:marTop w:val="0"/>
      <w:marBottom w:val="0"/>
      <w:divBdr>
        <w:top w:val="none" w:sz="0" w:space="0" w:color="auto"/>
        <w:left w:val="none" w:sz="0" w:space="0" w:color="auto"/>
        <w:bottom w:val="none" w:sz="0" w:space="0" w:color="auto"/>
        <w:right w:val="none" w:sz="0" w:space="0" w:color="auto"/>
      </w:divBdr>
    </w:div>
    <w:div w:id="1793748139">
      <w:bodyDiv w:val="1"/>
      <w:marLeft w:val="0"/>
      <w:marRight w:val="0"/>
      <w:marTop w:val="0"/>
      <w:marBottom w:val="0"/>
      <w:divBdr>
        <w:top w:val="none" w:sz="0" w:space="0" w:color="auto"/>
        <w:left w:val="none" w:sz="0" w:space="0" w:color="auto"/>
        <w:bottom w:val="none" w:sz="0" w:space="0" w:color="auto"/>
        <w:right w:val="none" w:sz="0" w:space="0" w:color="auto"/>
      </w:divBdr>
    </w:div>
    <w:div w:id="1937131076">
      <w:bodyDiv w:val="1"/>
      <w:marLeft w:val="0"/>
      <w:marRight w:val="0"/>
      <w:marTop w:val="0"/>
      <w:marBottom w:val="0"/>
      <w:divBdr>
        <w:top w:val="none" w:sz="0" w:space="0" w:color="auto"/>
        <w:left w:val="none" w:sz="0" w:space="0" w:color="auto"/>
        <w:bottom w:val="none" w:sz="0" w:space="0" w:color="auto"/>
        <w:right w:val="none" w:sz="0" w:space="0" w:color="auto"/>
      </w:divBdr>
    </w:div>
    <w:div w:id="1990089651">
      <w:bodyDiv w:val="1"/>
      <w:marLeft w:val="0"/>
      <w:marRight w:val="0"/>
      <w:marTop w:val="0"/>
      <w:marBottom w:val="0"/>
      <w:divBdr>
        <w:top w:val="none" w:sz="0" w:space="0" w:color="auto"/>
        <w:left w:val="none" w:sz="0" w:space="0" w:color="auto"/>
        <w:bottom w:val="none" w:sz="0" w:space="0" w:color="auto"/>
        <w:right w:val="none" w:sz="0" w:space="0" w:color="auto"/>
      </w:divBdr>
    </w:div>
    <w:div w:id="2041275529">
      <w:bodyDiv w:val="1"/>
      <w:marLeft w:val="0"/>
      <w:marRight w:val="0"/>
      <w:marTop w:val="0"/>
      <w:marBottom w:val="0"/>
      <w:divBdr>
        <w:top w:val="none" w:sz="0" w:space="0" w:color="auto"/>
        <w:left w:val="none" w:sz="0" w:space="0" w:color="auto"/>
        <w:bottom w:val="none" w:sz="0" w:space="0" w:color="auto"/>
        <w:right w:val="none" w:sz="0" w:space="0" w:color="auto"/>
      </w:divBdr>
    </w:div>
    <w:div w:id="2061320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jpeg"/><Relationship Id="rId39" Type="http://schemas.openxmlformats.org/officeDocument/2006/relationships/image" Target="media/image27.jpg"/><Relationship Id="rId3" Type="http://schemas.openxmlformats.org/officeDocument/2006/relationships/styles" Target="styles.xml"/><Relationship Id="rId21" Type="http://schemas.openxmlformats.org/officeDocument/2006/relationships/image" Target="media/image12.jpg"/><Relationship Id="rId34" Type="http://schemas.openxmlformats.org/officeDocument/2006/relationships/image" Target="media/image22.png"/><Relationship Id="rId42" Type="http://schemas.openxmlformats.org/officeDocument/2006/relationships/image" Target="media/image30.jpg"/><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png"/><Relationship Id="rId25" Type="http://schemas.openxmlformats.org/officeDocument/2006/relationships/image" Target="media/image16.jpg"/><Relationship Id="rId33" Type="http://schemas.openxmlformats.org/officeDocument/2006/relationships/image" Target="media/image21.png"/><Relationship Id="rId38" Type="http://schemas.openxmlformats.org/officeDocument/2006/relationships/image" Target="media/image26.jp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g"/><Relationship Id="rId29" Type="http://schemas.openxmlformats.org/officeDocument/2006/relationships/image" Target="media/image20.jpeg"/><Relationship Id="rId41" Type="http://schemas.openxmlformats.org/officeDocument/2006/relationships/image" Target="media/image29.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jpeg"/><Relationship Id="rId32" Type="http://schemas.openxmlformats.org/officeDocument/2006/relationships/chart" Target="charts/chart3.xml"/><Relationship Id="rId37" Type="http://schemas.openxmlformats.org/officeDocument/2006/relationships/image" Target="media/image25.jpeg"/><Relationship Id="rId40" Type="http://schemas.openxmlformats.org/officeDocument/2006/relationships/image" Target="media/image28.jp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g"/><Relationship Id="rId28" Type="http://schemas.openxmlformats.org/officeDocument/2006/relationships/image" Target="media/image19.jpg"/><Relationship Id="rId36" Type="http://schemas.openxmlformats.org/officeDocument/2006/relationships/image" Target="media/image24.jpg"/><Relationship Id="rId10" Type="http://schemas.openxmlformats.org/officeDocument/2006/relationships/image" Target="media/image1.png"/><Relationship Id="rId19" Type="http://schemas.openxmlformats.org/officeDocument/2006/relationships/image" Target="media/image10.jpeg"/><Relationship Id="rId31" Type="http://schemas.openxmlformats.org/officeDocument/2006/relationships/chart" Target="charts/chart2.xm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jpg"/><Relationship Id="rId27" Type="http://schemas.openxmlformats.org/officeDocument/2006/relationships/image" Target="media/image18.png"/><Relationship Id="rId30" Type="http://schemas.openxmlformats.org/officeDocument/2006/relationships/chart" Target="charts/chart1.xml"/><Relationship Id="rId35" Type="http://schemas.openxmlformats.org/officeDocument/2006/relationships/image" Target="media/image23.jpeg"/><Relationship Id="rId43" Type="http://schemas.openxmlformats.org/officeDocument/2006/relationships/image" Target="media/image3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1\Documents\excel%20graph%20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mj-lt"/>
                <a:ea typeface="+mj-ea"/>
                <a:cs typeface="+mj-cs"/>
              </a:defRPr>
            </a:pPr>
            <a:r>
              <a:rPr lang="en-US">
                <a:solidFill>
                  <a:schemeClr val="tx1"/>
                </a:solidFill>
              </a:rPr>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2!$B$1</c:f>
              <c:strCache>
                <c:ptCount val="1"/>
                <c:pt idx="0">
                  <c:v>Power input</c:v>
                </c:pt>
              </c:strCache>
            </c:strRef>
          </c:tx>
          <c:spPr>
            <a:solidFill>
              <a:schemeClr val="accent1"/>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B$2:$B$8</c:f>
              <c:numCache>
                <c:formatCode>General</c:formatCode>
                <c:ptCount val="7"/>
                <c:pt idx="0">
                  <c:v>30.16</c:v>
                </c:pt>
                <c:pt idx="1">
                  <c:v>33.9</c:v>
                </c:pt>
                <c:pt idx="2">
                  <c:v>46.61</c:v>
                </c:pt>
                <c:pt idx="3">
                  <c:v>58.517000000000003</c:v>
                </c:pt>
                <c:pt idx="4">
                  <c:v>48.622</c:v>
                </c:pt>
                <c:pt idx="5">
                  <c:v>45.552</c:v>
                </c:pt>
                <c:pt idx="6">
                  <c:v>35.015000000000001</c:v>
                </c:pt>
              </c:numCache>
            </c:numRef>
          </c:val>
          <c:extLst xmlns:c16r2="http://schemas.microsoft.com/office/drawing/2015/06/chart">
            <c:ext xmlns:c16="http://schemas.microsoft.com/office/drawing/2014/chart" uri="{C3380CC4-5D6E-409C-BE32-E72D297353CC}">
              <c16:uniqueId val="{00000000-370B-4842-881D-E24236028CEE}"/>
            </c:ext>
          </c:extLst>
        </c:ser>
        <c:ser>
          <c:idx val="1"/>
          <c:order val="1"/>
          <c:tx>
            <c:strRef>
              <c:f>Sheet2!$C$1</c:f>
              <c:strCache>
                <c:ptCount val="1"/>
                <c:pt idx="0">
                  <c:v>Power output</c:v>
                </c:pt>
              </c:strCache>
            </c:strRef>
          </c:tx>
          <c:spPr>
            <a:solidFill>
              <a:schemeClr val="accent2"/>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C$2:$C$8</c:f>
              <c:numCache>
                <c:formatCode>General</c:formatCode>
                <c:ptCount val="7"/>
                <c:pt idx="0">
                  <c:v>13.786</c:v>
                </c:pt>
                <c:pt idx="1">
                  <c:v>20.28</c:v>
                </c:pt>
                <c:pt idx="2">
                  <c:v>33.25</c:v>
                </c:pt>
                <c:pt idx="3">
                  <c:v>45.44</c:v>
                </c:pt>
                <c:pt idx="4">
                  <c:v>38.08</c:v>
                </c:pt>
                <c:pt idx="5">
                  <c:v>29.04</c:v>
                </c:pt>
                <c:pt idx="6">
                  <c:v>20.8</c:v>
                </c:pt>
              </c:numCache>
            </c:numRef>
          </c:val>
          <c:extLst xmlns:c16r2="http://schemas.microsoft.com/office/drawing/2015/06/chart">
            <c:ext xmlns:c16="http://schemas.microsoft.com/office/drawing/2014/chart" uri="{C3380CC4-5D6E-409C-BE32-E72D297353CC}">
              <c16:uniqueId val="{00000001-370B-4842-881D-E24236028CEE}"/>
            </c:ext>
          </c:extLst>
        </c:ser>
        <c:ser>
          <c:idx val="2"/>
          <c:order val="2"/>
          <c:tx>
            <c:strRef>
              <c:f>Sheet2!$D$1</c:f>
              <c:strCache>
                <c:ptCount val="1"/>
                <c:pt idx="0">
                  <c:v>Efficiency</c:v>
                </c:pt>
              </c:strCache>
            </c:strRef>
          </c:tx>
          <c:spPr>
            <a:solidFill>
              <a:schemeClr val="accent6"/>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D$2:$D$8</c:f>
              <c:numCache>
                <c:formatCode>General</c:formatCode>
                <c:ptCount val="7"/>
                <c:pt idx="0">
                  <c:v>45.7</c:v>
                </c:pt>
                <c:pt idx="1">
                  <c:v>61.3</c:v>
                </c:pt>
                <c:pt idx="2">
                  <c:v>71.3</c:v>
                </c:pt>
                <c:pt idx="3">
                  <c:v>77.599999999999994</c:v>
                </c:pt>
                <c:pt idx="4">
                  <c:v>65</c:v>
                </c:pt>
                <c:pt idx="5">
                  <c:v>49.6</c:v>
                </c:pt>
                <c:pt idx="6">
                  <c:v>35.6</c:v>
                </c:pt>
              </c:numCache>
            </c:numRef>
          </c:val>
          <c:extLst xmlns:c16r2="http://schemas.microsoft.com/office/drawing/2015/06/chart">
            <c:ext xmlns:c16="http://schemas.microsoft.com/office/drawing/2014/chart" uri="{C3380CC4-5D6E-409C-BE32-E72D297353CC}">
              <c16:uniqueId val="{00000002-370B-4842-881D-E24236028CEE}"/>
            </c:ext>
          </c:extLst>
        </c:ser>
        <c:dLbls>
          <c:showLegendKey val="0"/>
          <c:showVal val="0"/>
          <c:showCatName val="0"/>
          <c:showSerName val="0"/>
          <c:showPercent val="0"/>
          <c:showBubbleSize val="0"/>
        </c:dLbls>
        <c:gapWidth val="267"/>
        <c:overlap val="-43"/>
        <c:axId val="350310472"/>
        <c:axId val="350310864"/>
      </c:barChart>
      <c:catAx>
        <c:axId val="350310472"/>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tx1"/>
                </a:solidFill>
                <a:latin typeface="+mn-lt"/>
                <a:ea typeface="+mn-ea"/>
                <a:cs typeface="+mn-cs"/>
              </a:defRPr>
            </a:pPr>
            <a:endParaRPr lang="en-US"/>
          </a:p>
        </c:txPr>
        <c:crossAx val="350310864"/>
        <c:crosses val="autoZero"/>
        <c:auto val="1"/>
        <c:lblAlgn val="ctr"/>
        <c:lblOffset val="100"/>
        <c:noMultiLvlLbl val="0"/>
      </c:catAx>
      <c:valAx>
        <c:axId val="350310864"/>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crossAx val="350310472"/>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r>
              <a:rPr lang="en-US"/>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B$2</c:f>
              <c:strCache>
                <c:ptCount val="2"/>
                <c:pt idx="0">
                  <c:v>Power input</c:v>
                </c:pt>
                <c:pt idx="1">
                  <c:v>(W)</c:v>
                </c:pt>
              </c:strCache>
            </c:strRef>
          </c:tx>
          <c:spPr>
            <a:solidFill>
              <a:schemeClr val="accent1"/>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B$3:$B$8</c:f>
              <c:numCache>
                <c:formatCode>General</c:formatCode>
                <c:ptCount val="6"/>
                <c:pt idx="0">
                  <c:v>30.16</c:v>
                </c:pt>
                <c:pt idx="1">
                  <c:v>33.9</c:v>
                </c:pt>
                <c:pt idx="2">
                  <c:v>46.61</c:v>
                </c:pt>
                <c:pt idx="3">
                  <c:v>58.517000000000003</c:v>
                </c:pt>
                <c:pt idx="4">
                  <c:v>48.622</c:v>
                </c:pt>
                <c:pt idx="5">
                  <c:v>45.552</c:v>
                </c:pt>
              </c:numCache>
            </c:numRef>
          </c:val>
          <c:extLst xmlns:c16r2="http://schemas.microsoft.com/office/drawing/2015/06/chart">
            <c:ext xmlns:c16="http://schemas.microsoft.com/office/drawing/2014/chart" uri="{C3380CC4-5D6E-409C-BE32-E72D297353CC}">
              <c16:uniqueId val="{00000000-C2B2-4839-9C6A-D6BF5584CB83}"/>
            </c:ext>
          </c:extLst>
        </c:ser>
        <c:ser>
          <c:idx val="1"/>
          <c:order val="1"/>
          <c:tx>
            <c:strRef>
              <c:f>Sheet1!$C$1:$C$2</c:f>
              <c:strCache>
                <c:ptCount val="2"/>
                <c:pt idx="0">
                  <c:v>Power output</c:v>
                </c:pt>
                <c:pt idx="1">
                  <c:v>(W)</c:v>
                </c:pt>
              </c:strCache>
            </c:strRef>
          </c:tx>
          <c:spPr>
            <a:solidFill>
              <a:schemeClr val="accent2"/>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C$3:$C$8</c:f>
              <c:numCache>
                <c:formatCode>General</c:formatCode>
                <c:ptCount val="6"/>
                <c:pt idx="0">
                  <c:v>12.72</c:v>
                </c:pt>
                <c:pt idx="1">
                  <c:v>16.63</c:v>
                </c:pt>
                <c:pt idx="2">
                  <c:v>24.7</c:v>
                </c:pt>
                <c:pt idx="3">
                  <c:v>23.76</c:v>
                </c:pt>
                <c:pt idx="4">
                  <c:v>20.25</c:v>
                </c:pt>
                <c:pt idx="5">
                  <c:v>21.93</c:v>
                </c:pt>
              </c:numCache>
            </c:numRef>
          </c:val>
          <c:extLst xmlns:c16r2="http://schemas.microsoft.com/office/drawing/2015/06/chart">
            <c:ext xmlns:c16="http://schemas.microsoft.com/office/drawing/2014/chart" uri="{C3380CC4-5D6E-409C-BE32-E72D297353CC}">
              <c16:uniqueId val="{00000001-C2B2-4839-9C6A-D6BF5584CB83}"/>
            </c:ext>
          </c:extLst>
        </c:ser>
        <c:ser>
          <c:idx val="2"/>
          <c:order val="2"/>
          <c:tx>
            <c:strRef>
              <c:f>Sheet1!$D$1:$D$2</c:f>
              <c:strCache>
                <c:ptCount val="2"/>
                <c:pt idx="0">
                  <c:v>Efficiency</c:v>
                </c:pt>
                <c:pt idx="1">
                  <c:v>(%)</c:v>
                </c:pt>
              </c:strCache>
            </c:strRef>
          </c:tx>
          <c:spPr>
            <a:solidFill>
              <a:schemeClr val="accent6"/>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D$3:$D$8</c:f>
              <c:numCache>
                <c:formatCode>General</c:formatCode>
                <c:ptCount val="6"/>
                <c:pt idx="0">
                  <c:v>42.1</c:v>
                </c:pt>
                <c:pt idx="1">
                  <c:v>49.06</c:v>
                </c:pt>
                <c:pt idx="2">
                  <c:v>52.9</c:v>
                </c:pt>
                <c:pt idx="3">
                  <c:v>40.6</c:v>
                </c:pt>
                <c:pt idx="4">
                  <c:v>41.64</c:v>
                </c:pt>
                <c:pt idx="5">
                  <c:v>37.4</c:v>
                </c:pt>
              </c:numCache>
            </c:numRef>
          </c:val>
          <c:extLst xmlns:c16r2="http://schemas.microsoft.com/office/drawing/2015/06/chart">
            <c:ext xmlns:c16="http://schemas.microsoft.com/office/drawing/2014/chart" uri="{C3380CC4-5D6E-409C-BE32-E72D297353CC}">
              <c16:uniqueId val="{00000002-C2B2-4839-9C6A-D6BF5584CB83}"/>
            </c:ext>
          </c:extLst>
        </c:ser>
        <c:dLbls>
          <c:showLegendKey val="0"/>
          <c:showVal val="0"/>
          <c:showCatName val="0"/>
          <c:showSerName val="0"/>
          <c:showPercent val="0"/>
          <c:showBubbleSize val="0"/>
        </c:dLbls>
        <c:gapWidth val="267"/>
        <c:overlap val="-43"/>
        <c:axId val="350311648"/>
        <c:axId val="350311256"/>
      </c:barChart>
      <c:catAx>
        <c:axId val="350311648"/>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50311256"/>
        <c:crosses val="autoZero"/>
        <c:auto val="1"/>
        <c:lblAlgn val="ctr"/>
        <c:lblOffset val="100"/>
        <c:noMultiLvlLbl val="0"/>
      </c:catAx>
      <c:valAx>
        <c:axId val="350311256"/>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50311648"/>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r>
              <a:rPr lang="en-US"/>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B$2</c:f>
              <c:strCache>
                <c:ptCount val="2"/>
                <c:pt idx="0">
                  <c:v>Power input</c:v>
                </c:pt>
                <c:pt idx="1">
                  <c:v>(W)</c:v>
                </c:pt>
              </c:strCache>
            </c:strRef>
          </c:tx>
          <c:spPr>
            <a:solidFill>
              <a:schemeClr val="accent1"/>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B$3:$B$8</c:f>
              <c:numCache>
                <c:formatCode>General</c:formatCode>
                <c:ptCount val="6"/>
                <c:pt idx="0">
                  <c:v>30.16</c:v>
                </c:pt>
                <c:pt idx="1">
                  <c:v>33.9</c:v>
                </c:pt>
                <c:pt idx="2">
                  <c:v>46.61</c:v>
                </c:pt>
                <c:pt idx="3">
                  <c:v>58.517000000000003</c:v>
                </c:pt>
                <c:pt idx="4">
                  <c:v>48.622</c:v>
                </c:pt>
                <c:pt idx="5">
                  <c:v>45.552</c:v>
                </c:pt>
              </c:numCache>
            </c:numRef>
          </c:val>
          <c:extLst xmlns:c16r2="http://schemas.microsoft.com/office/drawing/2015/06/chart">
            <c:ext xmlns:c16="http://schemas.microsoft.com/office/drawing/2014/chart" uri="{C3380CC4-5D6E-409C-BE32-E72D297353CC}">
              <c16:uniqueId val="{00000000-DE90-4F90-9B5D-437D0919A445}"/>
            </c:ext>
          </c:extLst>
        </c:ser>
        <c:ser>
          <c:idx val="1"/>
          <c:order val="1"/>
          <c:tx>
            <c:strRef>
              <c:f>Sheet1!$C$1:$C$2</c:f>
              <c:strCache>
                <c:ptCount val="2"/>
                <c:pt idx="0">
                  <c:v>Power output</c:v>
                </c:pt>
                <c:pt idx="1">
                  <c:v>(W)</c:v>
                </c:pt>
              </c:strCache>
            </c:strRef>
          </c:tx>
          <c:spPr>
            <a:solidFill>
              <a:schemeClr val="accent2"/>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C$3:$C$8</c:f>
              <c:numCache>
                <c:formatCode>General</c:formatCode>
                <c:ptCount val="6"/>
                <c:pt idx="0">
                  <c:v>12.72</c:v>
                </c:pt>
                <c:pt idx="1">
                  <c:v>16.63</c:v>
                </c:pt>
                <c:pt idx="2">
                  <c:v>24.7</c:v>
                </c:pt>
                <c:pt idx="3">
                  <c:v>23.76</c:v>
                </c:pt>
                <c:pt idx="4">
                  <c:v>20.25</c:v>
                </c:pt>
                <c:pt idx="5">
                  <c:v>21.93</c:v>
                </c:pt>
              </c:numCache>
            </c:numRef>
          </c:val>
          <c:extLst xmlns:c16r2="http://schemas.microsoft.com/office/drawing/2015/06/chart">
            <c:ext xmlns:c16="http://schemas.microsoft.com/office/drawing/2014/chart" uri="{C3380CC4-5D6E-409C-BE32-E72D297353CC}">
              <c16:uniqueId val="{00000001-DE90-4F90-9B5D-437D0919A445}"/>
            </c:ext>
          </c:extLst>
        </c:ser>
        <c:ser>
          <c:idx val="2"/>
          <c:order val="2"/>
          <c:tx>
            <c:strRef>
              <c:f>Sheet1!$D$1:$D$2</c:f>
              <c:strCache>
                <c:ptCount val="2"/>
                <c:pt idx="0">
                  <c:v>Efficiency</c:v>
                </c:pt>
                <c:pt idx="1">
                  <c:v>(%)</c:v>
                </c:pt>
              </c:strCache>
            </c:strRef>
          </c:tx>
          <c:spPr>
            <a:solidFill>
              <a:schemeClr val="accent6"/>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D$3:$D$8</c:f>
              <c:numCache>
                <c:formatCode>General</c:formatCode>
                <c:ptCount val="6"/>
                <c:pt idx="0">
                  <c:v>42.1</c:v>
                </c:pt>
                <c:pt idx="1">
                  <c:v>49.06</c:v>
                </c:pt>
                <c:pt idx="2">
                  <c:v>52.9</c:v>
                </c:pt>
                <c:pt idx="3">
                  <c:v>40.6</c:v>
                </c:pt>
                <c:pt idx="4">
                  <c:v>41.64</c:v>
                </c:pt>
                <c:pt idx="5">
                  <c:v>37.4</c:v>
                </c:pt>
              </c:numCache>
            </c:numRef>
          </c:val>
          <c:extLst xmlns:c16r2="http://schemas.microsoft.com/office/drawing/2015/06/chart">
            <c:ext xmlns:c16="http://schemas.microsoft.com/office/drawing/2014/chart" uri="{C3380CC4-5D6E-409C-BE32-E72D297353CC}">
              <c16:uniqueId val="{00000002-DE90-4F90-9B5D-437D0919A445}"/>
            </c:ext>
          </c:extLst>
        </c:ser>
        <c:dLbls>
          <c:showLegendKey val="0"/>
          <c:showVal val="0"/>
          <c:showCatName val="0"/>
          <c:showSerName val="0"/>
          <c:showPercent val="0"/>
          <c:showBubbleSize val="0"/>
        </c:dLbls>
        <c:gapWidth val="267"/>
        <c:overlap val="-43"/>
        <c:axId val="287931112"/>
        <c:axId val="351337496"/>
      </c:barChart>
      <c:catAx>
        <c:axId val="287931112"/>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51337496"/>
        <c:crosses val="autoZero"/>
        <c:auto val="1"/>
        <c:lblAlgn val="ctr"/>
        <c:lblOffset val="100"/>
        <c:noMultiLvlLbl val="0"/>
      </c:catAx>
      <c:valAx>
        <c:axId val="351337496"/>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87931112"/>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5D65BD-16AC-464B-9375-89E1C28DED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94</Pages>
  <Words>15306</Words>
  <Characters>226595</Characters>
  <Application>Microsoft Office Word</Application>
  <DocSecurity>0</DocSecurity>
  <Lines>1888</Lines>
  <Paragraphs>4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4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1</cp:lastModifiedBy>
  <cp:revision>3</cp:revision>
  <cp:lastPrinted>2025-07-18T10:36:00Z</cp:lastPrinted>
  <dcterms:created xsi:type="dcterms:W3CDTF">2025-08-27T17:00:00Z</dcterms:created>
  <dcterms:modified xsi:type="dcterms:W3CDTF">2025-08-27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4YifRR7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y fmtid="{D5CDD505-2E9C-101B-9397-08002B2CF9AE}" pid="4" name="GrammarlyDocumentId">
    <vt:lpwstr>8faf869e-9b21-4099-a5b2-dcaaa8f44104</vt:lpwstr>
  </property>
</Properties>
</file>